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FA9ECF" w14:textId="21409DEC" w:rsidR="6D4A426D" w:rsidRDefault="6D4A426D" w:rsidP="0070617A">
      <w:pPr>
        <w:jc w:val="center"/>
        <w:rPr>
          <w:rFonts w:ascii="Aptos" w:eastAsia="Aptos" w:hAnsi="Aptos" w:cs="Aptos"/>
          <w:sz w:val="40"/>
          <w:szCs w:val="40"/>
        </w:rPr>
      </w:pPr>
      <w:r w:rsidRPr="6D4A426D">
        <w:rPr>
          <w:sz w:val="40"/>
          <w:szCs w:val="40"/>
        </w:rPr>
        <w:t>Measurement-grade video for computer vision in Neurology: an international consensus framework for acquisition and reporting</w:t>
      </w:r>
    </w:p>
    <w:p w14:paraId="1F39A41A" w14:textId="72C28695" w:rsidR="6D4A426D" w:rsidRDefault="6D4A426D" w:rsidP="6D4A426D">
      <w:pPr>
        <w:jc w:val="center"/>
        <w:rPr>
          <w:b/>
          <w:bCs/>
          <w:sz w:val="32"/>
          <w:szCs w:val="32"/>
        </w:rPr>
      </w:pPr>
      <w:r w:rsidRPr="6D4A426D">
        <w:rPr>
          <w:b/>
          <w:bCs/>
          <w:sz w:val="32"/>
          <w:szCs w:val="32"/>
        </w:rPr>
        <w:t>Supplementary Materials</w:t>
      </w:r>
    </w:p>
    <w:p w14:paraId="689267BC" w14:textId="5346951C" w:rsidR="00DE2554" w:rsidRDefault="6D4A426D" w:rsidP="6D4A426D">
      <w:pPr>
        <w:pStyle w:val="Heading1"/>
        <w:spacing w:line="278" w:lineRule="auto"/>
        <w:rPr>
          <w:b/>
          <w:bCs/>
          <w:sz w:val="40"/>
        </w:rPr>
      </w:pPr>
      <w:r w:rsidRPr="6D4A426D">
        <w:rPr>
          <w:b/>
          <w:bCs/>
        </w:rPr>
        <w:t>Introduction</w:t>
      </w:r>
    </w:p>
    <w:p w14:paraId="53A29660" w14:textId="59CCA484" w:rsidR="00DE2554" w:rsidRPr="000F0BBA" w:rsidRDefault="6D4A426D" w:rsidP="00FA16F2">
      <w:pPr>
        <w:rPr>
          <w:color w:val="000000" w:themeColor="text1"/>
        </w:rPr>
      </w:pPr>
      <w:r w:rsidRPr="6D4A426D">
        <w:rPr>
          <w:color w:val="000000" w:themeColor="text1"/>
        </w:rPr>
        <w:t>While general acquisition principles apply across domains, domain-specific constraints critically determine whether clinically meaningful signals can be captured. The following sections therefore translate consensus findings into domain-specific acquisition frameworks intended to facilitate video-based studies across a broad range of neurological use cases immediately.</w:t>
      </w:r>
    </w:p>
    <w:p w14:paraId="4ED456D7" w14:textId="326A367F" w:rsidR="5C2C5272" w:rsidRDefault="5C2C5272" w:rsidP="00FA16F2">
      <w:pPr>
        <w:rPr>
          <w:rFonts w:ascii="Aptos" w:eastAsia="Aptos" w:hAnsi="Aptos" w:cs="Aptos"/>
          <w:color w:val="000000" w:themeColor="text1"/>
        </w:rPr>
      </w:pPr>
      <w:r w:rsidRPr="1AB63EC1">
        <w:rPr>
          <w:rFonts w:ascii="Aptos" w:eastAsia="Aptos" w:hAnsi="Aptos" w:cs="Aptos"/>
          <w:color w:val="000000" w:themeColor="text1"/>
        </w:rPr>
        <w:t>1- Supplementary Figures</w:t>
      </w:r>
    </w:p>
    <w:p w14:paraId="2646D561" w14:textId="6F219197" w:rsidR="5C2C5272" w:rsidRDefault="5C2C5272" w:rsidP="00FA16F2">
      <w:pPr>
        <w:rPr>
          <w:rFonts w:ascii="Aptos" w:eastAsia="Aptos" w:hAnsi="Aptos" w:cs="Aptos"/>
          <w:color w:val="000000" w:themeColor="text1"/>
        </w:rPr>
      </w:pPr>
      <w:r w:rsidRPr="1AB63EC1">
        <w:rPr>
          <w:rFonts w:ascii="Aptos" w:eastAsia="Aptos" w:hAnsi="Aptos" w:cs="Aptos"/>
          <w:color w:val="000000" w:themeColor="text1"/>
        </w:rPr>
        <w:t>2- Domain specific protocols:</w:t>
      </w:r>
    </w:p>
    <w:p w14:paraId="75D92513" w14:textId="1DC6743E" w:rsidR="5C2C5272" w:rsidRDefault="6D4A426D" w:rsidP="6D4A426D">
      <w:pPr>
        <w:pStyle w:val="Heading2"/>
        <w:ind w:left="720"/>
        <w:rPr>
          <w:rFonts w:ascii="Aptos" w:eastAsia="Aptos" w:hAnsi="Aptos" w:cs="Aptos"/>
          <w:sz w:val="24"/>
          <w:szCs w:val="24"/>
        </w:rPr>
      </w:pPr>
      <w:r w:rsidRPr="6D4A426D">
        <w:rPr>
          <w:rFonts w:ascii="Aptos" w:eastAsia="Aptos" w:hAnsi="Aptos" w:cs="Aptos"/>
          <w:sz w:val="24"/>
          <w:szCs w:val="24"/>
        </w:rPr>
        <w:t>i. Eye Movements</w:t>
      </w:r>
    </w:p>
    <w:p w14:paraId="2E99C275" w14:textId="5FE6165E" w:rsidR="5C2C5272" w:rsidRDefault="6D4A426D" w:rsidP="6D4A426D">
      <w:pPr>
        <w:pStyle w:val="Heading2"/>
        <w:ind w:left="720"/>
        <w:rPr>
          <w:rFonts w:ascii="Aptos" w:eastAsia="Aptos" w:hAnsi="Aptos" w:cs="Aptos"/>
          <w:sz w:val="24"/>
          <w:szCs w:val="24"/>
        </w:rPr>
      </w:pPr>
      <w:r w:rsidRPr="6D4A426D">
        <w:rPr>
          <w:rFonts w:ascii="Aptos" w:eastAsia="Aptos" w:hAnsi="Aptos" w:cs="Aptos"/>
          <w:sz w:val="24"/>
          <w:szCs w:val="24"/>
        </w:rPr>
        <w:t>ii. Face and head movements</w:t>
      </w:r>
    </w:p>
    <w:p w14:paraId="73EDC15B" w14:textId="3ADCB0E1" w:rsidR="5C2C5272" w:rsidRDefault="5C2C5272" w:rsidP="00FA16F2">
      <w:pPr>
        <w:ind w:left="720"/>
        <w:rPr>
          <w:rFonts w:ascii="Aptos" w:eastAsia="Aptos" w:hAnsi="Aptos" w:cs="Aptos"/>
          <w:color w:val="000000" w:themeColor="text1"/>
        </w:rPr>
      </w:pPr>
      <w:r w:rsidRPr="39856238">
        <w:rPr>
          <w:rFonts w:ascii="Aptos" w:eastAsia="Aptos" w:hAnsi="Aptos" w:cs="Aptos"/>
          <w:color w:val="000000" w:themeColor="text1"/>
        </w:rPr>
        <w:t>iii. Hand and upper limb movements</w:t>
      </w:r>
    </w:p>
    <w:p w14:paraId="703E9775" w14:textId="6D58FB94" w:rsidR="5C2C5272" w:rsidRDefault="6D4A426D" w:rsidP="6D4A426D">
      <w:pPr>
        <w:pStyle w:val="Heading2"/>
        <w:ind w:left="720"/>
        <w:rPr>
          <w:rFonts w:ascii="Aptos" w:eastAsia="Aptos" w:hAnsi="Aptos" w:cs="Aptos"/>
          <w:sz w:val="24"/>
          <w:szCs w:val="24"/>
        </w:rPr>
      </w:pPr>
      <w:r w:rsidRPr="6D4A426D">
        <w:rPr>
          <w:rFonts w:ascii="Aptos" w:eastAsia="Aptos" w:hAnsi="Aptos" w:cs="Aptos"/>
          <w:sz w:val="24"/>
          <w:szCs w:val="24"/>
        </w:rPr>
        <w:t>iv. Gait and posture</w:t>
      </w:r>
    </w:p>
    <w:p w14:paraId="4E44965A" w14:textId="1392E65A" w:rsidR="5C70DE4E" w:rsidRDefault="5C70DE4E" w:rsidP="00FA16F2"/>
    <w:p w14:paraId="1CB6CC04" w14:textId="468E4752" w:rsidR="00DE2554" w:rsidRDefault="6D4A426D" w:rsidP="6D4A426D">
      <w:pPr>
        <w:pStyle w:val="Heading1"/>
        <w:numPr>
          <w:ilvl w:val="0"/>
          <w:numId w:val="2"/>
        </w:numPr>
        <w:rPr>
          <w:b/>
          <w:bCs/>
        </w:rPr>
      </w:pPr>
      <w:r w:rsidRPr="6D4A426D">
        <w:rPr>
          <w:b/>
          <w:bCs/>
        </w:rPr>
        <w:lastRenderedPageBreak/>
        <w:t>Supplementary Figures</w:t>
      </w:r>
    </w:p>
    <w:p w14:paraId="2BBD7E0F" w14:textId="77777777" w:rsidR="00DE2554" w:rsidRDefault="00DE2554" w:rsidP="00FA16F2">
      <w:pPr>
        <w:keepNext/>
      </w:pPr>
      <w:r>
        <w:rPr>
          <w:noProof/>
        </w:rPr>
        <w:drawing>
          <wp:inline distT="0" distB="0" distL="0" distR="0" wp14:anchorId="2CD11A80" wp14:editId="385961D4">
            <wp:extent cx="6026046" cy="6271981"/>
            <wp:effectExtent l="0" t="0" r="0" b="1905"/>
            <wp:docPr id="6524475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447522" name="Picture 652447522"/>
                    <pic:cNvPicPr/>
                  </pic:nvPicPr>
                  <pic:blipFill>
                    <a:blip r:embed="rId8"/>
                    <a:stretch>
                      <a:fillRect/>
                    </a:stretch>
                  </pic:blipFill>
                  <pic:spPr>
                    <a:xfrm>
                      <a:off x="0" y="0"/>
                      <a:ext cx="6028118" cy="6274138"/>
                    </a:xfrm>
                    <a:prstGeom prst="rect">
                      <a:avLst/>
                    </a:prstGeom>
                  </pic:spPr>
                </pic:pic>
              </a:graphicData>
            </a:graphic>
          </wp:inline>
        </w:drawing>
      </w:r>
    </w:p>
    <w:p w14:paraId="1F99DFAA" w14:textId="02E42599" w:rsidR="00DE2554" w:rsidRDefault="6D4A426D" w:rsidP="6D4A426D">
      <w:pPr>
        <w:pStyle w:val="Caption"/>
        <w:rPr>
          <w:i w:val="0"/>
          <w:iCs w:val="0"/>
          <w:color w:val="auto"/>
          <w:sz w:val="20"/>
          <w:szCs w:val="20"/>
        </w:rPr>
      </w:pPr>
      <w:r w:rsidRPr="6D4A426D">
        <w:rPr>
          <w:b/>
          <w:bCs/>
          <w:i w:val="0"/>
          <w:iCs w:val="0"/>
          <w:color w:val="auto"/>
          <w:sz w:val="20"/>
          <w:szCs w:val="20"/>
        </w:rPr>
        <w:t xml:space="preserve">Supplementary Figure </w:t>
      </w:r>
      <w:r w:rsidR="1559D366" w:rsidRPr="6D4A426D">
        <w:rPr>
          <w:i w:val="0"/>
          <w:iCs w:val="0"/>
        </w:rPr>
        <w:fldChar w:fldCharType="begin"/>
      </w:r>
      <w:r w:rsidR="1559D366" w:rsidRPr="6D4A426D">
        <w:rPr>
          <w:i w:val="0"/>
          <w:iCs w:val="0"/>
        </w:rPr>
        <w:instrText xml:space="preserve"> SEQ Supplementary_Figure \* ARABIC </w:instrText>
      </w:r>
      <w:r w:rsidR="1559D366" w:rsidRPr="6D4A426D">
        <w:rPr>
          <w:i w:val="0"/>
          <w:iCs w:val="0"/>
        </w:rPr>
        <w:fldChar w:fldCharType="separate"/>
      </w:r>
      <w:r w:rsidR="00710683">
        <w:rPr>
          <w:i w:val="0"/>
          <w:iCs w:val="0"/>
          <w:noProof/>
        </w:rPr>
        <w:t>1</w:t>
      </w:r>
      <w:r w:rsidR="1559D366" w:rsidRPr="6D4A426D">
        <w:rPr>
          <w:i w:val="0"/>
          <w:iCs w:val="0"/>
        </w:rPr>
        <w:fldChar w:fldCharType="end"/>
      </w:r>
      <w:r w:rsidRPr="6D4A426D">
        <w:rPr>
          <w:b/>
          <w:bCs/>
          <w:i w:val="0"/>
          <w:iCs w:val="0"/>
          <w:color w:val="auto"/>
          <w:sz w:val="20"/>
          <w:szCs w:val="20"/>
        </w:rPr>
        <w:t>. Panel characteristics, application priorities, and ground truth robustness</w:t>
      </w:r>
      <w:r w:rsidRPr="6D4A426D">
        <w:rPr>
          <w:i w:val="0"/>
          <w:iCs w:val="0"/>
          <w:color w:val="auto"/>
          <w:sz w:val="20"/>
          <w:szCs w:val="20"/>
        </w:rPr>
        <w:t>. (A) Geographic distribution of panelists, years of computer vision (CV) experience, and domain expertise (multiple selections permitted; percentages do not sum to 100%). (B) Priority ratings for five clinical application contexts; percentage at right = proportion rating the context as highest or high priority (top-2-boxes). Perceived robustness of three ground truth reference methods for neurological movement assessment; percentage at right = proportion rating the method as very or somewhat robust (top-2-box). All items are rated on a 5-point Likert scale. IMU, inertial measurement units.</w:t>
      </w:r>
    </w:p>
    <w:p w14:paraId="6D264AE8" w14:textId="77777777" w:rsidR="00DE2554" w:rsidRPr="001E5334" w:rsidRDefault="00DE2554" w:rsidP="00FA16F2"/>
    <w:p w14:paraId="7114916D" w14:textId="77777777" w:rsidR="00DE2554" w:rsidRDefault="00DE2554" w:rsidP="6D4A426D">
      <w:pPr>
        <w:keepNext/>
        <w:spacing w:line="278" w:lineRule="auto"/>
      </w:pPr>
      <w:r>
        <w:rPr>
          <w:noProof/>
        </w:rPr>
        <w:drawing>
          <wp:inline distT="0" distB="0" distL="0" distR="0" wp14:anchorId="2D324E71" wp14:editId="2EDF929D">
            <wp:extent cx="5825490" cy="5016617"/>
            <wp:effectExtent l="0" t="0" r="0" b="0"/>
            <wp:docPr id="9943941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394132" name="Picture 994394132"/>
                    <pic:cNvPicPr/>
                  </pic:nvPicPr>
                  <pic:blipFill rotWithShape="1">
                    <a:blip r:embed="rId9"/>
                    <a:srcRect b="39042"/>
                    <a:stretch>
                      <a:fillRect/>
                    </a:stretch>
                  </pic:blipFill>
                  <pic:spPr bwMode="auto">
                    <a:xfrm>
                      <a:off x="0" y="0"/>
                      <a:ext cx="5825490" cy="5016617"/>
                    </a:xfrm>
                    <a:prstGeom prst="rect">
                      <a:avLst/>
                    </a:prstGeom>
                    <a:ln>
                      <a:noFill/>
                    </a:ln>
                    <a:extLst>
                      <a:ext uri="{53640926-AAD7-44D8-BBD7-CCE9431645EC}">
                        <a14:shadowObscured xmlns:a14="http://schemas.microsoft.com/office/drawing/2010/main"/>
                      </a:ext>
                    </a:extLst>
                  </pic:spPr>
                </pic:pic>
              </a:graphicData>
            </a:graphic>
          </wp:inline>
        </w:drawing>
      </w:r>
    </w:p>
    <w:p w14:paraId="653A87E4" w14:textId="4563A3C3" w:rsidR="6D4A426D" w:rsidRDefault="6D4A426D" w:rsidP="6D4A426D">
      <w:pPr>
        <w:pStyle w:val="Caption"/>
        <w:rPr>
          <w:b/>
          <w:bCs/>
          <w:i w:val="0"/>
          <w:iCs w:val="0"/>
          <w:color w:val="000000" w:themeColor="text1"/>
          <w:sz w:val="20"/>
          <w:szCs w:val="20"/>
        </w:rPr>
      </w:pPr>
    </w:p>
    <w:p w14:paraId="3D1BF90F" w14:textId="78B537DA" w:rsidR="00DE2554" w:rsidRDefault="6D4A426D" w:rsidP="6D4A426D">
      <w:pPr>
        <w:pStyle w:val="Caption"/>
        <w:rPr>
          <w:i w:val="0"/>
          <w:iCs w:val="0"/>
          <w:color w:val="000000" w:themeColor="text1"/>
          <w:sz w:val="20"/>
          <w:szCs w:val="20"/>
        </w:rPr>
      </w:pPr>
      <w:r w:rsidRPr="6D4A426D">
        <w:rPr>
          <w:b/>
          <w:bCs/>
          <w:i w:val="0"/>
          <w:iCs w:val="0"/>
          <w:color w:val="000000" w:themeColor="text1"/>
          <w:sz w:val="20"/>
          <w:szCs w:val="20"/>
        </w:rPr>
        <w:t xml:space="preserve">Supplementary Figure </w:t>
      </w:r>
      <w:r w:rsidR="00DE2554" w:rsidRPr="6D4A426D">
        <w:rPr>
          <w:i w:val="0"/>
          <w:iCs w:val="0"/>
        </w:rPr>
        <w:fldChar w:fldCharType="begin"/>
      </w:r>
      <w:r w:rsidR="00DE2554" w:rsidRPr="6D4A426D">
        <w:rPr>
          <w:i w:val="0"/>
          <w:iCs w:val="0"/>
        </w:rPr>
        <w:instrText xml:space="preserve"> SEQ Supplementary_Figure \* ARABIC </w:instrText>
      </w:r>
      <w:r w:rsidR="00DE2554" w:rsidRPr="6D4A426D">
        <w:rPr>
          <w:i w:val="0"/>
          <w:iCs w:val="0"/>
        </w:rPr>
        <w:fldChar w:fldCharType="separate"/>
      </w:r>
      <w:r w:rsidR="00710683">
        <w:rPr>
          <w:i w:val="0"/>
          <w:iCs w:val="0"/>
          <w:noProof/>
        </w:rPr>
        <w:t>2</w:t>
      </w:r>
      <w:r w:rsidR="00DE2554" w:rsidRPr="6D4A426D">
        <w:rPr>
          <w:i w:val="0"/>
          <w:iCs w:val="0"/>
        </w:rPr>
        <w:fldChar w:fldCharType="end"/>
      </w:r>
      <w:r w:rsidRPr="6D4A426D">
        <w:rPr>
          <w:b/>
          <w:bCs/>
          <w:i w:val="0"/>
          <w:iCs w:val="0"/>
          <w:color w:val="000000" w:themeColor="text1"/>
          <w:sz w:val="20"/>
          <w:szCs w:val="20"/>
        </w:rPr>
        <w:t>. Importance ratings for video acquisition factors</w:t>
      </w:r>
      <w:r w:rsidRPr="6D4A426D">
        <w:rPr>
          <w:i w:val="0"/>
          <w:iCs w:val="0"/>
          <w:color w:val="000000" w:themeColor="text1"/>
          <w:sz w:val="20"/>
          <w:szCs w:val="20"/>
        </w:rPr>
        <w:t xml:space="preserve"> </w:t>
      </w:r>
      <w:r w:rsidRPr="6D4A426D">
        <w:rPr>
          <w:b/>
          <w:bCs/>
          <w:i w:val="0"/>
          <w:iCs w:val="0"/>
          <w:color w:val="000000" w:themeColor="text1"/>
          <w:sz w:val="20"/>
          <w:szCs w:val="20"/>
        </w:rPr>
        <w:t>from Round 1 survey (n = 23</w:t>
      </w:r>
      <w:r w:rsidRPr="6D4A426D">
        <w:rPr>
          <w:i w:val="0"/>
          <w:iCs w:val="0"/>
          <w:color w:val="000000" w:themeColor="text1"/>
          <w:sz w:val="20"/>
          <w:szCs w:val="20"/>
        </w:rPr>
        <w:t>).</w:t>
      </w:r>
      <w:r w:rsidRPr="6D4A426D">
        <w:rPr>
          <w:color w:val="000000" w:themeColor="text1"/>
          <w:sz w:val="20"/>
          <w:szCs w:val="20"/>
        </w:rPr>
        <w:t xml:space="preserve"> </w:t>
      </w:r>
      <w:r w:rsidRPr="6D4A426D">
        <w:rPr>
          <w:i w:val="0"/>
          <w:iCs w:val="0"/>
          <w:color w:val="000000" w:themeColor="text1"/>
          <w:sz w:val="20"/>
          <w:szCs w:val="20"/>
        </w:rPr>
        <w:t>Stacked horizontal bars showing 5-point Likert rating distributions for 13 domain-general video acquisition factors. Items are grouped by consensus tier and sorted by endorsement rate (top-2-box: very important + somewhat important) descending within each tier. Consensus was defined as ≥70% endorsement; items below this threshold are shown in the no consensus tier. Percentage at right= top-2-box endorsement rate. Items were carried forward to the round 2-tiered confirmation survey (Block A).</w:t>
      </w:r>
    </w:p>
    <w:p w14:paraId="752E9507" w14:textId="77777777" w:rsidR="00DE2554" w:rsidRDefault="00DE2554" w:rsidP="00FA16F2">
      <w:pPr>
        <w:keepNext/>
      </w:pPr>
      <w:r>
        <w:rPr>
          <w:noProof/>
        </w:rPr>
        <w:lastRenderedPageBreak/>
        <w:drawing>
          <wp:inline distT="0" distB="0" distL="0" distR="0" wp14:anchorId="3286A559" wp14:editId="3DFE6816">
            <wp:extent cx="5943600" cy="6313805"/>
            <wp:effectExtent l="0" t="0" r="0" b="0"/>
            <wp:docPr id="9287690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769043" name="Picture 928769043"/>
                    <pic:cNvPicPr/>
                  </pic:nvPicPr>
                  <pic:blipFill>
                    <a:blip r:embed="rId10"/>
                    <a:stretch>
                      <a:fillRect/>
                    </a:stretch>
                  </pic:blipFill>
                  <pic:spPr>
                    <a:xfrm>
                      <a:off x="0" y="0"/>
                      <a:ext cx="5943600" cy="6313805"/>
                    </a:xfrm>
                    <a:prstGeom prst="rect">
                      <a:avLst/>
                    </a:prstGeom>
                  </pic:spPr>
                </pic:pic>
              </a:graphicData>
            </a:graphic>
          </wp:inline>
        </w:drawing>
      </w:r>
    </w:p>
    <w:p w14:paraId="171832EB" w14:textId="156C922B" w:rsidR="00DE2554" w:rsidRDefault="6D4A426D" w:rsidP="6D4A426D">
      <w:pPr>
        <w:pStyle w:val="Caption"/>
        <w:rPr>
          <w:i w:val="0"/>
          <w:iCs w:val="0"/>
          <w:color w:val="000000" w:themeColor="text1"/>
          <w:sz w:val="20"/>
          <w:szCs w:val="20"/>
        </w:rPr>
      </w:pPr>
      <w:r w:rsidRPr="6D4A426D">
        <w:rPr>
          <w:b/>
          <w:bCs/>
          <w:i w:val="0"/>
          <w:iCs w:val="0"/>
          <w:color w:val="000000" w:themeColor="text1"/>
          <w:sz w:val="20"/>
          <w:szCs w:val="20"/>
        </w:rPr>
        <w:t xml:space="preserve">Supplementary Figure </w:t>
      </w:r>
      <w:r w:rsidR="00DE2554" w:rsidRPr="6D4A426D">
        <w:rPr>
          <w:i w:val="0"/>
          <w:iCs w:val="0"/>
        </w:rPr>
        <w:fldChar w:fldCharType="begin"/>
      </w:r>
      <w:r w:rsidR="00DE2554" w:rsidRPr="6D4A426D">
        <w:rPr>
          <w:i w:val="0"/>
          <w:iCs w:val="0"/>
        </w:rPr>
        <w:instrText xml:space="preserve"> SEQ Supplementary_Figure \* ARABIC </w:instrText>
      </w:r>
      <w:r w:rsidR="00DE2554" w:rsidRPr="6D4A426D">
        <w:rPr>
          <w:i w:val="0"/>
          <w:iCs w:val="0"/>
        </w:rPr>
        <w:fldChar w:fldCharType="separate"/>
      </w:r>
      <w:r w:rsidR="00710683">
        <w:rPr>
          <w:i w:val="0"/>
          <w:iCs w:val="0"/>
          <w:noProof/>
        </w:rPr>
        <w:t>3</w:t>
      </w:r>
      <w:r w:rsidR="00DE2554" w:rsidRPr="6D4A426D">
        <w:rPr>
          <w:i w:val="0"/>
          <w:iCs w:val="0"/>
        </w:rPr>
        <w:fldChar w:fldCharType="end"/>
      </w:r>
      <w:r w:rsidRPr="6D4A426D">
        <w:rPr>
          <w:b/>
          <w:bCs/>
          <w:i w:val="0"/>
          <w:iCs w:val="0"/>
          <w:color w:val="000000" w:themeColor="text1"/>
          <w:sz w:val="20"/>
          <w:szCs w:val="20"/>
        </w:rPr>
        <w:t xml:space="preserve">. Importance ratings of metadata reporting items from Round 1 survey (n = 23). </w:t>
      </w:r>
      <w:r w:rsidRPr="6D4A426D">
        <w:rPr>
          <w:i w:val="0"/>
          <w:iCs w:val="0"/>
          <w:color w:val="000000" w:themeColor="text1"/>
          <w:sz w:val="20"/>
          <w:szCs w:val="20"/>
        </w:rPr>
        <w:t>Stacked horizontal bars showing 5-point Likert rating distributions for 17 candidate metadata reporting items. Items are grouped by consensus tier and sorted by endorsement rate (top-2-box: very important + somewhat important) descending within each tier. Consensus was defined as ≥70% endorsement; items below this threshold are shown in the no consensus tier. Percentage at right= top-2-box endorsement rate. Items were carried forward to the round 2-tiered confirmation survey (Block B). CV, computer vision</w:t>
      </w:r>
    </w:p>
    <w:p w14:paraId="16662123" w14:textId="77777777" w:rsidR="00DE2554" w:rsidRDefault="00DE2554" w:rsidP="6D4A426D">
      <w:pPr>
        <w:pStyle w:val="Caption"/>
        <w:rPr>
          <w:rFonts w:asciiTheme="majorHAnsi" w:eastAsiaTheme="majorEastAsia" w:hAnsiTheme="majorHAnsi" w:cstheme="majorBidi"/>
          <w:color w:val="000000" w:themeColor="text1"/>
          <w:sz w:val="32"/>
          <w:szCs w:val="32"/>
        </w:rPr>
      </w:pPr>
      <w:r>
        <w:br w:type="page"/>
      </w:r>
    </w:p>
    <w:p w14:paraId="6712054B" w14:textId="3080AD48" w:rsidR="00DE2554" w:rsidRDefault="6D4A426D" w:rsidP="6D4A426D">
      <w:pPr>
        <w:pStyle w:val="Heading1"/>
        <w:numPr>
          <w:ilvl w:val="0"/>
          <w:numId w:val="2"/>
        </w:numPr>
        <w:rPr>
          <w:b/>
          <w:bCs/>
        </w:rPr>
      </w:pPr>
      <w:r w:rsidRPr="6D4A426D">
        <w:rPr>
          <w:b/>
          <w:bCs/>
        </w:rPr>
        <w:lastRenderedPageBreak/>
        <w:t>Domain-specific protocols</w:t>
      </w:r>
    </w:p>
    <w:p w14:paraId="3961F652" w14:textId="2C3DFD6F" w:rsidR="00DE2554" w:rsidRDefault="6D4A426D" w:rsidP="6D4A426D">
      <w:pPr>
        <w:pStyle w:val="Heading2"/>
        <w:numPr>
          <w:ilvl w:val="0"/>
          <w:numId w:val="1"/>
        </w:numPr>
        <w:rPr>
          <w:b/>
          <w:bCs/>
          <w:sz w:val="32"/>
        </w:rPr>
      </w:pPr>
      <w:r w:rsidRPr="6D4A426D">
        <w:rPr>
          <w:b/>
          <w:bCs/>
          <w:sz w:val="32"/>
        </w:rPr>
        <w:t>Eye Movements</w:t>
      </w:r>
    </w:p>
    <w:p w14:paraId="7E338D17" w14:textId="77777777" w:rsidR="00DE2554" w:rsidRDefault="00DE2554" w:rsidP="00FA16F2">
      <w:pPr>
        <w:keepNext/>
      </w:pPr>
      <w:r>
        <w:rPr>
          <w:noProof/>
        </w:rPr>
        <w:drawing>
          <wp:inline distT="0" distB="0" distL="0" distR="0" wp14:anchorId="01851199" wp14:editId="4E4A7106">
            <wp:extent cx="5943089" cy="2873829"/>
            <wp:effectExtent l="0" t="0" r="635" b="0"/>
            <wp:docPr id="157979156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791565" name="Picture 1579791565"/>
                    <pic:cNvPicPr/>
                  </pic:nvPicPr>
                  <pic:blipFill rotWithShape="1">
                    <a:blip r:embed="rId11"/>
                    <a:srcRect t="12949" b="7909"/>
                    <a:stretch>
                      <a:fillRect/>
                    </a:stretch>
                  </pic:blipFill>
                  <pic:spPr bwMode="auto">
                    <a:xfrm>
                      <a:off x="0" y="0"/>
                      <a:ext cx="5943600" cy="2874076"/>
                    </a:xfrm>
                    <a:prstGeom prst="rect">
                      <a:avLst/>
                    </a:prstGeom>
                    <a:ln>
                      <a:noFill/>
                    </a:ln>
                    <a:extLst>
                      <a:ext uri="{53640926-AAD7-44D8-BBD7-CCE9431645EC}">
                        <a14:shadowObscured xmlns:a14="http://schemas.microsoft.com/office/drawing/2010/main"/>
                      </a:ext>
                    </a:extLst>
                  </pic:spPr>
                </pic:pic>
              </a:graphicData>
            </a:graphic>
          </wp:inline>
        </w:drawing>
      </w:r>
    </w:p>
    <w:p w14:paraId="1AB89B60" w14:textId="47B3D6F5" w:rsidR="00DE2554" w:rsidRPr="00F2437E" w:rsidRDefault="6D4A426D" w:rsidP="6D4A426D">
      <w:pPr>
        <w:pStyle w:val="Caption"/>
        <w:rPr>
          <w:i w:val="0"/>
          <w:iCs w:val="0"/>
          <w:color w:val="000000" w:themeColor="text1"/>
          <w:sz w:val="20"/>
          <w:szCs w:val="20"/>
        </w:rPr>
      </w:pPr>
      <w:r w:rsidRPr="6D4A426D">
        <w:rPr>
          <w:b/>
          <w:bCs/>
          <w:i w:val="0"/>
          <w:iCs w:val="0"/>
          <w:color w:val="000000" w:themeColor="text1"/>
          <w:sz w:val="20"/>
          <w:szCs w:val="20"/>
        </w:rPr>
        <w:t xml:space="preserve">Supplementary Figure </w:t>
      </w:r>
      <w:r w:rsidR="00DE2554" w:rsidRPr="6D4A426D">
        <w:rPr>
          <w:i w:val="0"/>
          <w:iCs w:val="0"/>
        </w:rPr>
        <w:fldChar w:fldCharType="begin"/>
      </w:r>
      <w:r w:rsidR="00DE2554" w:rsidRPr="6D4A426D">
        <w:rPr>
          <w:i w:val="0"/>
          <w:iCs w:val="0"/>
        </w:rPr>
        <w:instrText xml:space="preserve"> SEQ Supplementary_Figure \* ARABIC </w:instrText>
      </w:r>
      <w:r w:rsidR="00DE2554" w:rsidRPr="6D4A426D">
        <w:rPr>
          <w:i w:val="0"/>
          <w:iCs w:val="0"/>
        </w:rPr>
        <w:fldChar w:fldCharType="separate"/>
      </w:r>
      <w:r w:rsidR="00710683">
        <w:rPr>
          <w:i w:val="0"/>
          <w:iCs w:val="0"/>
          <w:noProof/>
        </w:rPr>
        <w:t>4</w:t>
      </w:r>
      <w:r w:rsidR="00DE2554" w:rsidRPr="6D4A426D">
        <w:rPr>
          <w:i w:val="0"/>
          <w:iCs w:val="0"/>
        </w:rPr>
        <w:fldChar w:fldCharType="end"/>
      </w:r>
      <w:r w:rsidRPr="6D4A426D">
        <w:rPr>
          <w:b/>
          <w:bCs/>
          <w:i w:val="0"/>
          <w:iCs w:val="0"/>
          <w:color w:val="000000" w:themeColor="text1"/>
          <w:sz w:val="20"/>
          <w:szCs w:val="20"/>
        </w:rPr>
        <w:t>. Domain-specific importance of acquisition parameters and key failure modes for video-based eye movement analysis based on round 1 survey results</w:t>
      </w:r>
      <w:r w:rsidRPr="6D4A426D">
        <w:rPr>
          <w:i w:val="0"/>
          <w:iCs w:val="0"/>
          <w:color w:val="000000" w:themeColor="text1"/>
          <w:sz w:val="20"/>
          <w:szCs w:val="20"/>
        </w:rPr>
        <w:t>. Temporal resolution and occlusion-related factors (e.g., eyelids, glasses) were most frequently identified as critical determinants, reflecting the high temporal precision required for capturing rapid ocular dynamics. Poor lighting and insufficient contrast further impair reliable pupil–iris tracking. Notably, standard 30Hz recordings were considered insufficient for high-velocity events such as saccades, emphasizing the need for high-frame-rate acquisition setups, and highlighting the importance of task x video setup x algorithm interactions.</w:t>
      </w:r>
    </w:p>
    <w:p w14:paraId="0AAF0C10" w14:textId="3E597275" w:rsidR="6D4A426D" w:rsidRDefault="6D4A426D" w:rsidP="6D4A426D"/>
    <w:p w14:paraId="372D7AA2" w14:textId="75F292B5" w:rsidR="00DE2554" w:rsidRPr="00996B81" w:rsidRDefault="6D4A426D" w:rsidP="00FA16F2">
      <w:pPr>
        <w:pStyle w:val="Heading3"/>
      </w:pPr>
      <w:r>
        <w:t>Why the eye movement domain matters clinically</w:t>
      </w:r>
    </w:p>
    <w:p w14:paraId="66C65AA3" w14:textId="77777777" w:rsidR="00DE2554" w:rsidRDefault="6D4A426D" w:rsidP="00FA16F2">
      <w:r>
        <w:t xml:space="preserve">Eye movements are </w:t>
      </w:r>
      <w:bookmarkStart w:id="0" w:name="_Int_5Ndo7IPs"/>
      <w:r>
        <w:t>sensitive</w:t>
      </w:r>
      <w:bookmarkEnd w:id="0"/>
      <w:r>
        <w:t xml:space="preserve"> proxies of brain circuit integrity. Distinct ocular motor signatures are </w:t>
      </w:r>
      <w:bookmarkStart w:id="1" w:name="_Int_YurGtWUF"/>
      <w:r>
        <w:t>established</w:t>
      </w:r>
      <w:bookmarkEnd w:id="1"/>
      <w:r>
        <w:t xml:space="preserve"> biomarkers across a broad range of neurological conditions, from vestibular dysfunction </w:t>
      </w:r>
      <w:r w:rsidR="00DE2554">
        <w:fldChar w:fldCharType="begin"/>
      </w:r>
      <w:r w:rsidR="00DE2554">
        <w:instrText xml:space="preserve"> ADDIN EN.CITE &lt;EndNote&gt;&lt;Cite&gt;&lt;Author&gt;Mantokoudis&lt;/Author&gt;&lt;Year&gt;2022&lt;/Year&gt;&lt;RecNum&gt;491&lt;/RecNum&gt;&lt;DisplayText&gt;[1]&lt;/DisplayText&gt;&lt;record&gt;&lt;rec-number&gt;491&lt;/rec-number&gt;&lt;foreign-keys&gt;&lt;key app="EN" db-id="e9psswxvmva0epexpr8v5aagf5vpx5draad0" timestamp="1774577373"&gt;491&lt;/key&gt;&lt;/foreign-keys&gt;&lt;ref-type name="Journal Article"&gt;17&lt;/ref-type&gt;&lt;contributors&gt;&lt;authors&gt;&lt;author&gt;Mantokoudis, Georgios&lt;/author&gt;&lt;author&gt;Otero-Millan, Jorge&lt;/author&gt;&lt;author&gt;Gold, Daniel R&lt;/author&gt;&lt;/authors&gt;&lt;/contributors&gt;&lt;titles&gt;&lt;title&gt;Current concepts in acute vestibular syndrome and video-oculography&lt;/title&gt;&lt;secondary-title&gt;Current opinion in neurology&lt;/secondary-title&gt;&lt;/titles&gt;&lt;periodical&gt;&lt;full-title&gt;Current opinion in neurology&lt;/full-title&gt;&lt;/periodical&gt;&lt;pages&gt;75-83&lt;/pages&gt;&lt;volume&gt;35&lt;/volume&gt;&lt;number&gt;1&lt;/number&gt;&lt;dates&gt;&lt;year&gt;2022&lt;/year&gt;&lt;/dates&gt;&lt;isbn&gt;1350-7540&lt;/isbn&gt;&lt;urls&gt;&lt;/urls&gt;&lt;/record&gt;&lt;/Cite&gt;&lt;/EndNote&gt;</w:instrText>
      </w:r>
      <w:r w:rsidR="00DE2554">
        <w:fldChar w:fldCharType="separate"/>
      </w:r>
      <w:r w:rsidRPr="6D4A426D">
        <w:rPr>
          <w:noProof/>
        </w:rPr>
        <w:t>[1]</w:t>
      </w:r>
      <w:r w:rsidR="00DE2554">
        <w:fldChar w:fldCharType="end"/>
      </w:r>
      <w:r>
        <w:t xml:space="preserve"> to progressive supranuclear palsy </w:t>
      </w:r>
      <w:r w:rsidR="00DE2554">
        <w:fldChar w:fldCharType="begin"/>
      </w:r>
      <w:r w:rsidR="00DE2554">
        <w:instrText xml:space="preserve"> ADDIN EN.CITE &lt;EndNote&gt;&lt;Cite&gt;&lt;Author&gt;Höglinger&lt;/Author&gt;&lt;Year&gt;2017&lt;/Year&gt;&lt;RecNum&gt;492&lt;/RecNum&gt;&lt;DisplayText&gt;[2]&lt;/DisplayText&gt;&lt;record&gt;&lt;rec-number&gt;492&lt;/rec-number&gt;&lt;foreign-keys&gt;&lt;key app="EN" db-id="e9psswxvmva0epexpr8v5aagf5vpx5draad0" timestamp="1774577411"&gt;492&lt;/key&gt;&lt;/foreign-keys&gt;&lt;ref-type name="Journal Article"&gt;17&lt;/ref-type&gt;&lt;contributors&gt;&lt;authors&gt;&lt;author&gt;Höglinger, Günter U&lt;/author&gt;&lt;author&gt;Respondek, Gesine&lt;/author&gt;&lt;author&gt;Stamelou, Maria&lt;/author&gt;&lt;author&gt;Kurz, Carolin&lt;/author&gt;&lt;author&gt;Josephs, Keith A&lt;/author&gt;&lt;author&gt;Lang, Anthony E&lt;/author&gt;&lt;author&gt;Mollenhauer, Brit&lt;/author&gt;&lt;author&gt;Müller, Ulrich&lt;/author&gt;&lt;author&gt;Nilsson, Christer&lt;/author&gt;&lt;author&gt;Whitwell, Jennifer L&lt;/author&gt;&lt;/authors&gt;&lt;/contributors&gt;&lt;titles&gt;&lt;title&gt;Clinical diagnosis of progressive supranuclear palsy: the movement disorder society criteria&lt;/title&gt;&lt;secondary-title&gt;Movement disorders&lt;/secondary-title&gt;&lt;/titles&gt;&lt;periodical&gt;&lt;full-title&gt;Movement disorders&lt;/full-title&gt;&lt;/periodical&gt;&lt;pages&gt;853-864&lt;/pages&gt;&lt;volume&gt;32&lt;/volume&gt;&lt;number&gt;6&lt;/number&gt;&lt;dates&gt;&lt;year&gt;2017&lt;/year&gt;&lt;/dates&gt;&lt;isbn&gt;0885-3185&lt;/isbn&gt;&lt;urls&gt;&lt;/urls&gt;&lt;/record&gt;&lt;/Cite&gt;&lt;/EndNote&gt;</w:instrText>
      </w:r>
      <w:r w:rsidR="00DE2554">
        <w:fldChar w:fldCharType="separate"/>
      </w:r>
      <w:r w:rsidRPr="6D4A426D">
        <w:rPr>
          <w:noProof/>
        </w:rPr>
        <w:t>[2]</w:t>
      </w:r>
      <w:r w:rsidR="00DE2554">
        <w:fldChar w:fldCharType="end"/>
      </w:r>
      <w:r>
        <w:t xml:space="preserve"> and neurometabolic disorders including Niemann-Pick disease type C </w:t>
      </w:r>
      <w:r w:rsidR="00DE2554">
        <w:fldChar w:fldCharType="begin"/>
      </w:r>
      <w:r w:rsidR="00DE2554">
        <w:instrText xml:space="preserve"> ADDIN EN.CITE &lt;EndNote&gt;&lt;Cite&gt;&lt;Author&gt;Bremova</w:instrText>
      </w:r>
      <w:r w:rsidR="00DE2554" w:rsidRPr="6D4A426D">
        <w:rPr>
          <w:rFonts w:ascii="Cambria Math" w:hAnsi="Cambria Math" w:cs="Cambria Math"/>
        </w:rPr>
        <w:instrText>‐</w:instrText>
      </w:r>
      <w:r w:rsidR="00DE2554">
        <w:instrText>Ertl&lt;/Author&gt;&lt;Year&gt;2021&lt;/Year&gt;&lt;RecNum&gt;493&lt;/RecNum&gt;&lt;DisplayText&gt;[3]&lt;/DisplayText&gt;&lt;record&gt;&lt;rec-number&gt;493&lt;/rec-number&gt;&lt;foreign-keys&gt;&lt;key app="EN" db-id="e9psswxvmva0epexpr8v5aagf5vpx5draad0" timestamp="1774577457"&gt;493&lt;/key&gt;&lt;/foreign-keys&gt;&lt;ref-type name="Journal Article"&gt;17&lt;/ref-type&gt;&lt;contributors&gt;&lt;authors&gt;&lt;author&gt;Bremova</w:instrText>
      </w:r>
      <w:r w:rsidR="00DE2554" w:rsidRPr="6D4A426D">
        <w:rPr>
          <w:rFonts w:ascii="Cambria Math" w:hAnsi="Cambria Math" w:cs="Cambria Math"/>
        </w:rPr>
        <w:instrText>‐</w:instrText>
      </w:r>
      <w:r w:rsidR="00DE2554">
        <w:instrText>Ertl, Tatiana&lt;/author&gt;&lt;author&gt;Abel, Larry&lt;/author&gt;&lt;author&gt;Walterfang, Mark&lt;/author&gt;&lt;author&gt;Salsano, Ettore&lt;/author&gt;&lt;author&gt;Ardissone, Anna&lt;/author&gt;&lt;author&gt;Malinová, Věra&lt;/author&gt;&lt;author&gt;Kolníková, Miriam&lt;/author&gt;&lt;author&gt;Gascón Bayarri, Jordi&lt;/author&gt;&lt;author&gt;Reza Tavasoli, Ali&lt;/author&gt;&lt;author&gt;Reza Ashrafi, Mahmoud&lt;/author&gt;&lt;/authors&gt;&lt;/contributors&gt;&lt;titles&gt;&lt;title&gt;A cross</w:instrText>
      </w:r>
      <w:r w:rsidR="00DE2554" w:rsidRPr="6D4A426D">
        <w:rPr>
          <w:rFonts w:ascii="Cambria Math" w:hAnsi="Cambria Math" w:cs="Cambria Math"/>
        </w:rPr>
        <w:instrText>‐</w:instrText>
      </w:r>
      <w:r w:rsidR="00DE2554">
        <w:instrText>sectional, prospective ocular motor study in 72 patients with Niemann</w:instrText>
      </w:r>
      <w:r w:rsidR="00DE2554" w:rsidRPr="6D4A426D">
        <w:rPr>
          <w:rFonts w:ascii="Cambria Math" w:hAnsi="Cambria Math" w:cs="Cambria Math"/>
        </w:rPr>
        <w:instrText>‐</w:instrText>
      </w:r>
      <w:r w:rsidR="00DE2554">
        <w:instrText>Pick disease type C&lt;/title&gt;&lt;secondary-title&gt;European Journal of Neurology&lt;/secondary-title&gt;&lt;/titles&gt;&lt;periodical&gt;&lt;full-title&gt;European Journal of Neurology&lt;/full-title&gt;&lt;/periodical&gt;&lt;pages&gt;3040-3050&lt;/pages&gt;&lt;volume&gt;28&lt;/volume&gt;&lt;number&gt;9&lt;/number&gt;&lt;dates&gt;&lt;year&gt;2021&lt;/year&gt;&lt;/dates&gt;&lt;isbn&gt;1351-5101&lt;/isbn&gt;&lt;urls&gt;&lt;/urls&gt;&lt;/record&gt;&lt;/Cite&gt;&lt;/EndNote&gt;</w:instrText>
      </w:r>
      <w:r w:rsidR="00DE2554">
        <w:fldChar w:fldCharType="separate"/>
      </w:r>
      <w:r w:rsidRPr="6D4A426D">
        <w:rPr>
          <w:noProof/>
        </w:rPr>
        <w:t>[3]</w:t>
      </w:r>
      <w:r w:rsidR="00DE2554">
        <w:fldChar w:fldCharType="end"/>
      </w:r>
      <w:r>
        <w:t xml:space="preserve">. In addition, they serve as trial endpoints in disorders like spinocerebellar ataxia 27B and downbeat nystagmus syndrome  </w:t>
      </w:r>
      <w:r w:rsidR="00DE2554">
        <w:fldChar w:fldCharType="begin">
          <w:fldData xml:space="preserve">PEVuZE5vdGU+PENpdGU+PEF1dGhvcj5QZWxsZXJpbjwvQXV0aG9yPjxZZWFyPjIwMjQ8L1llYXI+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</w:fldData>
        </w:fldChar>
      </w:r>
      <w:r w:rsidR="00DE2554">
        <w:instrText xml:space="preserve"> ADDIN EN.CITE </w:instrText>
      </w:r>
      <w:r w:rsidR="00DE2554">
        <w:fldChar w:fldCharType="begin">
          <w:fldData xml:space="preserve">PEVuZE5vdGU+PENpdGU+PEF1dGhvcj5QZWxsZXJpbjwvQXV0aG9yPjxZZWFyPjIwMjQ8L1llYXI+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</w:fldData>
        </w:fldChar>
      </w:r>
      <w:r w:rsidR="00DE2554">
        <w:instrText xml:space="preserve"> ADDIN EN.CITE.DATA </w:instrText>
      </w:r>
      <w:r w:rsidR="00DE2554">
        <w:fldChar w:fldCharType="end"/>
      </w:r>
      <w:r w:rsidR="00DE2554">
        <w:fldChar w:fldCharType="separate"/>
      </w:r>
      <w:r w:rsidRPr="6D4A426D">
        <w:rPr>
          <w:noProof/>
        </w:rPr>
        <w:t>[4, 5]</w:t>
      </w:r>
      <w:r w:rsidR="00DE2554">
        <w:fldChar w:fldCharType="end"/>
      </w:r>
      <w:r>
        <w:t>. Primary eye movement classes studied include fixation, smooth pursuit, saccades, nystagmus, and coupled eye-head movements during the head-impulse test. Core metrics are gain, velocity, latency, and frequency.</w:t>
      </w:r>
    </w:p>
    <w:p w14:paraId="62900B7C" w14:textId="4C6A4DC6" w:rsidR="00DE2554" w:rsidRDefault="6D4A426D" w:rsidP="00FA16F2">
      <w:r>
        <w:lastRenderedPageBreak/>
        <w:t xml:space="preserve">Video-oculography (VOG) using head-mounted goggle cameras is now established as a clinical standard, receiving FDA approval for vestibular diagnostics in 2013 </w:t>
      </w:r>
      <w:r w:rsidR="00DE2554">
        <w:fldChar w:fldCharType="begin"/>
      </w:r>
      <w:r w:rsidR="00DE2554">
        <w:instrText xml:space="preserve"> ADDIN EN.CITE &lt;EndNote&gt;&lt;Cite&gt;&lt;Author&gt;Santhosh&lt;/Author&gt;&lt;Year&gt;2018&lt;/Year&gt;&lt;RecNum&gt;497&lt;/RecNum&gt;&lt;DisplayText&gt;[6]&lt;/DisplayText&gt;&lt;record&gt;&lt;rec-number&gt;497&lt;/rec-number&gt;&lt;foreign-keys&gt;&lt;key app="EN" db-id="e9psswxvmva0epexpr8v5aagf5vpx5draad0" timestamp="1774577705"&gt;497&lt;/key&gt;&lt;/foreign-keys&gt;&lt;ref-type name="Journal Article"&gt;17&lt;/ref-type&gt;&lt;contributors&gt;&lt;authors&gt;&lt;author&gt;Santhosh, S&lt;/author&gt;&lt;author&gt;Kamaraj, R&lt;/author&gt;&lt;/authors&gt;&lt;/contributors&gt;&lt;titles&gt;&lt;title&gt;510 (k) premarket notification&lt;/title&gt;&lt;secondary-title&gt;Research Journal of Pharmacy and Technology&lt;/secondary-title&gt;&lt;/titles&gt;&lt;periodical&gt;&lt;full-title&gt;Research Journal of Pharmacy and Technology&lt;/full-title&gt;&lt;/periodical&gt;&lt;pages&gt;5675-5680&lt;/pages&gt;&lt;volume&gt;11&lt;/volume&gt;&lt;number&gt;12&lt;/number&gt;&lt;dates&gt;&lt;year&gt;2018&lt;/year&gt;&lt;/dates&gt;&lt;isbn&gt;0974-3618&lt;/isbn&gt;&lt;urls&gt;&lt;/urls&gt;&lt;/record&gt;&lt;/Cite&gt;&lt;/EndNote&gt;</w:instrText>
      </w:r>
      <w:r w:rsidR="00DE2554">
        <w:fldChar w:fldCharType="separate"/>
      </w:r>
      <w:r w:rsidRPr="6D4A426D">
        <w:rPr>
          <w:noProof/>
        </w:rPr>
        <w:t>[6]</w:t>
      </w:r>
      <w:r w:rsidR="00DE2554">
        <w:fldChar w:fldCharType="end"/>
      </w:r>
      <w:r>
        <w:t xml:space="preserve">, but remains resource-intensive and widely accessible. By contrast, computer-vision methods using smartphone- or consumer cameras - have demonstrated feasibility for scalable, low-cost oculomotor assessment across clinical and telemedicine settings </w:t>
      </w:r>
      <w:r w:rsidR="00DE2554">
        <w:fldChar w:fldCharType="begin">
          <w:fldData xml:space="preserve">PEVuZE5vdGU+PENpdGU+PEF1dGhvcj5CYXN0YW5pPC9BdXRob3I+PFllYXI+MjAyNDwvWWVhcj48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</w:fldData>
        </w:fldChar>
      </w:r>
      <w:r w:rsidR="00DE2554">
        <w:instrText xml:space="preserve"> ADDIN EN.CITE </w:instrText>
      </w:r>
      <w:r w:rsidR="00DE2554">
        <w:fldChar w:fldCharType="begin">
          <w:fldData xml:space="preserve">PEVuZE5vdGU+PENpdGU+PEF1dGhvcj5CYXN0YW5pPC9BdXRob3I+PFllYXI+MjAyNDwvWWVhcj48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</w:fldData>
        </w:fldChar>
      </w:r>
      <w:r w:rsidR="00DE2554">
        <w:instrText xml:space="preserve"> ADDIN EN.CITE.DATA </w:instrText>
      </w:r>
      <w:r w:rsidR="00DE2554">
        <w:fldChar w:fldCharType="end"/>
      </w:r>
      <w:r w:rsidR="00DE2554">
        <w:fldChar w:fldCharType="separate"/>
      </w:r>
      <w:r w:rsidRPr="6D4A426D">
        <w:rPr>
          <w:noProof/>
        </w:rPr>
        <w:t>[7-11]</w:t>
      </w:r>
      <w:r w:rsidR="00DE2554">
        <w:fldChar w:fldCharType="end"/>
      </w:r>
      <w:r>
        <w:t>.</w:t>
      </w:r>
    </w:p>
    <w:p w14:paraId="4B157FF1" w14:textId="77777777" w:rsidR="00DE2554" w:rsidRDefault="00DE2554" w:rsidP="00FA16F2">
      <w:pPr>
        <w:pStyle w:val="Heading3"/>
      </w:pPr>
      <w:r>
        <w:t>What needs to be visible and measurable</w:t>
      </w:r>
    </w:p>
    <w:p w14:paraId="12DA2FF9" w14:textId="36AB66CE" w:rsidR="00DE2554" w:rsidRDefault="00DE2554" w:rsidP="00FA16F2">
      <w:r w:rsidRPr="00727A83">
        <w:t>Eye movements impose the highest spatiotemporal demands of any movement domain: saccade velocities reach 500</w:t>
      </w:r>
      <w:r>
        <w:t xml:space="preserve">-700 </w:t>
      </w:r>
      <w:r w:rsidRPr="00727A83">
        <w:t xml:space="preserve">°/s, yet clinically relevant amplitudes can be less than </w:t>
      </w:r>
      <w:r>
        <w:t>five</w:t>
      </w:r>
      <w:r w:rsidRPr="00727A83">
        <w:t xml:space="preserve"> degree</w:t>
      </w:r>
      <w:r>
        <w:t>s</w:t>
      </w:r>
      <w:r w:rsidRPr="39856238">
        <w:rPr>
          <w:lang w:eastAsia="zh-CN"/>
        </w:rPr>
        <w:t xml:space="preserve"> </w:t>
      </w:r>
      <w:r>
        <w:fldChar w:fldCharType="begin"/>
      </w:r>
      <w:r>
        <w:instrText xml:space="preserve"> ADDIN EN.CITE &lt;EndNote&gt;&lt;Cite&gt;&lt;Author&gt;Leigh&lt;/Author&gt;&lt;Year&gt;2015&lt;/Year&gt;&lt;RecNum&gt;503&lt;/RecNum&gt;&lt;DisplayText&gt;[12]&lt;/DisplayText&gt;&lt;record&gt;&lt;rec-number&gt;503&lt;/rec-number&gt;&lt;foreign-keys&gt;&lt;key app="EN" db-id="e9psswxvmva0epexpr8v5aagf5vpx5draad0" timestamp="1774578090"&gt;503&lt;/key&gt;&lt;/foreign-keys&gt;&lt;ref-type name="Book"&gt;6&lt;/ref-type&gt;&lt;contributors&gt;&lt;authors&gt;&lt;author&gt;Leigh, R John&lt;/author&gt;&lt;author&gt;Zee, David S&lt;/author&gt;&lt;/authors&gt;&lt;/contributors&gt;&lt;titles&gt;&lt;title&gt;The neurology of eye movements&lt;/title&gt;&lt;/titles&gt;&lt;dates&gt;&lt;year&gt;2015&lt;/year&gt;&lt;/dates&gt;&lt;publisher&gt;Oxford university press&lt;/publisher&gt;&lt;isbn&gt;0199969280&lt;/isbn&gt;&lt;urls&gt;&lt;/urls&gt;&lt;/record&gt;&lt;/Cite&gt;&lt;/EndNote&gt;</w:instrText>
      </w:r>
      <w:r>
        <w:fldChar w:fldCharType="separate"/>
      </w:r>
      <w:r>
        <w:rPr>
          <w:noProof/>
        </w:rPr>
        <w:t>[12]</w:t>
      </w:r>
      <w:r>
        <w:fldChar w:fldCharType="end"/>
      </w:r>
      <w:r w:rsidRPr="00727A83">
        <w:t>. Consequently, temporal resolution is the primary determinant of metric validity and is not interchangeable across tasks.</w:t>
      </w:r>
      <w:r>
        <w:t xml:space="preserve"> Following Nyquist-Shannon principles,</w:t>
      </w:r>
      <w:r w:rsidRPr="00727A83">
        <w:t xml:space="preserve"> </w:t>
      </w:r>
      <w:r>
        <w:t>s</w:t>
      </w:r>
      <w:r w:rsidRPr="00727A83">
        <w:t xml:space="preserve">low-phase velocity in nystagmus </w:t>
      </w:r>
      <w:r>
        <w:t>or</w:t>
      </w:r>
      <w:r w:rsidRPr="00727A83">
        <w:t xml:space="preserve"> gain in smooth pursuit can </w:t>
      </w:r>
      <w:r>
        <w:t xml:space="preserve">be </w:t>
      </w:r>
      <w:r w:rsidRPr="00727A83">
        <w:t>estimated at 30–60 Hz</w:t>
      </w:r>
      <w:r>
        <w:t xml:space="preserve"> with acceptable agreement </w:t>
      </w:r>
      <w:r w:rsidR="0C45A415">
        <w:t>to head</w:t>
      </w:r>
      <w:r w:rsidRPr="00727A83">
        <w:t>-mounted VOG</w:t>
      </w:r>
      <w:r w:rsidRPr="39856238">
        <w:rPr>
          <w:lang w:eastAsia="zh-CN"/>
        </w:rPr>
        <w:t xml:space="preserve"> </w:t>
      </w:r>
      <w:r>
        <w:fldChar w:fldCharType="begin">
          <w:fldData xml:space="preserve">PEVuZE5vdGU+PENpdGU+PEF1dGhvcj5GcmllZHJpY2g8L0F1dGhvcj48WWVhcj4yMDIzPC9ZZWFy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</w:fldData>
        </w:fldChar>
      </w:r>
      <w:r>
        <w:instrText xml:space="preserve"> ADDIN EN.CITE </w:instrText>
      </w:r>
      <w:r>
        <w:fldChar w:fldCharType="begin">
          <w:fldData xml:space="preserve">PEVuZE5vdGU+PENpdGU+PEF1dGhvcj5GcmllZHJpY2g8L0F1dGhvcj48WWVhcj4yMDIzPC9ZZWFy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</w:fldData>
        </w:fldChar>
      </w:r>
      <w:r>
        <w:instrText xml:space="preserve"> ADDIN EN.CITE.DATA </w:instrText>
      </w:r>
      <w:r>
        <w:fldChar w:fldCharType="end"/>
      </w:r>
      <w:r>
        <w:fldChar w:fldCharType="separate"/>
      </w:r>
      <w:r>
        <w:rPr>
          <w:noProof/>
        </w:rPr>
        <w:t>[8, 9, 13, 14]</w:t>
      </w:r>
      <w:r>
        <w:fldChar w:fldCharType="end"/>
      </w:r>
      <w:r>
        <w:t xml:space="preserve">. </w:t>
      </w:r>
      <w:r w:rsidRPr="00727A83">
        <w:t>In contrast, s</w:t>
      </w:r>
      <w:r>
        <w:t>accadic parameters,</w:t>
      </w:r>
      <w:r w:rsidRPr="00727A83">
        <w:t xml:space="preserve"> like </w:t>
      </w:r>
      <w:r>
        <w:t xml:space="preserve">peak velocity in visually guided or head impulse </w:t>
      </w:r>
      <w:r w:rsidR="04911D18" w:rsidDel="006E3815">
        <w:t>paradigms, ideally</w:t>
      </w:r>
      <w:r w:rsidRPr="00727A83">
        <w:t xml:space="preserve"> </w:t>
      </w:r>
      <w:r>
        <w:t>require ≥</w:t>
      </w:r>
      <w:r w:rsidRPr="00727A83">
        <w:t>12</w:t>
      </w:r>
      <w:r>
        <w:t xml:space="preserve">0 Hz; at 60 Hz, </w:t>
      </w:r>
      <w:r w:rsidRPr="00727A83">
        <w:t xml:space="preserve">saccade dynamics are </w:t>
      </w:r>
      <w:r w:rsidDel="00564CD4">
        <w:t xml:space="preserve">poorly </w:t>
      </w:r>
      <w:r w:rsidR="2A90648B" w:rsidDel="00564CD4">
        <w:t>resolved and</w:t>
      </w:r>
      <w:r w:rsidRPr="00727A83">
        <w:t xml:space="preserve"> </w:t>
      </w:r>
      <w:r>
        <w:t xml:space="preserve">peak velocity </w:t>
      </w:r>
      <w:r w:rsidRPr="00727A83">
        <w:t>may be</w:t>
      </w:r>
      <w:r w:rsidRPr="2F684A09">
        <w:rPr>
          <w:kern w:val="0"/>
        </w:rPr>
        <w:t xml:space="preserve"> systematically underestimated regardless of downstream algorithm quality</w:t>
      </w:r>
      <w:r w:rsidRPr="39856238">
        <w:rPr>
          <w:kern w:val="0"/>
          <w:lang w:eastAsia="zh-CN"/>
        </w:rPr>
        <w:t xml:space="preserve"> </w:t>
      </w:r>
      <w:r>
        <w:rPr>
          <w:kern w:val="0"/>
        </w:rPr>
        <w:fldChar w:fldCharType="begin"/>
      </w:r>
      <w:r>
        <w:rPr>
          <w:kern w:val="0"/>
        </w:rPr>
        <w:instrText xml:space="preserve"> ADDIN EN.CITE &lt;EndNote&gt;&lt;Cite&gt;&lt;Author&gt;Parker&lt;/Author&gt;&lt;Year&gt;2021&lt;/Year&gt;&lt;RecNum&gt;506&lt;/RecNum&gt;&lt;DisplayText&gt;[15, 16]&lt;/DisplayText&gt;&lt;record&gt;&lt;rec-number&gt;506&lt;/rec-number&gt;&lt;foreign-keys&gt;&lt;key app="EN" db-id="e9psswxvmva0epexpr8v5aagf5vpx5draad0" timestamp="1774578323"&gt;506&lt;/key&gt;&lt;/foreign-keys&gt;&lt;ref-type name="Journal Article"&gt;17&lt;/ref-type&gt;&lt;contributors&gt;&lt;authors&gt;&lt;author&gt;Parker, T Maxwell&lt;/author&gt;&lt;author&gt;Farrell, Nathan&lt;/author&gt;&lt;author&gt;Otero-Millan, Jorge&lt;/author&gt;&lt;author&gt;Kheradmand, Amir&lt;/author&gt;&lt;author&gt;McClenney, Ayodele&lt;/author&gt;&lt;author&gt;Newman-Toker, David E&lt;/author&gt;&lt;/authors&gt;&lt;/contributors&gt;&lt;titles&gt;&lt;title&gt;Proof of concept for an “eyePhone” app to measure video head impulses&lt;/title&gt;&lt;secondary-title&gt;Digital biomarkers&lt;/secondary-title&gt;&lt;/titles&gt;&lt;periodical&gt;&lt;full-title&gt;Digital Biomarkers&lt;/full-title&gt;&lt;/periodical&gt;&lt;pages&gt;1-8&lt;/pages&gt;&lt;volume&gt;5&lt;/volume&gt;&lt;number&gt;1&lt;/number&gt;&lt;dates&gt;&lt;year&gt;2021&lt;/year&gt;&lt;/dates&gt;&lt;urls&gt;&lt;/urls&gt;&lt;/record&gt;&lt;/Cite&gt;&lt;Cite&gt;&lt;Author&gt;Koerner&lt;/Author&gt;&lt;Year&gt;2025&lt;/Year&gt;&lt;RecNum&gt;507&lt;/RecNum&gt;&lt;record&gt;&lt;rec-number&gt;507&lt;/rec-number&gt;&lt;foreign-keys&gt;&lt;key app="EN" db-id="e9psswxvmva0epexpr8v5aagf5vpx5draad0" timestamp="1774578403"&gt;507&lt;/key&gt;&lt;/foreign-keys&gt;&lt;ref-type name="Journal Article"&gt;17&lt;/ref-type&gt;&lt;contributors&gt;&lt;authors&gt;&lt;author&gt;Koerner, Jamie&lt;/author&gt;&lt;author&gt;Zou, Erin&lt;/author&gt;&lt;author&gt;Karl, Jessica A&lt;/author&gt;&lt;author&gt;Poon, Cynthia&lt;/author&gt;&lt;author&gt;Verhagen Metman, Leo&lt;/author&gt;&lt;author&gt;Sodini, Charles G&lt;/author&gt;&lt;author&gt;Sze, Vivienne&lt;/author&gt;&lt;author&gt;David, Fabian J&lt;/author&gt;&lt;author&gt;Heldt, Thomas&lt;/author&gt;&lt;/authors&gt;&lt;/contributors&gt;&lt;titles&gt;&lt;title&gt;Towards scalable screening for the early detection of Parkinson’s disease: validation of an iPad-based eye movement assessment system against a clinical-grade eye tracker&lt;/title&gt;&lt;secondary-title&gt;npj Parkinson&amp;apos;s Disease&lt;/secondary-title&gt;&lt;/titles&gt;&lt;periodical&gt;&lt;full-title&gt;npj Parkinson&amp;apos;s Disease&lt;/full-title&gt;&lt;/periodical&gt;&lt;pages&gt;233&lt;/pages&gt;&lt;volume&gt;11&lt;/volume&gt;&lt;number&gt;1&lt;/number&gt;&lt;dates&gt;&lt;year&gt;2025&lt;/year&gt;&lt;/dates&gt;&lt;isbn&gt;2373-8057&lt;/isbn&gt;&lt;urls&gt;&lt;/urls&gt;&lt;/record&gt;&lt;/Cite&gt;&lt;/EndNote&gt;</w:instrText>
      </w:r>
      <w:r>
        <w:rPr>
          <w:kern w:val="0"/>
        </w:rPr>
        <w:fldChar w:fldCharType="separate"/>
      </w:r>
      <w:r>
        <w:rPr>
          <w:noProof/>
          <w:kern w:val="0"/>
        </w:rPr>
        <w:t>[15, 16]</w:t>
      </w:r>
      <w:r>
        <w:rPr>
          <w:kern w:val="0"/>
        </w:rPr>
        <w:fldChar w:fldCharType="end"/>
      </w:r>
      <w:r>
        <w:t>.</w:t>
      </w:r>
    </w:p>
    <w:p w14:paraId="576F1AC1" w14:textId="1FE91EDF" w:rsidR="00DE2554" w:rsidRPr="002C5CFC" w:rsidRDefault="553023DE" w:rsidP="00FA16F2">
      <w:r>
        <w:t xml:space="preserve">Spatial resolution relative to capture volume determines the system's </w:t>
      </w:r>
      <w:bookmarkStart w:id="2" w:name="_Int_nU0m29be"/>
      <w:r>
        <w:t>detection</w:t>
      </w:r>
      <w:bookmarkEnd w:id="2"/>
      <w:r>
        <w:t xml:space="preserve"> floor </w:t>
      </w:r>
      <w:r w:rsidR="27405E2A">
        <w:t>for small</w:t>
      </w:r>
      <w:r>
        <w:t xml:space="preserve">-amplitude </w:t>
      </w:r>
      <w:r w:rsidR="1A1E19D8">
        <w:t>movements.</w:t>
      </w:r>
      <w:r w:rsidR="1E43721F">
        <w:t xml:space="preserve"> </w:t>
      </w:r>
      <w:r w:rsidRPr="07644C1C">
        <w:rPr>
          <w:kern w:val="0"/>
        </w:rPr>
        <w:t xml:space="preserve">Even minor relative movement between head and camera </w:t>
      </w:r>
      <w:r w:rsidR="67987A11" w:rsidRPr="07644C1C">
        <w:rPr>
          <w:kern w:val="0"/>
        </w:rPr>
        <w:t>can introduce</w:t>
      </w:r>
      <w:r w:rsidRPr="46141F34">
        <w:t xml:space="preserve"> artefactual gaze displacement, necessitating a stable mount, sufficient facial framing, and ideally, some form of head stabilization</w:t>
      </w:r>
      <w:r w:rsidRPr="39856238">
        <w:rPr>
          <w:lang w:eastAsia="zh-CN"/>
        </w:rPr>
        <w:t xml:space="preserve"> </w:t>
      </w:r>
      <w:r w:rsidR="00DE2554">
        <w:fldChar w:fldCharType="begin"/>
      </w:r>
      <w:r w:rsidR="00DE2554">
        <w:instrText xml:space="preserve"> ADDIN EN.CITE &lt;EndNote&gt;&lt;Cite&gt;&lt;Author&gt;Friedrich&lt;/Author&gt;&lt;Year&gt;2023&lt;/Year&gt;&lt;RecNum&gt;499&lt;/RecNum&gt;&lt;DisplayText&gt;[8, 13]&lt;/DisplayText&gt;&lt;record&gt;&lt;rec-number&gt;499&lt;/rec-number&gt;&lt;foreign-keys&gt;&lt;key app="EN" db-id="e9psswxvmva0epexpr8v5aagf5vpx5draad0" timestamp="1774577796"&gt;499&lt;/key&gt;&lt;/foreign-keys&gt;&lt;ref-type name="Journal Article"&gt;17&lt;/ref-type&gt;&lt;contributors&gt;&lt;authors&gt;&lt;author&gt;Friedrich, Maximilian U&lt;/author&gt;&lt;author&gt;Schneider, Erich&lt;/author&gt;&lt;author&gt;Buerklein, Miriam&lt;/author&gt;&lt;author&gt;Taeger, Johannes&lt;/author&gt;&lt;author&gt;Hartig, Johannes&lt;/author&gt;&lt;author&gt;Volkmann, Jens&lt;/author&gt;&lt;author&gt;Peach, Robert&lt;/author&gt;&lt;author&gt;Zeller, Daniel&lt;/author&gt;&lt;/authors&gt;&lt;/contributors&gt;&lt;titles&gt;&lt;title&gt;Smartphone video nystagmography using convolutional neural networks: ConVNG&lt;/title&gt;&lt;secondary-title&gt;Journal of neurology&lt;/secondary-title&gt;&lt;/titles&gt;&lt;periodical&gt;&lt;full-title&gt;Journal of neurology&lt;/full-title&gt;&lt;/periodical&gt;&lt;pages&gt;2518-2530&lt;/pages&gt;&lt;volume&gt;270&lt;/volume&gt;&lt;number&gt;5&lt;/number&gt;&lt;dates&gt;&lt;year&gt;2023&lt;/year&gt;&lt;/dates&gt;&lt;isbn&gt;0340-5354&lt;/isbn&gt;&lt;urls&gt;&lt;/urls&gt;&lt;/record&gt;&lt;/Cite&gt;&lt;Cite&gt;&lt;Author&gt;Parker&lt;/Author&gt;&lt;Year&gt;2022&lt;/Year&gt;&lt;RecNum&gt;504&lt;/RecNum&gt;&lt;record&gt;&lt;rec-number&gt;504&lt;/rec-number&gt;&lt;foreign-keys&gt;&lt;key app="EN" db-id="e9psswxvmva0epexpr8v5aagf5vpx5draad0" timestamp="1774578219"&gt;504&lt;/key&gt;&lt;/foreign-keys&gt;&lt;ref-type name="Journal Article"&gt;17&lt;/ref-type&gt;&lt;contributors&gt;&lt;authors&gt;&lt;author&gt;Parker, T Maxwell&lt;/author&gt;&lt;author&gt;Badihian, Shervin&lt;/author&gt;&lt;author&gt;Hassoon, Ahmed&lt;/author&gt;&lt;author&gt;Saber Tehrani, Ali S&lt;/author&gt;&lt;author&gt;Farrell, Nathan&lt;/author&gt;&lt;author&gt;Newman-Toker, David E&lt;/author&gt;&lt;author&gt;Otero-Millan, Jorge&lt;/author&gt;&lt;/authors&gt;&lt;/contributors&gt;&lt;titles&gt;&lt;title&gt;Eye and head movement recordings using smartphones for telemedicine applications: measurements of accuracy and precision&lt;/title&gt;&lt;secondary-title&gt;Frontiers in neurology&lt;/secondary-title&gt;&lt;/titles&gt;&lt;periodical&gt;&lt;full-title&gt;Frontiers in neurology&lt;/full-title&gt;&lt;/periodical&gt;&lt;pages&gt;789581&lt;/pages&gt;&lt;volume&gt;13&lt;/volume&gt;&lt;dates&gt;&lt;year&gt;2022&lt;/year&gt;&lt;/dates&gt;&lt;isbn&gt;1664-2295&lt;/isbn&gt;&lt;urls&gt;&lt;/urls&gt;&lt;/record&gt;&lt;/Cite&gt;&lt;/EndNote&gt;</w:instrText>
      </w:r>
      <w:r w:rsidR="00DE2554">
        <w:fldChar w:fldCharType="separate"/>
      </w:r>
      <w:r>
        <w:rPr>
          <w:noProof/>
        </w:rPr>
        <w:t>[8, 13]</w:t>
      </w:r>
      <w:r w:rsidR="00DE2554">
        <w:fldChar w:fldCharType="end"/>
      </w:r>
      <w:r>
        <w:t xml:space="preserve">. </w:t>
      </w:r>
      <w:r w:rsidRPr="005F3B38">
        <w:t>Alternatively, combined head and gaze tracking</w:t>
      </w:r>
      <w:r>
        <w:t xml:space="preserve"> may </w:t>
      </w:r>
      <w:r w:rsidRPr="005F3B38">
        <w:t xml:space="preserve">allow </w:t>
      </w:r>
      <w:r w:rsidRPr="07644C1C">
        <w:rPr>
          <w:kern w:val="0"/>
        </w:rPr>
        <w:t xml:space="preserve">more </w:t>
      </w:r>
      <w:r w:rsidRPr="46141F34">
        <w:t>robust estimation of eye-in-head movements even in the presence of camera or head motion</w:t>
      </w:r>
      <w:r w:rsidRPr="39856238">
        <w:rPr>
          <w:lang w:eastAsia="zh-CN"/>
        </w:rPr>
        <w:t xml:space="preserve"> </w:t>
      </w:r>
      <w:r w:rsidR="00DE2554">
        <w:fldChar w:fldCharType="begin"/>
      </w:r>
      <w:r w:rsidR="00DE2554">
        <w:instrText xml:space="preserve"> ADDIN EN.CITE &lt;EndNote&gt;&lt;Cite&gt;&lt;Author&gt;Parker&lt;/Author&gt;&lt;Year&gt;2021&lt;/Year&gt;&lt;RecNum&gt;506&lt;/RecNum&gt;&lt;DisplayText&gt;[15]&lt;/DisplayText&gt;&lt;record&gt;&lt;rec-number&gt;506&lt;/rec-number&gt;&lt;foreign-keys&gt;&lt;key app="EN" db-id="e9psswxvmva0epexpr8v5aagf5vpx5draad0" timestamp="1774578323"&gt;506&lt;/key&gt;&lt;/foreign-keys&gt;&lt;ref-type name="Journal Article"&gt;17&lt;/ref-type&gt;&lt;contributors&gt;&lt;authors&gt;&lt;author&gt;Parker, T Maxwell&lt;/author&gt;&lt;author&gt;Farrell, Nathan&lt;/author&gt;&lt;author&gt;Otero-Millan, Jorge&lt;/author&gt;&lt;author&gt;Kheradmand, Amir&lt;/author&gt;&lt;author&gt;McClenney, Ayodele&lt;/author&gt;&lt;author&gt;Newman-Toker, David E&lt;/author&gt;&lt;/authors&gt;&lt;/contributors&gt;&lt;titles&gt;&lt;title&gt;Proof of concept for an “eyePhone” app to measure video head impulses&lt;/title&gt;&lt;secondary-title&gt;Digital biomarkers&lt;/secondary-title&gt;&lt;/titles&gt;&lt;periodical&gt;&lt;full-title&gt;Digital Biomarkers&lt;/full-title&gt;&lt;/periodical&gt;&lt;pages&gt;1-8&lt;/pages&gt;&lt;volume&gt;5&lt;/volume&gt;&lt;number&gt;1&lt;/number&gt;&lt;dates&gt;&lt;year&gt;2021&lt;/year&gt;&lt;/dates&gt;&lt;urls&gt;&lt;/urls&gt;&lt;/record&gt;&lt;/Cite&gt;&lt;/EndNote&gt;</w:instrText>
      </w:r>
      <w:r w:rsidR="00DE2554">
        <w:fldChar w:fldCharType="separate"/>
      </w:r>
      <w:r>
        <w:rPr>
          <w:noProof/>
        </w:rPr>
        <w:t>[15]</w:t>
      </w:r>
      <w:r w:rsidR="00DE2554">
        <w:fldChar w:fldCharType="end"/>
      </w:r>
      <w:r w:rsidRPr="07644C1C">
        <w:rPr>
          <w:rFonts w:ascii="Helvetica" w:hAnsi="Helvetica" w:cs="Helvetica"/>
        </w:rPr>
        <w:t>.</w:t>
      </w:r>
      <w:r w:rsidRPr="46141F34">
        <w:rPr>
          <w:rFonts w:ascii="Helvetica" w:hAnsi="Helvetica" w:cs="Helvetica"/>
        </w:rPr>
        <w:t xml:space="preserve"> </w:t>
      </w:r>
      <w:r>
        <w:t xml:space="preserve">Novel tools for eye stabilization may help but require rigorous validation before clinical deployment. </w:t>
      </w:r>
    </w:p>
    <w:p w14:paraId="5C6239E6" w14:textId="77777777" w:rsidR="00DE2554" w:rsidRPr="00141B0C" w:rsidRDefault="00DE2554" w:rsidP="00FA16F2">
      <w:r>
        <w:t>A critical constraint is the interaction between framing and algorithm class. Some full-face landmark models like Mediapipe require whole-face visibility and fail on eye-crop recordings or in the presence of face occlusions such as face masks; conversely, eye-specific models were trained and validated on close-up crops and degrade on full-face framing</w:t>
      </w:r>
      <w:r w:rsidRPr="39856238">
        <w:rPr>
          <w:lang w:eastAsia="zh-CN"/>
        </w:rPr>
        <w:t xml:space="preserve"> </w:t>
      </w:r>
      <w:r>
        <w:fldChar w:fldCharType="begin"/>
      </w:r>
      <w:r>
        <w:instrText xml:space="preserve"> ADDIN EN.CITE &lt;EndNote&gt;&lt;Cite&gt;&lt;Author&gt;Friedrich&lt;/Author&gt;&lt;Year&gt;2023&lt;/Year&gt;&lt;RecNum&gt;499&lt;/RecNum&gt;&lt;DisplayText&gt;[8]&lt;/DisplayText&gt;&lt;record&gt;&lt;rec-number&gt;499&lt;/rec-number&gt;&lt;foreign-keys&gt;&lt;key app="EN" db-id="e9psswxvmva0epexpr8v5aagf5vpx5draad0" timestamp="1774577796"&gt;499&lt;/key&gt;&lt;/foreign-keys&gt;&lt;ref-type name="Journal Article"&gt;17&lt;/ref-type&gt;&lt;contributors&gt;&lt;authors&gt;&lt;author&gt;Friedrich, Maximilian U&lt;/author&gt;&lt;author&gt;Schneider, Erich&lt;/author&gt;&lt;author&gt;Buerklein, Miriam&lt;/author&gt;&lt;author&gt;Taeger, Johannes&lt;/author&gt;&lt;author&gt;Hartig, Johannes&lt;/author&gt;&lt;author&gt;Volkmann, Jens&lt;/author&gt;&lt;author&gt;Peach, Robert&lt;/author&gt;&lt;author&gt;Zeller, Daniel&lt;/author&gt;&lt;/authors&gt;&lt;/contributors&gt;&lt;titles&gt;&lt;title&gt;Smartphone video nystagmography using convolutional neural networks: ConVNG&lt;/title&gt;&lt;secondary-title&gt;Journal of neurology&lt;/secondary-title&gt;&lt;/titles&gt;&lt;periodical&gt;&lt;full-title&gt;Journal of neurology&lt;/full-title&gt;&lt;/periodical&gt;&lt;pages&gt;2518-2530&lt;/pages&gt;&lt;volume&gt;270&lt;/volume&gt;&lt;number&gt;5&lt;/number&gt;&lt;dates&gt;&lt;year&gt;2023&lt;/year&gt;&lt;/dates&gt;&lt;isbn&gt;0340-5354&lt;/isbn&gt;&lt;urls&gt;&lt;/urls&gt;&lt;/record&gt;&lt;/Cite&gt;&lt;/EndNote&gt;</w:instrText>
      </w:r>
      <w:r>
        <w:fldChar w:fldCharType="separate"/>
      </w:r>
      <w:r w:rsidRPr="39856238">
        <w:rPr>
          <w:noProof/>
        </w:rPr>
        <w:t>[8]</w:t>
      </w:r>
      <w:r>
        <w:fldChar w:fldCharType="end"/>
      </w:r>
      <w:r>
        <w:t xml:space="preserve">. Framing and algorithms must therefore be selected jointly and piloted before scaling. As a practical compromise, the closest possible full-face framing accommodates both algorithm classes, </w:t>
      </w:r>
      <w:r>
        <w:lastRenderedPageBreak/>
        <w:t>while for CV-based head impulse testing, the camera distance may need to be slightly increased to avoid losing the eyes during eccentric head rotations.</w:t>
      </w:r>
    </w:p>
    <w:p w14:paraId="3F5419F3" w14:textId="2BE639F9" w:rsidR="00DE2554" w:rsidRDefault="00DE2554" w:rsidP="00FA16F2">
      <w:r>
        <w:t xml:space="preserve">Calibration governs whether absolute gaze angles are recoverable. Sweep calibration is a robust approach, while fixation-based calibration runs are </w:t>
      </w:r>
      <w:r w:rsidRPr="46141F34">
        <w:rPr>
          <w:kern w:val="0"/>
        </w:rPr>
        <w:t xml:space="preserve">also </w:t>
      </w:r>
      <w:r>
        <w:t>feasible, but impose an extra experimental layer</w:t>
      </w:r>
      <w:r w:rsidRPr="39856238">
        <w:rPr>
          <w:lang w:eastAsia="zh-CN"/>
        </w:rPr>
        <w:t xml:space="preserve"> </w:t>
      </w:r>
      <w:r>
        <w:fldChar w:fldCharType="begin">
          <w:fldData xml:space="preserve">PEVuZE5vdGU+PENpdGU+PEF1dGhvcj5QaGlsbGlwczwvQXV0aG9yPjxZZWFyPjIwMjU8L1llYXI+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</w:fldData>
        </w:fldChar>
      </w:r>
      <w:r>
        <w:instrText xml:space="preserve"> ADDIN EN.CITE </w:instrText>
      </w:r>
      <w:r>
        <w:fldChar w:fldCharType="begin">
          <w:fldData xml:space="preserve">PEVuZE5vdGU+PENpdGU+PEF1dGhvcj5QaGlsbGlwczwvQXV0aG9yPjxZZWFyPjIwMjU8L1llYXI+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</w:fldData>
        </w:fldChar>
      </w:r>
      <w:r>
        <w:instrText xml:space="preserve"> ADDIN EN.CITE.DATA </w:instrText>
      </w:r>
      <w:r>
        <w:fldChar w:fldCharType="end"/>
      </w:r>
      <w:r>
        <w:fldChar w:fldCharType="separate"/>
      </w:r>
      <w:r>
        <w:rPr>
          <w:noProof/>
        </w:rPr>
        <w:t>[10, 15, 17]</w:t>
      </w:r>
      <w:r>
        <w:fldChar w:fldCharType="end"/>
      </w:r>
      <w:r>
        <w:t xml:space="preserve">. Anthropomorphic calibration </w:t>
      </w:r>
      <w:r w:rsidR="72601411">
        <w:t>using interpupillary</w:t>
      </w:r>
      <w:r>
        <w:t xml:space="preserve"> distance has been shown to achieve comparable slow-phase velocity accuracy </w:t>
      </w:r>
      <w:r w:rsidRPr="46141F34">
        <w:t xml:space="preserve">to reference standard </w:t>
      </w:r>
      <w:r>
        <w:t>without additional procedures, improving compatibility with telemedicine settings</w:t>
      </w:r>
      <w:r w:rsidRPr="39856238">
        <w:rPr>
          <w:lang w:eastAsia="zh-CN"/>
        </w:rPr>
        <w:t xml:space="preserve"> </w:t>
      </w:r>
      <w:r>
        <w:fldChar w:fldCharType="begin"/>
      </w:r>
      <w:r>
        <w:instrText xml:space="preserve"> ADDIN EN.CITE &lt;EndNote&gt;&lt;Cite&gt;&lt;Author&gt;Friedrich&lt;/Author&gt;&lt;Year&gt;2023&lt;/Year&gt;&lt;RecNum&gt;499&lt;/RecNum&gt;&lt;DisplayText&gt;[8]&lt;/DisplayText&gt;&lt;record&gt;&lt;rec-number&gt;499&lt;/rec-number&gt;&lt;foreign-keys&gt;&lt;key app="EN" db-id="e9psswxvmva0epexpr8v5aagf5vpx5draad0" timestamp="1774577796"&gt;499&lt;/key&gt;&lt;/foreign-keys&gt;&lt;ref-type name="Journal Article"&gt;17&lt;/ref-type&gt;&lt;contributors&gt;&lt;authors&gt;&lt;author&gt;Friedrich, Maximilian U&lt;/author&gt;&lt;author&gt;Schneider, Erich&lt;/author&gt;&lt;author&gt;Buerklein, Miriam&lt;/author&gt;&lt;author&gt;Taeger, Johannes&lt;/author&gt;&lt;author&gt;Hartig, Johannes&lt;/author&gt;&lt;author&gt;Volkmann, Jens&lt;/author&gt;&lt;author&gt;Peach, Robert&lt;/author&gt;&lt;author&gt;Zeller, Daniel&lt;/author&gt;&lt;/authors&gt;&lt;/contributors&gt;&lt;titles&gt;&lt;title&gt;Smartphone video nystagmography using convolutional neural networks: ConVNG&lt;/title&gt;&lt;secondary-title&gt;Journal of neurology&lt;/secondary-title&gt;&lt;/titles&gt;&lt;periodical&gt;&lt;full-title&gt;Journal of neurology&lt;/full-title&gt;&lt;/periodical&gt;&lt;pages&gt;2518-2530&lt;/pages&gt;&lt;volume&gt;270&lt;/volume&gt;&lt;number&gt;5&lt;/number&gt;&lt;dates&gt;&lt;year&gt;2023&lt;/year&gt;&lt;/dates&gt;&lt;isbn&gt;0340-5354&lt;/isbn&gt;&lt;urls&gt;&lt;/urls&gt;&lt;/record&gt;&lt;/Cite&gt;&lt;/EndNote&gt;</w:instrText>
      </w:r>
      <w:r>
        <w:fldChar w:fldCharType="separate"/>
      </w:r>
      <w:r>
        <w:rPr>
          <w:noProof/>
        </w:rPr>
        <w:t>[8]</w:t>
      </w:r>
      <w:r>
        <w:fldChar w:fldCharType="end"/>
      </w:r>
      <w:r>
        <w:t>. Without calibration, absolute gaze angles from model-based approximations are likely insufficient for clinical use, but relative metrics including nystagmus direction, waveform, and frequency remain extractable.</w:t>
      </w:r>
    </w:p>
    <w:p w14:paraId="1874609D" w14:textId="77777777" w:rsidR="00DE2554" w:rsidRDefault="00DE2554" w:rsidP="00FA16F2">
      <w:r>
        <w:t>An inherent failure mode is that vertical eye movement tracking is generally less accurate than horizontal across all consumer-camera systems, disproportionately affecting tasks relying on vertical gaze metrics</w:t>
      </w:r>
      <w:r w:rsidRPr="39856238">
        <w:rPr>
          <w:lang w:eastAsia="zh-CN"/>
        </w:rPr>
        <w:t xml:space="preserve"> </w:t>
      </w:r>
      <w:r>
        <w:fldChar w:fldCharType="begin"/>
      </w:r>
      <w:r>
        <w:instrText xml:space="preserve"> ADDIN EN.CITE &lt;EndNote&gt;&lt;Cite&gt;&lt;Author&gt;Friedrich&lt;/Author&gt;&lt;Year&gt;2023&lt;/Year&gt;&lt;RecNum&gt;499&lt;/RecNum&gt;&lt;DisplayText&gt;[8]&lt;/DisplayText&gt;&lt;record&gt;&lt;rec-number&gt;499&lt;/rec-number&gt;&lt;foreign-keys&gt;&lt;key app="EN" db-id="e9psswxvmva0epexpr8v5aagf5vpx5draad0" timestamp="1774577796"&gt;499&lt;/key&gt;&lt;/foreign-keys&gt;&lt;ref-type name="Journal Article"&gt;17&lt;/ref-type&gt;&lt;contributors&gt;&lt;authors&gt;&lt;author&gt;Friedrich, Maximilian U&lt;/author&gt;&lt;author&gt;Schneider, Erich&lt;/author&gt;&lt;author&gt;Buerklein, Miriam&lt;/author&gt;&lt;author&gt;Taeger, Johannes&lt;/author&gt;&lt;author&gt;Hartig, Johannes&lt;/author&gt;&lt;author&gt;Volkmann, Jens&lt;/author&gt;&lt;author&gt;Peach, Robert&lt;/author&gt;&lt;author&gt;Zeller, Daniel&lt;/author&gt;&lt;/authors&gt;&lt;/contributors&gt;&lt;titles&gt;&lt;title&gt;Smartphone video nystagmography using convolutional neural networks: ConVNG&lt;/title&gt;&lt;secondary-title&gt;Journal of neurology&lt;/secondary-title&gt;&lt;/titles&gt;&lt;periodical&gt;&lt;full-title&gt;Journal of neurology&lt;/full-title&gt;&lt;/periodical&gt;&lt;pages&gt;2518-2530&lt;/pages&gt;&lt;volume&gt;270&lt;/volume&gt;&lt;number&gt;5&lt;/number&gt;&lt;dates&gt;&lt;year&gt;2023&lt;/year&gt;&lt;/dates&gt;&lt;isbn&gt;0340-5354&lt;/isbn&gt;&lt;urls&gt;&lt;/urls&gt;&lt;/record&gt;&lt;/Cite&gt;&lt;/EndNote&gt;</w:instrText>
      </w:r>
      <w:r>
        <w:fldChar w:fldCharType="separate"/>
      </w:r>
      <w:r w:rsidRPr="39856238">
        <w:rPr>
          <w:noProof/>
        </w:rPr>
        <w:t>[8]</w:t>
      </w:r>
      <w:r>
        <w:fldChar w:fldCharType="end"/>
      </w:r>
      <w:r>
        <w:t xml:space="preserve">. Likely contributors include transient occlusions from synkinetic lid movements and decreased algorithmic performance due to underrepresentation of extreme vertical gaze positions in the respective training data. </w:t>
      </w:r>
    </w:p>
    <w:p w14:paraId="43AB18A3" w14:textId="21850FDE" w:rsidR="00DE2554" w:rsidRDefault="00DE2554" w:rsidP="00FA16F2">
      <w:r w:rsidRPr="46141F34">
        <w:rPr>
          <w:kern w:val="0"/>
        </w:rPr>
        <w:t>Finally, iris-pupil contrast affects segmentation fidelity independently of frame rate or framing. In low ambient light conditions and in patients with dark irides, pupil segmentation can degrade and gaze estimation becomes noisy, an effect directly observed in smartphone-based nystagmography pipelines and consistent with known performance disparities of computer vision models across skin tone and eye color distributions</w:t>
      </w:r>
      <w:r w:rsidRPr="39856238">
        <w:rPr>
          <w:kern w:val="0"/>
          <w:lang w:eastAsia="zh-CN"/>
        </w:rPr>
        <w:t xml:space="preserve"> </w:t>
      </w:r>
      <w:r>
        <w:rPr>
          <w:kern w:val="0"/>
        </w:rPr>
        <w:fldChar w:fldCharType="begin"/>
      </w:r>
      <w:r>
        <w:rPr>
          <w:kern w:val="0"/>
        </w:rPr>
        <w:instrText xml:space="preserve"> ADDIN EN.CITE &lt;EndNote&gt;&lt;Cite&gt;&lt;Author&gt;Friedrich&lt;/Author&gt;&lt;Year&gt;2023&lt;/Year&gt;&lt;RecNum&gt;499&lt;/RecNum&gt;&lt;DisplayText&gt;[8, 18]&lt;/DisplayText&gt;&lt;record&gt;&lt;rec-number&gt;499&lt;/rec-number&gt;&lt;foreign-keys&gt;&lt;key app="EN" db-id="e9psswxvmva0epexpr8v5aagf5vpx5draad0" timestamp="1774577796"&gt;499&lt;/key&gt;&lt;/foreign-keys&gt;&lt;ref-type name="Journal Article"&gt;17&lt;/ref-type&gt;&lt;contributors&gt;&lt;authors&gt;&lt;author&gt;Friedrich, Maximilian U&lt;/author&gt;&lt;author&gt;Schneider, Erich&lt;/author&gt;&lt;author&gt;Buerklein, Miriam&lt;/author&gt;&lt;author&gt;Taeger, Johannes&lt;/author&gt;&lt;author&gt;Hartig, Johannes&lt;/author&gt;&lt;author&gt;Volkmann, Jens&lt;/author&gt;&lt;author&gt;Peach, Robert&lt;/author&gt;&lt;author&gt;Zeller, Daniel&lt;/author&gt;&lt;/authors&gt;&lt;/contributors&gt;&lt;titles&gt;&lt;title&gt;Smartphone video nystagmography using convolutional neural networks: ConVNG&lt;/title&gt;&lt;secondary-title&gt;Journal of neurology&lt;/secondary-title&gt;&lt;/titles&gt;&lt;periodical&gt;&lt;full-title&gt;Journal of neurology&lt;/full-title&gt;&lt;/periodical&gt;&lt;pages&gt;2518-2530&lt;/pages&gt;&lt;volume&gt;270&lt;/volume&gt;&lt;number&gt;5&lt;/number&gt;&lt;dates&gt;&lt;year&gt;2023&lt;/year&gt;&lt;/dates&gt;&lt;isbn&gt;0340-5354&lt;/isbn&gt;&lt;urls&gt;&lt;/urls&gt;&lt;/record&gt;&lt;/Cite&gt;&lt;Cite&gt;&lt;Author&gt;Menezes&lt;/Author&gt;&lt;Year&gt;2021&lt;/Year&gt;&lt;RecNum&gt;509&lt;/RecNum&gt;&lt;record&gt;&lt;rec-number&gt;509&lt;/rec-number&gt;&lt;foreign-keys&gt;&lt;key app="EN" db-id="e9psswxvmva0epexpr8v5aagf5vpx5draad0" timestamp="1774578584"&gt;509&lt;/key&gt;&lt;/foreign-keys&gt;&lt;ref-type name="Conference Proceedings"&gt;10&lt;/ref-type&gt;&lt;contributors&gt;&lt;authors&gt;&lt;author&gt;Menezes, Hanna F&lt;/author&gt;&lt;author&gt;Ferreira, Arthur SC&lt;/author&gt;&lt;author&gt;Pereira, Eanes T&lt;/author&gt;&lt;author&gt;Gomes, Herman M&lt;/author&gt;&lt;/authors&gt;&lt;/contributors&gt;&lt;titles&gt;&lt;title&gt;Bias and fairness in face detection&lt;/title&gt;&lt;secondary-title&gt;2021 34th SIBGRAPI Conference on Graphics, Patterns and Images (SIBGRAPI)&lt;/secondary-title&gt;&lt;/titles&gt;&lt;pages&gt;247-254&lt;/pages&gt;&lt;dates&gt;&lt;year&gt;2021&lt;/year&gt;&lt;/dates&gt;&lt;publisher&gt;IEEE&lt;/publisher&gt;&lt;isbn&gt;1665423544&lt;/isbn&gt;&lt;urls&gt;&lt;/urls&gt;&lt;/record&gt;&lt;/Cite&gt;&lt;/EndNote&gt;</w:instrText>
      </w:r>
      <w:r>
        <w:rPr>
          <w:kern w:val="0"/>
        </w:rPr>
        <w:fldChar w:fldCharType="separate"/>
      </w:r>
      <w:r>
        <w:rPr>
          <w:noProof/>
          <w:kern w:val="0"/>
        </w:rPr>
        <w:t>[8, 18]</w:t>
      </w:r>
      <w:r>
        <w:rPr>
          <w:kern w:val="0"/>
        </w:rPr>
        <w:fldChar w:fldCharType="end"/>
      </w:r>
      <w:r>
        <w:t xml:space="preserve">. Adequate diffuse illumination is therefore essential, and pilot testing on a demographically representative sample, including participants with darker irises, is recommended before deployment at scale. As an alternative, iris-based tracking could be explored, as the higher sclera-to-iris contrast may provide more stable gaze estimates under low-light conditions, and is insensitive to fluctuations in pupil size. </w:t>
      </w:r>
    </w:p>
    <w:p w14:paraId="15DD087F" w14:textId="77777777" w:rsidR="00DE2554" w:rsidRDefault="00DE2554" w:rsidP="6D4A426D">
      <w:pPr>
        <w:spacing w:line="278" w:lineRule="auto"/>
        <w:rPr>
          <w:rFonts w:eastAsia="Arial" w:cstheme="majorBidi"/>
          <w:b/>
          <w:bCs/>
          <w:color w:val="000000" w:themeColor="text1"/>
        </w:rPr>
      </w:pPr>
      <w:r w:rsidRPr="6D4A426D">
        <w:rPr>
          <w:rFonts w:eastAsia="Arial"/>
        </w:rPr>
        <w:br w:type="page"/>
      </w:r>
    </w:p>
    <w:p w14:paraId="5B9BBD76" w14:textId="77777777" w:rsidR="00DE2554" w:rsidRDefault="00DE2554" w:rsidP="00FA16F2">
      <w:pPr>
        <w:pStyle w:val="Heading3"/>
        <w:rPr>
          <w:rFonts w:eastAsia="Arial"/>
        </w:rPr>
      </w:pPr>
      <w:r w:rsidRPr="39856238">
        <w:rPr>
          <w:rFonts w:eastAsia="Arial"/>
        </w:rPr>
        <w:lastRenderedPageBreak/>
        <w:t>Acquisition framework:  Eye movements</w:t>
      </w:r>
    </w:p>
    <w:p w14:paraId="00C04318" w14:textId="77777777" w:rsidR="00DE2554" w:rsidRPr="00C152B1" w:rsidRDefault="00DE2554" w:rsidP="00FA16F2">
      <w:r w:rsidRPr="064EEA1E">
        <w:rPr>
          <w:u w:val="single"/>
        </w:rPr>
        <w:t>Feasibility</w:t>
      </w:r>
      <w:r>
        <w:t>: 67% of domain experts estimated ≥70% of patients can meet mandatory criteria in their primary setting, reflecting the increased technical requirements of this domain relative to whole-body movement domains.</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965"/>
        <w:gridCol w:w="4845"/>
        <w:gridCol w:w="1550"/>
      </w:tblGrid>
      <w:tr w:rsidR="00DE2554" w:rsidRPr="00037165" w14:paraId="1DD7B04A" w14:textId="77777777" w:rsidTr="39856238">
        <w:trPr>
          <w:trHeight w:val="300"/>
          <w:tblHeader/>
        </w:trPr>
        <w:tc>
          <w:tcPr>
            <w:tcW w:w="2965" w:type="dxa"/>
            <w:tcBorders>
              <w:top w:val="single" w:sz="4" w:space="0" w:color="D0D4DA"/>
              <w:left w:val="single" w:sz="4" w:space="0" w:color="D0D4DA"/>
              <w:bottom w:val="single" w:sz="4" w:space="0" w:color="D0D4DA"/>
              <w:right w:val="single" w:sz="4" w:space="0" w:color="D0D4DA"/>
            </w:tcBorders>
            <w:tcMar>
              <w:top w:w="80" w:type="dxa"/>
              <w:left w:w="120" w:type="dxa"/>
              <w:bottom w:w="80" w:type="dxa"/>
              <w:right w:w="120" w:type="dxa"/>
            </w:tcMar>
          </w:tcPr>
          <w:p w14:paraId="6ADAA06B" w14:textId="77777777" w:rsidR="00DE2554" w:rsidRPr="00C54255" w:rsidRDefault="00DE2554" w:rsidP="00FA16F2">
            <w:pPr>
              <w:spacing w:line="240" w:lineRule="auto"/>
              <w:rPr>
                <w:b/>
                <w:bCs/>
                <w:color w:val="000000" w:themeColor="text1"/>
              </w:rPr>
            </w:pPr>
            <w:r w:rsidRPr="00C54255">
              <w:rPr>
                <w:b/>
                <w:bCs/>
                <w:color w:val="000000" w:themeColor="text1"/>
              </w:rPr>
              <w:t>Parameter</w:t>
            </w:r>
          </w:p>
        </w:tc>
        <w:tc>
          <w:tcPr>
            <w:tcW w:w="4845" w:type="dxa"/>
            <w:tcBorders>
              <w:top w:val="single" w:sz="4" w:space="0" w:color="D0D4DA"/>
              <w:left w:val="single" w:sz="4" w:space="0" w:color="D0D4DA"/>
              <w:bottom w:val="single" w:sz="4" w:space="0" w:color="D0D4DA"/>
              <w:right w:val="single" w:sz="4" w:space="0" w:color="D0D4DA"/>
            </w:tcBorders>
            <w:tcMar>
              <w:top w:w="80" w:type="dxa"/>
              <w:left w:w="120" w:type="dxa"/>
              <w:bottom w:w="80" w:type="dxa"/>
              <w:right w:w="120" w:type="dxa"/>
            </w:tcMar>
          </w:tcPr>
          <w:p w14:paraId="60492B9F" w14:textId="77777777" w:rsidR="00DE2554" w:rsidRPr="00C54255" w:rsidRDefault="00DE2554" w:rsidP="00FA16F2">
            <w:pPr>
              <w:spacing w:line="240" w:lineRule="auto"/>
              <w:rPr>
                <w:b/>
                <w:bCs/>
                <w:color w:val="000000" w:themeColor="text1"/>
              </w:rPr>
            </w:pPr>
            <w:r w:rsidRPr="00C54255">
              <w:rPr>
                <w:b/>
                <w:bCs/>
                <w:color w:val="000000" w:themeColor="text1"/>
              </w:rPr>
              <w:t>Recommendation</w:t>
            </w:r>
          </w:p>
        </w:tc>
        <w:tc>
          <w:tcPr>
            <w:tcW w:w="1550" w:type="dxa"/>
            <w:tcBorders>
              <w:top w:val="single" w:sz="4" w:space="0" w:color="D0D4DA"/>
              <w:left w:val="single" w:sz="4" w:space="0" w:color="D0D4DA"/>
              <w:bottom w:val="single" w:sz="4" w:space="0" w:color="D0D4DA"/>
              <w:right w:val="single" w:sz="4" w:space="0" w:color="D0D4DA"/>
            </w:tcBorders>
            <w:tcMar>
              <w:top w:w="80" w:type="dxa"/>
              <w:left w:w="120" w:type="dxa"/>
              <w:bottom w:w="80" w:type="dxa"/>
              <w:right w:w="120" w:type="dxa"/>
            </w:tcMar>
          </w:tcPr>
          <w:p w14:paraId="721B56A3" w14:textId="77777777" w:rsidR="00DE2554" w:rsidRPr="00C54255" w:rsidRDefault="00DE2554" w:rsidP="00FA16F2">
            <w:pPr>
              <w:spacing w:line="240" w:lineRule="auto"/>
              <w:rPr>
                <w:b/>
                <w:bCs/>
                <w:color w:val="000000" w:themeColor="text1"/>
              </w:rPr>
            </w:pPr>
            <w:r w:rsidRPr="00C54255">
              <w:rPr>
                <w:b/>
                <w:bCs/>
                <w:color w:val="000000" w:themeColor="text1"/>
              </w:rPr>
              <w:t>Tier</w:t>
            </w:r>
          </w:p>
        </w:tc>
      </w:tr>
      <w:tr w:rsidR="00DE2554" w14:paraId="1D15FD1E" w14:textId="77777777" w:rsidTr="39856238">
        <w:trPr>
          <w:trHeight w:val="300"/>
        </w:trPr>
        <w:tc>
          <w:tcPr>
            <w:tcW w:w="2965"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7692D122" w14:textId="77777777" w:rsidR="00DE2554" w:rsidRPr="00037165" w:rsidRDefault="00DE2554" w:rsidP="00FA16F2">
            <w:pPr>
              <w:spacing w:line="240" w:lineRule="auto"/>
            </w:pPr>
            <w:r w:rsidRPr="00037165">
              <w:rPr>
                <w:color w:val="1A1C20"/>
              </w:rPr>
              <w:t>Frame rate (fixation, nystagmus, smooth pursuit)</w:t>
            </w:r>
          </w:p>
        </w:tc>
        <w:tc>
          <w:tcPr>
            <w:tcW w:w="4845"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796E05C7" w14:textId="77777777" w:rsidR="00DE2554" w:rsidRPr="00037165" w:rsidRDefault="00DE2554" w:rsidP="00FA16F2">
            <w:pPr>
              <w:spacing w:line="240" w:lineRule="auto"/>
            </w:pPr>
            <w:r w:rsidRPr="00037165">
              <w:rPr>
                <w:color w:val="1A1C20"/>
              </w:rPr>
              <w:t>30–60 Hz</w:t>
            </w:r>
          </w:p>
        </w:tc>
        <w:tc>
          <w:tcPr>
            <w:tcW w:w="1550"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0CE089E0" w14:textId="77777777" w:rsidR="00DE2554" w:rsidRPr="00C54255" w:rsidRDefault="00DE2554" w:rsidP="00FA16F2">
            <w:pPr>
              <w:spacing w:line="240" w:lineRule="auto"/>
              <w:rPr>
                <w:color w:val="FFFFFF" w:themeColor="background1"/>
              </w:rPr>
            </w:pPr>
            <w:r w:rsidRPr="00C54255">
              <w:rPr>
                <w:color w:val="FFFFFF" w:themeColor="background1"/>
              </w:rPr>
              <w:t>Mandatory</w:t>
            </w:r>
          </w:p>
        </w:tc>
      </w:tr>
      <w:tr w:rsidR="00DE2554" w14:paraId="6EBCEAD0" w14:textId="77777777" w:rsidTr="39856238">
        <w:trPr>
          <w:trHeight w:val="300"/>
        </w:trPr>
        <w:tc>
          <w:tcPr>
            <w:tcW w:w="2965"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6F9C17DA" w14:textId="77777777" w:rsidR="00DE2554" w:rsidRPr="00037165" w:rsidRDefault="00DE2554" w:rsidP="00FA16F2">
            <w:pPr>
              <w:spacing w:line="240" w:lineRule="auto"/>
            </w:pPr>
            <w:r w:rsidRPr="00037165">
              <w:rPr>
                <w:color w:val="1A1C20"/>
              </w:rPr>
              <w:t>Frame rate (saccades, head impulse testing)</w:t>
            </w:r>
          </w:p>
        </w:tc>
        <w:tc>
          <w:tcPr>
            <w:tcW w:w="4845"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524BE9A0" w14:textId="77777777" w:rsidR="00DE2554" w:rsidRPr="00037165" w:rsidRDefault="00DE2554" w:rsidP="00FA16F2">
            <w:pPr>
              <w:spacing w:line="240" w:lineRule="auto"/>
            </w:pPr>
            <w:r w:rsidRPr="00037165">
              <w:rPr>
                <w:color w:val="1A1C20"/>
              </w:rPr>
              <w:t>≥120 Hz</w:t>
            </w:r>
          </w:p>
        </w:tc>
        <w:tc>
          <w:tcPr>
            <w:tcW w:w="1550"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454E7A76" w14:textId="77777777" w:rsidR="00DE2554" w:rsidRPr="00C54255" w:rsidRDefault="00DE2554" w:rsidP="00FA16F2">
            <w:pPr>
              <w:spacing w:line="240" w:lineRule="auto"/>
              <w:rPr>
                <w:color w:val="FFFFFF" w:themeColor="background1"/>
              </w:rPr>
            </w:pPr>
            <w:r w:rsidRPr="00C54255">
              <w:rPr>
                <w:color w:val="FFFFFF" w:themeColor="background1"/>
              </w:rPr>
              <w:t>Mandatory</w:t>
            </w:r>
          </w:p>
        </w:tc>
      </w:tr>
      <w:tr w:rsidR="00DE2554" w14:paraId="2CFCF9B2" w14:textId="77777777" w:rsidTr="39856238">
        <w:trPr>
          <w:trHeight w:val="300"/>
        </w:trPr>
        <w:tc>
          <w:tcPr>
            <w:tcW w:w="2965"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6089279E" w14:textId="77777777" w:rsidR="00DE2554" w:rsidRPr="00037165" w:rsidRDefault="00DE2554" w:rsidP="00FA16F2">
            <w:pPr>
              <w:spacing w:line="240" w:lineRule="auto"/>
            </w:pPr>
            <w:r w:rsidRPr="00037165">
              <w:rPr>
                <w:color w:val="1A1C20"/>
              </w:rPr>
              <w:t>Framing</w:t>
            </w:r>
          </w:p>
        </w:tc>
        <w:tc>
          <w:tcPr>
            <w:tcW w:w="4845"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08C1D48F" w14:textId="77777777" w:rsidR="00DE2554" w:rsidRPr="00037165" w:rsidRDefault="00DE2554" w:rsidP="00FA16F2">
            <w:pPr>
              <w:spacing w:line="240" w:lineRule="auto"/>
            </w:pPr>
            <w:r w:rsidRPr="00037165">
              <w:rPr>
                <w:color w:val="1A1C20"/>
              </w:rPr>
              <w:t>Full face visible throughout; maximized in frame unless downstream algorithm explicitly validated for cropped input</w:t>
            </w:r>
          </w:p>
        </w:tc>
        <w:tc>
          <w:tcPr>
            <w:tcW w:w="1550"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0F04249B" w14:textId="77777777" w:rsidR="00DE2554" w:rsidRPr="00C54255" w:rsidRDefault="00DE2554" w:rsidP="00FA16F2">
            <w:pPr>
              <w:spacing w:line="240" w:lineRule="auto"/>
              <w:rPr>
                <w:color w:val="FFFFFF" w:themeColor="background1"/>
              </w:rPr>
            </w:pPr>
            <w:r w:rsidRPr="00C54255">
              <w:rPr>
                <w:color w:val="FFFFFF" w:themeColor="background1"/>
              </w:rPr>
              <w:t>Mandatory</w:t>
            </w:r>
          </w:p>
        </w:tc>
      </w:tr>
      <w:tr w:rsidR="00DE2554" w14:paraId="505FD4C4" w14:textId="77777777" w:rsidTr="39856238">
        <w:trPr>
          <w:trHeight w:val="300"/>
        </w:trPr>
        <w:tc>
          <w:tcPr>
            <w:tcW w:w="2965"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0003DBAA" w14:textId="77777777" w:rsidR="00DE2554" w:rsidRPr="00037165" w:rsidRDefault="00DE2554" w:rsidP="00FA16F2">
            <w:pPr>
              <w:spacing w:line="240" w:lineRule="auto"/>
            </w:pPr>
            <w:r w:rsidRPr="00037165">
              <w:rPr>
                <w:color w:val="1A1C20"/>
              </w:rPr>
              <w:t>Lighting</w:t>
            </w:r>
          </w:p>
        </w:tc>
        <w:tc>
          <w:tcPr>
            <w:tcW w:w="4845"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2F0EAC80" w14:textId="77777777" w:rsidR="00DE2554" w:rsidRPr="00037165" w:rsidRDefault="00DE2554" w:rsidP="00FA16F2">
            <w:pPr>
              <w:spacing w:line="240" w:lineRule="auto"/>
            </w:pPr>
            <w:r w:rsidRPr="00037165">
              <w:rPr>
                <w:color w:val="1A1C20"/>
              </w:rPr>
              <w:t xml:space="preserve">Diffuse, non-blinding (e.g. portable ring light on tripod) to maximize </w:t>
            </w:r>
            <w:r>
              <w:rPr>
                <w:color w:val="1A1C20"/>
              </w:rPr>
              <w:t>tracking-relevant</w:t>
            </w:r>
            <w:r w:rsidRPr="00037165">
              <w:rPr>
                <w:color w:val="1A1C20"/>
              </w:rPr>
              <w:t xml:space="preserve"> </w:t>
            </w:r>
            <w:r>
              <w:rPr>
                <w:color w:val="1A1C20"/>
              </w:rPr>
              <w:t>anatomical contrasts</w:t>
            </w:r>
          </w:p>
        </w:tc>
        <w:tc>
          <w:tcPr>
            <w:tcW w:w="1550"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60FC76A0" w14:textId="77777777" w:rsidR="00DE2554" w:rsidRPr="00C54255" w:rsidRDefault="00DE2554" w:rsidP="00FA16F2">
            <w:pPr>
              <w:spacing w:line="240" w:lineRule="auto"/>
              <w:rPr>
                <w:color w:val="FFFFFF" w:themeColor="background1"/>
              </w:rPr>
            </w:pPr>
            <w:r w:rsidRPr="00C54255">
              <w:rPr>
                <w:color w:val="FFFFFF" w:themeColor="background1"/>
              </w:rPr>
              <w:t>Mandatory</w:t>
            </w:r>
          </w:p>
        </w:tc>
      </w:tr>
      <w:tr w:rsidR="00DE2554" w14:paraId="69EBE959" w14:textId="77777777" w:rsidTr="39856238">
        <w:trPr>
          <w:trHeight w:val="300"/>
        </w:trPr>
        <w:tc>
          <w:tcPr>
            <w:tcW w:w="2965"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0772565F" w14:textId="77777777" w:rsidR="00DE2554" w:rsidRPr="00037165" w:rsidRDefault="00DE2554" w:rsidP="00FA16F2">
            <w:pPr>
              <w:spacing w:line="240" w:lineRule="auto"/>
            </w:pPr>
            <w:r w:rsidRPr="00037165">
              <w:rPr>
                <w:color w:val="1A1C20"/>
              </w:rPr>
              <w:t>Occlusions</w:t>
            </w:r>
          </w:p>
        </w:tc>
        <w:tc>
          <w:tcPr>
            <w:tcW w:w="4845"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486834F5" w14:textId="77777777" w:rsidR="00DE2554" w:rsidRPr="00037165" w:rsidRDefault="00DE2554" w:rsidP="00FA16F2">
            <w:pPr>
              <w:spacing w:line="240" w:lineRule="auto"/>
            </w:pPr>
            <w:r w:rsidRPr="00037165">
              <w:rPr>
                <w:color w:val="1A1C20"/>
              </w:rPr>
              <w:t>Gaze stimuli (e.g. examiner's finger) positioned behind camera to minimize occlusions during task</w:t>
            </w:r>
          </w:p>
        </w:tc>
        <w:tc>
          <w:tcPr>
            <w:tcW w:w="1550"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60C4688E" w14:textId="77777777" w:rsidR="00DE2554" w:rsidRPr="00C54255" w:rsidRDefault="00DE2554" w:rsidP="00FA16F2">
            <w:pPr>
              <w:spacing w:line="240" w:lineRule="auto"/>
              <w:rPr>
                <w:color w:val="FFFFFF" w:themeColor="background1"/>
              </w:rPr>
            </w:pPr>
            <w:r w:rsidRPr="00C54255">
              <w:rPr>
                <w:color w:val="FFFFFF" w:themeColor="background1"/>
              </w:rPr>
              <w:t>Mandatory</w:t>
            </w:r>
          </w:p>
        </w:tc>
      </w:tr>
      <w:tr w:rsidR="00DE2554" w14:paraId="1A57E452" w14:textId="77777777" w:rsidTr="39856238">
        <w:trPr>
          <w:trHeight w:val="300"/>
        </w:trPr>
        <w:tc>
          <w:tcPr>
            <w:tcW w:w="2965"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1A63EC67" w14:textId="77777777" w:rsidR="00DE2554" w:rsidRPr="00037165" w:rsidRDefault="00DE2554" w:rsidP="00FA16F2">
            <w:pPr>
              <w:spacing w:line="240" w:lineRule="auto"/>
            </w:pPr>
            <w:r w:rsidRPr="00037165">
              <w:rPr>
                <w:color w:val="1A1C20"/>
              </w:rPr>
              <w:t>Camera position</w:t>
            </w:r>
          </w:p>
        </w:tc>
        <w:tc>
          <w:tcPr>
            <w:tcW w:w="4845"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0670E292" w14:textId="77777777" w:rsidR="00DE2554" w:rsidRPr="00037165" w:rsidRDefault="00DE2554" w:rsidP="00FA16F2">
            <w:pPr>
              <w:spacing w:line="240" w:lineRule="auto"/>
            </w:pPr>
            <w:r w:rsidRPr="00037165">
              <w:rPr>
                <w:color w:val="1A1C20"/>
              </w:rPr>
              <w:t>Eye level, 30–40 cm from subject</w:t>
            </w:r>
            <w:r>
              <w:rPr>
                <w:color w:val="1A1C20"/>
              </w:rPr>
              <w:t>; head impulse testing may require larger distance</w:t>
            </w:r>
          </w:p>
        </w:tc>
        <w:tc>
          <w:tcPr>
            <w:tcW w:w="1550" w:type="dxa"/>
            <w:tcBorders>
              <w:top w:val="single" w:sz="4" w:space="0" w:color="D0D4DA"/>
              <w:left w:val="single" w:sz="4" w:space="0" w:color="D0D4DA"/>
              <w:bottom w:val="single" w:sz="4" w:space="0" w:color="D0D4DA"/>
              <w:right w:val="single" w:sz="4" w:space="0" w:color="D0D4DA"/>
            </w:tcBorders>
            <w:shd w:val="clear" w:color="auto" w:fill="74ACD6"/>
            <w:tcMar>
              <w:top w:w="80" w:type="dxa"/>
              <w:left w:w="120" w:type="dxa"/>
              <w:bottom w:w="80" w:type="dxa"/>
              <w:right w:w="120" w:type="dxa"/>
            </w:tcMar>
          </w:tcPr>
          <w:p w14:paraId="33B0A287" w14:textId="77777777" w:rsidR="00DE2554" w:rsidRPr="004B543B" w:rsidRDefault="00DE2554" w:rsidP="00FA16F2">
            <w:pPr>
              <w:spacing w:line="240" w:lineRule="auto"/>
              <w:rPr>
                <w:color w:val="FFFFFF" w:themeColor="background1"/>
              </w:rPr>
            </w:pPr>
            <w:r w:rsidRPr="004B543B">
              <w:rPr>
                <w:color w:val="FFFFFF" w:themeColor="background1"/>
              </w:rPr>
              <w:t>Optimal</w:t>
            </w:r>
          </w:p>
        </w:tc>
      </w:tr>
      <w:tr w:rsidR="00DE2554" w14:paraId="59E4A42D" w14:textId="77777777" w:rsidTr="39856238">
        <w:trPr>
          <w:trHeight w:val="300"/>
        </w:trPr>
        <w:tc>
          <w:tcPr>
            <w:tcW w:w="2965"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38DED802" w14:textId="77777777" w:rsidR="00DE2554" w:rsidRPr="00037165" w:rsidRDefault="00DE2554" w:rsidP="00FA16F2">
            <w:pPr>
              <w:spacing w:line="240" w:lineRule="auto"/>
            </w:pPr>
            <w:r w:rsidRPr="00037165">
              <w:rPr>
                <w:color w:val="1A1C20"/>
              </w:rPr>
              <w:t>Head and camera stability</w:t>
            </w:r>
          </w:p>
        </w:tc>
        <w:tc>
          <w:tcPr>
            <w:tcW w:w="4845"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5811A3BC" w14:textId="77777777" w:rsidR="00DE2554" w:rsidRPr="00037165" w:rsidRDefault="00DE2554" w:rsidP="00FA16F2">
            <w:pPr>
              <w:spacing w:line="240" w:lineRule="auto"/>
            </w:pPr>
            <w:r w:rsidRPr="00037165">
              <w:rPr>
                <w:color w:val="1A1C20"/>
              </w:rPr>
              <w:t>Tripod mount; chin rest or wall support recommended; post-processing eye stabilization can be considered but must be validated</w:t>
            </w:r>
            <w:r>
              <w:rPr>
                <w:color w:val="1A1C20"/>
              </w:rPr>
              <w:t xml:space="preserve"> in advance</w:t>
            </w:r>
          </w:p>
        </w:tc>
        <w:tc>
          <w:tcPr>
            <w:tcW w:w="1550" w:type="dxa"/>
            <w:tcBorders>
              <w:top w:val="single" w:sz="4" w:space="0" w:color="D0D4DA"/>
              <w:left w:val="single" w:sz="4" w:space="0" w:color="D0D4DA"/>
              <w:bottom w:val="single" w:sz="4" w:space="0" w:color="D0D4DA"/>
              <w:right w:val="single" w:sz="4" w:space="0" w:color="D0D4DA"/>
            </w:tcBorders>
            <w:shd w:val="clear" w:color="auto" w:fill="74ACD6"/>
            <w:tcMar>
              <w:top w:w="80" w:type="dxa"/>
              <w:left w:w="120" w:type="dxa"/>
              <w:bottom w:w="80" w:type="dxa"/>
              <w:right w:w="120" w:type="dxa"/>
            </w:tcMar>
          </w:tcPr>
          <w:p w14:paraId="37C3496D" w14:textId="77777777" w:rsidR="00DE2554" w:rsidRPr="004B543B" w:rsidRDefault="00DE2554" w:rsidP="00FA16F2">
            <w:pPr>
              <w:spacing w:line="240" w:lineRule="auto"/>
              <w:rPr>
                <w:color w:val="FFFFFF" w:themeColor="background1"/>
              </w:rPr>
            </w:pPr>
            <w:r w:rsidRPr="004B543B">
              <w:rPr>
                <w:color w:val="FFFFFF" w:themeColor="background1"/>
              </w:rPr>
              <w:t>Optimal</w:t>
            </w:r>
          </w:p>
        </w:tc>
      </w:tr>
      <w:tr w:rsidR="00DE2554" w14:paraId="304E1F11" w14:textId="77777777" w:rsidTr="39856238">
        <w:trPr>
          <w:trHeight w:val="300"/>
        </w:trPr>
        <w:tc>
          <w:tcPr>
            <w:tcW w:w="2965"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337B3A6D" w14:textId="77777777" w:rsidR="00DE2554" w:rsidRPr="00037165" w:rsidRDefault="00DE2554" w:rsidP="00FA16F2">
            <w:pPr>
              <w:spacing w:line="240" w:lineRule="auto"/>
            </w:pPr>
            <w:r w:rsidRPr="00037165">
              <w:rPr>
                <w:color w:val="1A1C20"/>
              </w:rPr>
              <w:t>Calibration</w:t>
            </w:r>
          </w:p>
        </w:tc>
        <w:tc>
          <w:tcPr>
            <w:tcW w:w="4845"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197D268A" w14:textId="77777777" w:rsidR="00DE2554" w:rsidRPr="00037165" w:rsidRDefault="00DE2554" w:rsidP="00FA16F2">
            <w:pPr>
              <w:spacing w:line="240" w:lineRule="auto"/>
            </w:pPr>
            <w:r w:rsidRPr="00037165">
              <w:rPr>
                <w:color w:val="1A1C20"/>
              </w:rPr>
              <w:t>Sweep, anthropomorphic (interpupillary distance), or fixation-based for absolute gaze angles</w:t>
            </w:r>
          </w:p>
        </w:tc>
        <w:tc>
          <w:tcPr>
            <w:tcW w:w="1550" w:type="dxa"/>
            <w:tcBorders>
              <w:top w:val="single" w:sz="4" w:space="0" w:color="D0D4DA"/>
              <w:left w:val="single" w:sz="4" w:space="0" w:color="D0D4DA"/>
              <w:bottom w:val="single" w:sz="4" w:space="0" w:color="D0D4DA"/>
              <w:right w:val="single" w:sz="4" w:space="0" w:color="D0D4DA"/>
            </w:tcBorders>
            <w:shd w:val="clear" w:color="auto" w:fill="74ACD6"/>
            <w:tcMar>
              <w:top w:w="80" w:type="dxa"/>
              <w:left w:w="120" w:type="dxa"/>
              <w:bottom w:w="80" w:type="dxa"/>
              <w:right w:w="120" w:type="dxa"/>
            </w:tcMar>
          </w:tcPr>
          <w:p w14:paraId="713C45C9" w14:textId="77777777" w:rsidR="00DE2554" w:rsidRPr="004B543B" w:rsidRDefault="00DE2554" w:rsidP="00FA16F2">
            <w:pPr>
              <w:spacing w:line="240" w:lineRule="auto"/>
              <w:rPr>
                <w:color w:val="FFFFFF" w:themeColor="background1"/>
              </w:rPr>
            </w:pPr>
            <w:r w:rsidRPr="004B543B">
              <w:rPr>
                <w:color w:val="FFFFFF" w:themeColor="background1"/>
              </w:rPr>
              <w:t>Optimal</w:t>
            </w:r>
          </w:p>
        </w:tc>
      </w:tr>
      <w:tr w:rsidR="00DE2554" w14:paraId="134FF4D0" w14:textId="77777777" w:rsidTr="39856238">
        <w:trPr>
          <w:trHeight w:val="300"/>
        </w:trPr>
        <w:tc>
          <w:tcPr>
            <w:tcW w:w="2965"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400A89FF" w14:textId="77777777" w:rsidR="00DE2554" w:rsidRPr="00037165" w:rsidRDefault="00DE2554" w:rsidP="00FA16F2">
            <w:pPr>
              <w:spacing w:line="240" w:lineRule="auto"/>
            </w:pPr>
            <w:r w:rsidRPr="00037165">
              <w:rPr>
                <w:color w:val="1A1C20"/>
              </w:rPr>
              <w:lastRenderedPageBreak/>
              <w:t>Iris contrast on dark irides</w:t>
            </w:r>
          </w:p>
        </w:tc>
        <w:tc>
          <w:tcPr>
            <w:tcW w:w="4845"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6F5CC5AA" w14:textId="77777777" w:rsidR="00DE2554" w:rsidRPr="00037165" w:rsidRDefault="00DE2554" w:rsidP="00FA16F2">
            <w:pPr>
              <w:spacing w:line="240" w:lineRule="auto"/>
            </w:pPr>
            <w:r w:rsidRPr="00037165">
              <w:rPr>
                <w:color w:val="1A1C20"/>
              </w:rPr>
              <w:t>Pilot on demographically representative sample including darker-irided patients; document as limitation if not tested</w:t>
            </w:r>
          </w:p>
        </w:tc>
        <w:tc>
          <w:tcPr>
            <w:tcW w:w="1550" w:type="dxa"/>
            <w:tcBorders>
              <w:top w:val="single" w:sz="4" w:space="0" w:color="D0D4DA"/>
              <w:left w:val="single" w:sz="4" w:space="0" w:color="D0D4DA"/>
              <w:bottom w:val="single" w:sz="4" w:space="0" w:color="D0D4DA"/>
              <w:right w:val="single" w:sz="4" w:space="0" w:color="D0D4DA"/>
            </w:tcBorders>
            <w:shd w:val="clear" w:color="auto" w:fill="F4A582"/>
            <w:tcMar>
              <w:top w:w="80" w:type="dxa"/>
              <w:left w:w="120" w:type="dxa"/>
              <w:bottom w:w="80" w:type="dxa"/>
              <w:right w:w="120" w:type="dxa"/>
            </w:tcMar>
          </w:tcPr>
          <w:p w14:paraId="5517F647" w14:textId="77777777" w:rsidR="00DE2554" w:rsidRPr="00037165" w:rsidRDefault="00DE2554" w:rsidP="00FA16F2">
            <w:pPr>
              <w:keepNext/>
              <w:spacing w:line="240" w:lineRule="auto"/>
            </w:pPr>
            <w:r w:rsidRPr="00037165">
              <w:rPr>
                <w:color w:val="1A1C20"/>
              </w:rPr>
              <w:t>Contextual</w:t>
            </w:r>
          </w:p>
        </w:tc>
      </w:tr>
    </w:tbl>
    <w:p w14:paraId="7D6F7C11" w14:textId="7CC04101" w:rsidR="00DE2554" w:rsidRPr="001E1359" w:rsidRDefault="6D4A426D" w:rsidP="6D4A426D">
      <w:pPr>
        <w:pStyle w:val="Caption"/>
        <w:rPr>
          <w:i w:val="0"/>
          <w:iCs w:val="0"/>
          <w:color w:val="000000" w:themeColor="text1"/>
          <w:sz w:val="20"/>
          <w:szCs w:val="20"/>
        </w:rPr>
      </w:pPr>
      <w:r w:rsidRPr="6D4A426D">
        <w:rPr>
          <w:b/>
          <w:bCs/>
          <w:i w:val="0"/>
          <w:iCs w:val="0"/>
          <w:color w:val="000000" w:themeColor="text1"/>
          <w:sz w:val="20"/>
          <w:szCs w:val="20"/>
        </w:rPr>
        <w:t xml:space="preserve">Supplementary Table </w:t>
      </w:r>
      <w:r w:rsidR="00DE2554" w:rsidRPr="6D4A426D">
        <w:rPr>
          <w:i w:val="0"/>
          <w:iCs w:val="0"/>
          <w:color w:val="000000" w:themeColor="text1"/>
        </w:rPr>
        <w:fldChar w:fldCharType="begin"/>
      </w:r>
      <w:r w:rsidR="00DE2554" w:rsidRPr="6D4A426D">
        <w:rPr>
          <w:i w:val="0"/>
          <w:iCs w:val="0"/>
          <w:color w:val="000000" w:themeColor="text1"/>
        </w:rPr>
        <w:instrText xml:space="preserve"> SEQ Supplementary_Table \* ARABIC </w:instrText>
      </w:r>
      <w:r w:rsidR="00DE2554" w:rsidRPr="6D4A426D">
        <w:rPr>
          <w:i w:val="0"/>
          <w:iCs w:val="0"/>
          <w:color w:val="000000" w:themeColor="text1"/>
        </w:rPr>
        <w:fldChar w:fldCharType="separate"/>
      </w:r>
      <w:r w:rsidR="00710683">
        <w:rPr>
          <w:i w:val="0"/>
          <w:iCs w:val="0"/>
          <w:noProof/>
          <w:color w:val="000000" w:themeColor="text1"/>
        </w:rPr>
        <w:t>1</w:t>
      </w:r>
      <w:r w:rsidR="00DE2554" w:rsidRPr="6D4A426D">
        <w:rPr>
          <w:i w:val="0"/>
          <w:iCs w:val="0"/>
          <w:color w:val="000000" w:themeColor="text1"/>
        </w:rPr>
        <w:fldChar w:fldCharType="end"/>
      </w:r>
      <w:r w:rsidRPr="6D4A426D">
        <w:rPr>
          <w:b/>
          <w:bCs/>
          <w:i w:val="0"/>
          <w:iCs w:val="0"/>
          <w:color w:val="000000" w:themeColor="text1"/>
          <w:sz w:val="20"/>
          <w:szCs w:val="20"/>
        </w:rPr>
        <w:t xml:space="preserve">. </w:t>
      </w:r>
      <w:r w:rsidRPr="6D4A426D">
        <w:rPr>
          <w:i w:val="0"/>
          <w:iCs w:val="0"/>
          <w:color w:val="000000" w:themeColor="text1"/>
          <w:sz w:val="20"/>
          <w:szCs w:val="20"/>
        </w:rPr>
        <w:t>Acquisition framework for creating measurement-grade video for eye movement analysis.</w:t>
      </w:r>
    </w:p>
    <w:p w14:paraId="38F79455" w14:textId="5187619F" w:rsidR="00DE2554" w:rsidRDefault="6D4A426D" w:rsidP="6D4A426D">
      <w:pPr>
        <w:pStyle w:val="Heading2"/>
        <w:numPr>
          <w:ilvl w:val="0"/>
          <w:numId w:val="1"/>
        </w:numPr>
        <w:rPr>
          <w:b/>
          <w:bCs/>
          <w:sz w:val="32"/>
        </w:rPr>
      </w:pPr>
      <w:r w:rsidRPr="6D4A426D">
        <w:rPr>
          <w:b/>
          <w:bCs/>
          <w:sz w:val="32"/>
        </w:rPr>
        <w:t>Face and head movements</w:t>
      </w:r>
    </w:p>
    <w:p w14:paraId="2E4257CF" w14:textId="136B0D9F" w:rsidR="00DE2554" w:rsidRPr="009731B2" w:rsidRDefault="00DE2554" w:rsidP="6D4A426D">
      <w:pPr>
        <w:keepNext/>
        <w:spacing w:line="240" w:lineRule="auto"/>
        <w:rPr>
          <w:sz w:val="20"/>
          <w:szCs w:val="20"/>
        </w:rPr>
      </w:pPr>
      <w:r>
        <w:rPr>
          <w:noProof/>
        </w:rPr>
        <w:drawing>
          <wp:inline distT="0" distB="0" distL="0" distR="0" wp14:anchorId="5CEE3E24" wp14:editId="406462FA">
            <wp:extent cx="5942511" cy="2887980"/>
            <wp:effectExtent l="0" t="0" r="1270" b="0"/>
            <wp:docPr id="109392182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921824" name="Picture 1093921824"/>
                    <pic:cNvPicPr/>
                  </pic:nvPicPr>
                  <pic:blipFill rotWithShape="1">
                    <a:blip r:embed="rId12"/>
                    <a:srcRect t="13389" b="7072"/>
                    <a:stretch>
                      <a:fillRect/>
                    </a:stretch>
                  </pic:blipFill>
                  <pic:spPr bwMode="auto">
                    <a:xfrm>
                      <a:off x="0" y="0"/>
                      <a:ext cx="5943600" cy="2888509"/>
                    </a:xfrm>
                    <a:prstGeom prst="rect">
                      <a:avLst/>
                    </a:prstGeom>
                    <a:ln>
                      <a:noFill/>
                    </a:ln>
                    <a:extLst>
                      <a:ext uri="{53640926-AAD7-44D8-BBD7-CCE9431645EC}">
                        <a14:shadowObscured xmlns:a14="http://schemas.microsoft.com/office/drawing/2010/main"/>
                      </a:ext>
                    </a:extLst>
                  </pic:spPr>
                </pic:pic>
              </a:graphicData>
            </a:graphic>
          </wp:inline>
        </w:drawing>
      </w:r>
      <w:r w:rsidR="6D4A426D" w:rsidRPr="6D4A426D">
        <w:rPr>
          <w:b/>
          <w:bCs/>
          <w:sz w:val="20"/>
          <w:szCs w:val="20"/>
        </w:rPr>
        <w:t xml:space="preserve">Supplementary Figure </w:t>
      </w:r>
      <w:fldSimple w:instr=" SEQ Supplementary_Figure \* ARABIC ">
        <w:r w:rsidR="00710683">
          <w:rPr>
            <w:noProof/>
          </w:rPr>
          <w:t>5</w:t>
        </w:r>
      </w:fldSimple>
      <w:r w:rsidR="6D4A426D" w:rsidRPr="6D4A426D">
        <w:rPr>
          <w:b/>
          <w:bCs/>
          <w:sz w:val="20"/>
          <w:szCs w:val="20"/>
        </w:rPr>
        <w:t>.</w:t>
      </w:r>
      <w:r w:rsidR="6D4A426D" w:rsidRPr="6D4A426D">
        <w:rPr>
          <w:sz w:val="20"/>
          <w:szCs w:val="20"/>
        </w:rPr>
        <w:t xml:space="preserve"> </w:t>
      </w:r>
      <w:r w:rsidR="6D4A426D" w:rsidRPr="6D4A426D">
        <w:rPr>
          <w:b/>
          <w:bCs/>
          <w:sz w:val="20"/>
          <w:szCs w:val="20"/>
        </w:rPr>
        <w:t xml:space="preserve">Domain-specific importance of acquisition parameters and failure modes for video-based facial movement analysis based on Round 1 survey results. </w:t>
      </w:r>
      <w:r w:rsidR="6D4A426D" w:rsidRPr="6D4A426D">
        <w:rPr>
          <w:sz w:val="20"/>
          <w:szCs w:val="20"/>
        </w:rPr>
        <w:t xml:space="preserve">Spatial resolution, stable framing, and lighting conditions were identified as key determinants, while failure modes were primarily driven by occlusion, head movement, and loss of facial visibility within the frame. These findings reflect the dependence </w:t>
      </w:r>
      <w:r w:rsidR="6D4A426D" w:rsidRPr="6D4A426D">
        <w:rPr>
          <w:sz w:val="20"/>
          <w:szCs w:val="20"/>
        </w:rPr>
        <w:lastRenderedPageBreak/>
        <w:t>of facial analysis on stable appearance-based features and highlight the importance of head positioning and illumination.</w:t>
      </w:r>
    </w:p>
    <w:p w14:paraId="32C59F2B" w14:textId="3514EC0E" w:rsidR="00DE2554" w:rsidRPr="00863D4E" w:rsidRDefault="00DE2554" w:rsidP="6D4A426D">
      <w:pPr>
        <w:keepNext/>
        <w:spacing w:line="240" w:lineRule="auto"/>
        <w:rPr>
          <w:color w:val="000000" w:themeColor="text1"/>
          <w:sz w:val="20"/>
          <w:szCs w:val="20"/>
        </w:rPr>
      </w:pPr>
      <w:r>
        <w:rPr>
          <w:noProof/>
        </w:rPr>
        <w:drawing>
          <wp:inline distT="0" distB="0" distL="0" distR="0" wp14:anchorId="45320204" wp14:editId="4183FEA9">
            <wp:extent cx="5942646" cy="2525486"/>
            <wp:effectExtent l="0" t="0" r="1270" b="1905"/>
            <wp:docPr id="326779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77912" name="Picture 32677912"/>
                    <pic:cNvPicPr/>
                  </pic:nvPicPr>
                  <pic:blipFill rotWithShape="1">
                    <a:blip r:embed="rId13"/>
                    <a:srcRect t="13175" b="9104"/>
                    <a:stretch>
                      <a:fillRect/>
                    </a:stretch>
                  </pic:blipFill>
                  <pic:spPr bwMode="auto">
                    <a:xfrm>
                      <a:off x="0" y="0"/>
                      <a:ext cx="5943600" cy="2525892"/>
                    </a:xfrm>
                    <a:prstGeom prst="rect">
                      <a:avLst/>
                    </a:prstGeom>
                    <a:ln>
                      <a:noFill/>
                    </a:ln>
                    <a:extLst>
                      <a:ext uri="{53640926-AAD7-44D8-BBD7-CCE9431645EC}">
                        <a14:shadowObscured xmlns:a14="http://schemas.microsoft.com/office/drawing/2010/main"/>
                      </a:ext>
                    </a:extLst>
                  </pic:spPr>
                </pic:pic>
              </a:graphicData>
            </a:graphic>
          </wp:inline>
        </w:drawing>
      </w:r>
      <w:r w:rsidR="6D4A426D" w:rsidRPr="6D4A426D">
        <w:rPr>
          <w:b/>
          <w:bCs/>
          <w:color w:val="000000" w:themeColor="text1"/>
          <w:sz w:val="20"/>
          <w:szCs w:val="20"/>
        </w:rPr>
        <w:t xml:space="preserve">Supplementary Figure </w:t>
      </w:r>
      <w:fldSimple w:instr=" SEQ Supplementary_Figure \* ARABIC ">
        <w:r w:rsidR="00710683">
          <w:rPr>
            <w:noProof/>
          </w:rPr>
          <w:t>6</w:t>
        </w:r>
      </w:fldSimple>
      <w:r w:rsidR="6D4A426D" w:rsidRPr="6D4A426D">
        <w:rPr>
          <w:b/>
          <w:bCs/>
          <w:color w:val="000000" w:themeColor="text1"/>
          <w:sz w:val="20"/>
          <w:szCs w:val="20"/>
        </w:rPr>
        <w:t>. Domain-specific importance of acquisition parameters and failure modes for video-based head and neck movement analysis based on Round 1 survey results.</w:t>
      </w:r>
      <w:r w:rsidR="6D4A426D" w:rsidRPr="6D4A426D">
        <w:rPr>
          <w:color w:val="000000" w:themeColor="text1"/>
          <w:sz w:val="20"/>
          <w:szCs w:val="20"/>
        </w:rPr>
        <w:t xml:space="preserve"> Camera stability and sufficient capture of relevant body segments were identified as primary determinants, while out-of-plane motion and occlusion represented dominant failure modes. Given the limited number of domain experts contributing to this section, findings should be interpreted as directional, emphasizing the need for further systematic evaluation of acquisition requirements in this domain.</w:t>
      </w:r>
    </w:p>
    <w:p w14:paraId="533520A9" w14:textId="437FE283" w:rsidR="6D4A426D" w:rsidRDefault="6D4A426D" w:rsidP="6D4A426D">
      <w:pPr>
        <w:keepNext/>
        <w:spacing w:line="240" w:lineRule="auto"/>
        <w:rPr>
          <w:color w:val="000000" w:themeColor="text1"/>
          <w:sz w:val="20"/>
          <w:szCs w:val="20"/>
        </w:rPr>
      </w:pPr>
    </w:p>
    <w:p w14:paraId="6277FD3A" w14:textId="6490FF2C" w:rsidR="00DE2554" w:rsidRPr="00E8286F" w:rsidRDefault="6D4A426D" w:rsidP="00FA16F2">
      <w:pPr>
        <w:pStyle w:val="Heading3"/>
        <w:rPr>
          <w:rFonts w:eastAsia="Times New Roman"/>
          <w:lang w:eastAsia="cs-CZ"/>
        </w:rPr>
      </w:pPr>
      <w:r w:rsidRPr="6D4A426D">
        <w:rPr>
          <w:lang w:eastAsia="cs-CZ"/>
        </w:rPr>
        <w:t>Why the facial and head movement domain matters clinically</w:t>
      </w:r>
    </w:p>
    <w:p w14:paraId="303A7449" w14:textId="77777777" w:rsidR="00DE2554" w:rsidRPr="00286BD6" w:rsidRDefault="00DE2554" w:rsidP="00FA16F2">
      <w:pPr>
        <w:rPr>
          <w:lang w:eastAsia="cs-CZ"/>
        </w:rPr>
      </w:pPr>
      <w:r w:rsidRPr="39856238">
        <w:rPr>
          <w:lang w:eastAsia="cs-CZ"/>
        </w:rPr>
        <w:t>Facial and head movements are clinically informative because they are governed by distributed cortical, subcortical, brainstem and cerebellar circuits and executed via the cranial nerves and cervical motor systems. Control of facial movement involves multiple brain regions and is mediated through three functionally distinct branches of the facial nerve. The ophthalmic region receives both ipsilateral and contralateral cortical innervation, whereas the maxillary and mandibular regions are predominantly controlled contralaterally</w:t>
      </w:r>
      <w:r w:rsidRPr="39856238">
        <w:rPr>
          <w:lang w:eastAsia="zh-CN"/>
        </w:rPr>
        <w:t xml:space="preserve"> </w:t>
      </w:r>
      <w:r w:rsidRPr="39856238">
        <w:rPr>
          <w:lang w:eastAsia="cs-CZ"/>
        </w:rPr>
        <w:fldChar w:fldCharType="begin"/>
      </w:r>
      <w:r w:rsidRPr="39856238">
        <w:rPr>
          <w:lang w:eastAsia="cs-CZ"/>
        </w:rPr>
        <w:instrText xml:space="preserve"> ADDIN EN.CITE &lt;EndNote&gt;&lt;Cite&gt;&lt;Author&gt;Takezawa&lt;/Author&gt;&lt;Year&gt;2018&lt;/Year&gt;&lt;RecNum&gt;510&lt;/RecNum&gt;&lt;DisplayText&gt;[19]&lt;/DisplayText&gt;&lt;record&gt;&lt;rec-number&gt;510&lt;/rec-number&gt;&lt;foreign-keys&gt;&lt;key app="EN" db-id="e9psswxvmva0epexpr8v5aagf5vpx5draad0" timestamp="1774579155"&gt;510&lt;/key&gt;&lt;/foreign-keys&gt;&lt;ref-type name="Journal Article"&gt;17&lt;/ref-type&gt;&lt;contributors&gt;&lt;authors&gt;&lt;author&gt;Takezawa, Kojiro&lt;/author&gt;&lt;author&gt;Townsend, Grant&lt;/author&gt;&lt;author&gt;Ghabriel, Mounir&lt;/author&gt;&lt;/authors&gt;&lt;/contributors&gt;&lt;titles&gt;&lt;title&gt;The facial nerve: anatomy and associated disorders for oral health professionals&lt;/title&gt;&lt;secondary-title&gt;Odontology&lt;/secondary-title&gt;&lt;/titles&gt;&lt;periodical&gt;&lt;full-title&gt;Odontology&lt;/full-title&gt;&lt;/periodical&gt;&lt;pages&gt;103-116&lt;/pages&gt;&lt;volume&gt;106&lt;/volume&gt;&lt;number&gt;2&lt;/number&gt;&lt;dates&gt;&lt;year&gt;2018&lt;/year&gt;&lt;/dates&gt;&lt;isbn&gt;1618-1247&lt;/isbn&gt;&lt;urls&gt;&lt;/urls&gt;&lt;/record&gt;&lt;/Cite&gt;&lt;/EndNote&gt;</w:instrText>
      </w:r>
      <w:r w:rsidRPr="39856238">
        <w:rPr>
          <w:lang w:eastAsia="cs-CZ"/>
        </w:rPr>
        <w:fldChar w:fldCharType="separate"/>
      </w:r>
      <w:r w:rsidRPr="39856238">
        <w:rPr>
          <w:noProof/>
          <w:lang w:eastAsia="cs-CZ"/>
        </w:rPr>
        <w:t>[19]</w:t>
      </w:r>
      <w:r w:rsidRPr="39856238">
        <w:rPr>
          <w:lang w:eastAsia="cs-CZ"/>
        </w:rPr>
        <w:fldChar w:fldCharType="end"/>
      </w:r>
      <w:r w:rsidRPr="39856238">
        <w:rPr>
          <w:lang w:eastAsia="cs-CZ"/>
        </w:rPr>
        <w:t>. This differential innervation makes facial movement particularly sensitive to focal and network-level neurological dysfunction.</w:t>
      </w:r>
    </w:p>
    <w:p w14:paraId="4D8BE2AB" w14:textId="77777777" w:rsidR="00DE2554" w:rsidRPr="00286BD6" w:rsidRDefault="00DE2554" w:rsidP="00FA16F2">
      <w:pPr>
        <w:rPr>
          <w:lang w:eastAsia="cs-CZ"/>
        </w:rPr>
      </w:pPr>
      <w:r w:rsidRPr="2F684A09">
        <w:rPr>
          <w:lang w:eastAsia="cs-CZ"/>
        </w:rPr>
        <w:t>Facial and head movements comprise voluntary and involuntary motor behaviors that serve communicative, articulatory, protective, feeding, and regulatory functions</w:t>
      </w:r>
      <w:r w:rsidRPr="39856238">
        <w:rPr>
          <w:lang w:eastAsia="zh-CN"/>
        </w:rPr>
        <w:t xml:space="preserve"> </w:t>
      </w:r>
      <w:r>
        <w:rPr>
          <w:lang w:eastAsia="cs-CZ"/>
        </w:rPr>
        <w:fldChar w:fldCharType="begin">
          <w:fldData xml:space="preserve">PEVuZE5vdGU+PENpdGU+PEF1dGhvcj5Fa21hbjwvQXV0aG9yPjxZZWFyPjE5Nzg8L1llYXI+PFJl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</w:fldData>
        </w:fldChar>
      </w:r>
      <w:r>
        <w:rPr>
          <w:lang w:eastAsia="cs-CZ"/>
        </w:rPr>
        <w:instrText xml:space="preserve"> ADDIN EN.CITE </w:instrText>
      </w:r>
      <w:r>
        <w:rPr>
          <w:lang w:eastAsia="cs-CZ"/>
        </w:rPr>
        <w:fldChar w:fldCharType="begin">
          <w:fldData xml:space="preserve">PEVuZE5vdGU+PENpdGU+PEF1dGhvcj5Fa21hbjwvQXV0aG9yPjxZZWFyPjE5Nzg8L1llYXI+PFJl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</w:fldData>
        </w:fldChar>
      </w:r>
      <w:r>
        <w:rPr>
          <w:lang w:eastAsia="cs-CZ"/>
        </w:rPr>
        <w:instrText xml:space="preserve"> ADDIN EN.CITE.DATA </w:instrText>
      </w:r>
      <w:r>
        <w:rPr>
          <w:lang w:eastAsia="cs-CZ"/>
        </w:rPr>
      </w:r>
      <w:r>
        <w:rPr>
          <w:lang w:eastAsia="cs-CZ"/>
        </w:rPr>
        <w:fldChar w:fldCharType="end"/>
      </w:r>
      <w:r>
        <w:rPr>
          <w:lang w:eastAsia="cs-CZ"/>
        </w:rPr>
      </w:r>
      <w:r>
        <w:rPr>
          <w:lang w:eastAsia="cs-CZ"/>
        </w:rPr>
        <w:fldChar w:fldCharType="separate"/>
      </w:r>
      <w:r>
        <w:rPr>
          <w:noProof/>
          <w:lang w:eastAsia="cs-CZ"/>
        </w:rPr>
        <w:t>[20-22]</w:t>
      </w:r>
      <w:r>
        <w:rPr>
          <w:lang w:eastAsia="cs-CZ"/>
        </w:rPr>
        <w:fldChar w:fldCharType="end"/>
      </w:r>
      <w:r w:rsidRPr="2F684A09">
        <w:rPr>
          <w:lang w:eastAsia="cs-CZ"/>
        </w:rPr>
        <w:t xml:space="preserve">. Accordingly, subtle abnormalities may reflect early or selective neurodegenerative changes. </w:t>
      </w:r>
    </w:p>
    <w:p w14:paraId="0A83A546" w14:textId="4614A67C" w:rsidR="00DE2554" w:rsidRPr="00286BD6" w:rsidRDefault="461871F9" w:rsidP="00FA16F2">
      <w:pPr>
        <w:rPr>
          <w:lang w:eastAsia="cs-CZ"/>
        </w:rPr>
      </w:pPr>
      <w:r w:rsidRPr="46141F34">
        <w:rPr>
          <w:lang w:eastAsia="cs-CZ"/>
        </w:rPr>
        <w:lastRenderedPageBreak/>
        <w:t>For instance, in isolated rapid eye movement sleep behavior disorder (iRBD), orofacial manifestations have been shown to be among the earliest detectable motor abnormalities, occurring up to a decade before the formal diagnosis of manifest synuclein</w:t>
      </w:r>
      <w:r w:rsidR="7C05FB33" w:rsidRPr="46141F34">
        <w:rPr>
          <w:lang w:eastAsia="cs-CZ"/>
        </w:rPr>
        <w:t>op</w:t>
      </w:r>
      <w:r w:rsidRPr="46141F34">
        <w:rPr>
          <w:lang w:eastAsia="cs-CZ"/>
        </w:rPr>
        <w:t>athy</w:t>
      </w:r>
      <w:r w:rsidRPr="39856238">
        <w:rPr>
          <w:lang w:eastAsia="zh-CN"/>
        </w:rPr>
        <w:t xml:space="preserve"> </w:t>
      </w:r>
      <w:r w:rsidR="00DE2554">
        <w:rPr>
          <w:lang w:eastAsia="cs-CZ"/>
        </w:rPr>
        <w:fldChar w:fldCharType="begin"/>
      </w:r>
      <w:r w:rsidR="00DE2554">
        <w:rPr>
          <w:lang w:eastAsia="cs-CZ"/>
        </w:rPr>
        <w:instrText xml:space="preserve"> ADDIN EN.CITE &lt;EndNote&gt;&lt;Cite&gt;&lt;Author&gt;Fereshtehnejad&lt;/Author&gt;&lt;Year&gt;2019&lt;/Year&gt;&lt;RecNum&gt;514&lt;/RecNum&gt;&lt;DisplayText&gt;[23, 24]&lt;/DisplayText&gt;&lt;record&gt;&lt;rec-number&gt;514&lt;/rec-number&gt;&lt;foreign-keys&gt;&lt;key app="EN" db-id="e9psswxvmva0epexpr8v5aagf5vpx5draad0" timestamp="1774579769"&gt;514&lt;/key&gt;&lt;/foreign-keys&gt;&lt;ref-type name="Journal Article"&gt;17&lt;/ref-type&gt;&lt;contributors&gt;&lt;authors&gt;&lt;author&gt;Fereshtehnejad, Seyed-Mohammad&lt;/author&gt;&lt;author&gt;Yao, Chun&lt;/author&gt;&lt;author&gt;Pelletier, Amelie&lt;/author&gt;&lt;author&gt;Montplaisir, Jacques Y&lt;/author&gt;&lt;author&gt;Gagnon, Jean-François&lt;/author&gt;&lt;author&gt;Postuma, Ronald B&lt;/author&gt;&lt;/authors&gt;&lt;/contributors&gt;&lt;titles&gt;&lt;title&gt;Evolution of prodromal Parkinson’s disease and dementia with Lewy bodies: a prospective study&lt;/title&gt;&lt;secondary-title&gt;Brain&lt;/secondary-title&gt;&lt;/titles&gt;&lt;periodical&gt;&lt;full-title&gt;Brain&lt;/full-title&gt;&lt;/periodical&gt;&lt;pages&gt;2051-2067&lt;/pages&gt;&lt;volume&gt;142&lt;/volume&gt;&lt;number&gt;7&lt;/number&gt;&lt;dates&gt;&lt;year&gt;2019&lt;/year&gt;&lt;/dates&gt;&lt;isbn&gt;0006-8950&lt;/isbn&gt;&lt;urls&gt;&lt;/urls&gt;&lt;/record&gt;&lt;/Cite&gt;&lt;Cite&gt;&lt;Author&gt;Postuma&lt;/Author&gt;&lt;Year&gt;2012&lt;/Year&gt;&lt;RecNum&gt;515&lt;/RecNum&gt;&lt;record&gt;&lt;rec-number&gt;515&lt;/rec-number&gt;&lt;foreign-keys&gt;&lt;key app="EN" db-id="e9psswxvmva0epexpr8v5aagf5vpx5draad0" timestamp="1774579806"&gt;515&lt;/key&gt;&lt;/foreign-keys&gt;&lt;ref-type name="Journal Article"&gt;17&lt;/ref-type&gt;&lt;contributors&gt;&lt;authors&gt;&lt;author&gt;Postuma, Ronald B&lt;/author&gt;&lt;author&gt;Lang, AE&lt;/author&gt;&lt;author&gt;Gagnon, JF&lt;/author&gt;&lt;author&gt;Pelletier, A&lt;/author&gt;&lt;author&gt;Montplaisir, JY&lt;/author&gt;&lt;/authors&gt;&lt;/contributors&gt;&lt;titles&gt;&lt;title&gt;How does parkinsonism start? Prodromal parkinsonism motor changes in idiopathic REM sleep behaviour disorder&lt;/title&gt;&lt;secondary-title&gt;Brain&lt;/secondary-title&gt;&lt;/titles&gt;&lt;periodical&gt;&lt;full-title&gt;Brain&lt;/full-title&gt;&lt;/periodical&gt;&lt;pages&gt;1860-1870&lt;/pages&gt;&lt;volume&gt;135&lt;/volume&gt;&lt;number&gt;6&lt;/number&gt;&lt;dates&gt;&lt;year&gt;2012&lt;/year&gt;&lt;/dates&gt;&lt;isbn&gt;1460-2156&lt;/isbn&gt;&lt;urls&gt;&lt;/urls&gt;&lt;/record&gt;&lt;/Cite&gt;&lt;/EndNote&gt;</w:instrText>
      </w:r>
      <w:r w:rsidR="00DE2554">
        <w:rPr>
          <w:lang w:eastAsia="cs-CZ"/>
        </w:rPr>
        <w:fldChar w:fldCharType="separate"/>
      </w:r>
      <w:r>
        <w:rPr>
          <w:noProof/>
          <w:lang w:eastAsia="cs-CZ"/>
        </w:rPr>
        <w:t>[23, 24]</w:t>
      </w:r>
      <w:r w:rsidR="00DE2554">
        <w:rPr>
          <w:lang w:eastAsia="cs-CZ"/>
        </w:rPr>
        <w:fldChar w:fldCharType="end"/>
      </w:r>
      <w:r w:rsidRPr="46141F34">
        <w:rPr>
          <w:lang w:eastAsia="cs-CZ"/>
        </w:rPr>
        <w:t>. From the perspective of atypical parkinsonian syndromes, distinct facial patterns are recognized: facial asymmetry in corticobasal degeneration (CBD); the “astonished” facial expression, vertical gaze palsy, and eyelid opening apraxia in progressive supranuclear palsy (PSP); and hypomimia or “masked face” in Parkinson’s disease and Multiple system atrophy (MSA)</w:t>
      </w:r>
      <w:r w:rsidRPr="39856238">
        <w:rPr>
          <w:lang w:eastAsia="zh-CN"/>
        </w:rPr>
        <w:t xml:space="preserve"> </w:t>
      </w:r>
      <w:r w:rsidR="00DE2554">
        <w:rPr>
          <w:lang w:eastAsia="cs-CZ"/>
        </w:rPr>
        <w:fldChar w:fldCharType="begin">
          <w:fldData xml:space="preserve">PEVuZE5vdGU+PENpdGU+PEF1dGhvcj5Bcm1zdHJvbmc8L0F1dGhvcj48WWVhcj4yMDExPC9ZZWFy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</w:fldData>
        </w:fldChar>
      </w:r>
      <w:r w:rsidR="00DE2554">
        <w:rPr>
          <w:lang w:eastAsia="cs-CZ"/>
        </w:rPr>
        <w:instrText xml:space="preserve"> ADDIN EN.CITE </w:instrText>
      </w:r>
      <w:r w:rsidR="00DE2554">
        <w:rPr>
          <w:lang w:eastAsia="cs-CZ"/>
        </w:rPr>
        <w:fldChar w:fldCharType="begin">
          <w:fldData xml:space="preserve">PEVuZE5vdGU+PENpdGU+PEF1dGhvcj5Bcm1zdHJvbmc8L0F1dGhvcj48WWVhcj4yMDExPC9ZZWFy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</w:fldData>
        </w:fldChar>
      </w:r>
      <w:r w:rsidR="00DE2554">
        <w:rPr>
          <w:lang w:eastAsia="cs-CZ"/>
        </w:rPr>
        <w:instrText xml:space="preserve"> ADDIN EN.CITE.DATA </w:instrText>
      </w:r>
      <w:r w:rsidR="00DE2554">
        <w:rPr>
          <w:lang w:eastAsia="cs-CZ"/>
        </w:rPr>
      </w:r>
      <w:r w:rsidR="00DE2554">
        <w:rPr>
          <w:lang w:eastAsia="cs-CZ"/>
        </w:rPr>
        <w:fldChar w:fldCharType="end"/>
      </w:r>
      <w:r w:rsidR="00DE2554">
        <w:rPr>
          <w:lang w:eastAsia="cs-CZ"/>
        </w:rPr>
      </w:r>
      <w:r w:rsidR="00DE2554">
        <w:rPr>
          <w:lang w:eastAsia="cs-CZ"/>
        </w:rPr>
        <w:fldChar w:fldCharType="separate"/>
      </w:r>
      <w:r>
        <w:rPr>
          <w:noProof/>
          <w:lang w:eastAsia="cs-CZ"/>
        </w:rPr>
        <w:t>[25-28]</w:t>
      </w:r>
      <w:r w:rsidR="00DE2554">
        <w:rPr>
          <w:lang w:eastAsia="cs-CZ"/>
        </w:rPr>
        <w:fldChar w:fldCharType="end"/>
      </w:r>
      <w:r w:rsidRPr="46141F34">
        <w:rPr>
          <w:lang w:eastAsia="cs-CZ"/>
        </w:rPr>
        <w:t xml:space="preserve">. </w:t>
      </w:r>
    </w:p>
    <w:p w14:paraId="77681829" w14:textId="77777777" w:rsidR="00DE2554" w:rsidRPr="00286BD6" w:rsidRDefault="00DE2554" w:rsidP="00FA16F2">
      <w:pPr>
        <w:rPr>
          <w:lang w:eastAsia="cs-CZ"/>
        </w:rPr>
      </w:pPr>
      <w:r w:rsidRPr="2F684A09">
        <w:rPr>
          <w:lang w:eastAsia="cs-CZ"/>
        </w:rPr>
        <w:t xml:space="preserve">Moreover, nearly all major neurodegenerative disorders affect orofacial muscle control, including Huntington's </w:t>
      </w:r>
      <w:r w:rsidRPr="0098752F">
        <w:rPr>
          <w:lang w:eastAsia="cs-CZ"/>
        </w:rPr>
        <w:t>disease</w:t>
      </w:r>
      <w:r w:rsidRPr="39856238">
        <w:rPr>
          <w:lang w:eastAsia="zh-CN"/>
        </w:rPr>
        <w:t xml:space="preserve"> </w:t>
      </w:r>
      <w:r w:rsidRPr="0098752F">
        <w:rPr>
          <w:lang w:eastAsia="cs-CZ"/>
        </w:rPr>
        <w:fldChar w:fldCharType="begin"/>
      </w:r>
      <w:r w:rsidRPr="0098752F">
        <w:rPr>
          <w:lang w:eastAsia="cs-CZ"/>
        </w:rPr>
        <w:instrText xml:space="preserve"> ADDIN EN.CITE &lt;EndNote&gt;&lt;Cite&gt;&lt;Author&gt;Muñoz&lt;/Author&gt;&lt;Year&gt;2003&lt;/Year&gt;&lt;RecNum&gt;520&lt;/RecNum&gt;&lt;DisplayText&gt;[29, 30]&lt;/DisplayText&gt;&lt;record&gt;&lt;rec-number&gt;520&lt;/rec-number&gt;&lt;foreign-keys&gt;&lt;key app="EN" db-id="e9psswxvmva0epexpr8v5aagf5vpx5draad0" timestamp="1774583837"&gt;520&lt;/key&gt;&lt;/foreign-keys&gt;&lt;ref-type name="Journal Article"&gt;17&lt;/ref-type&gt;&lt;contributors&gt;&lt;authors&gt;&lt;author&gt;Muñoz, Esteban&lt;/author&gt;&lt;author&gt;Cervera, Alvaro&lt;/author&gt;&lt;author&gt;Valls-Solé, Josep&lt;/author&gt;&lt;/authors&gt;&lt;/contributors&gt;&lt;titles&gt;&lt;title&gt;Neurophysiological study of facial chorea in patients with Huntington&amp;apos;s disease&lt;/title&gt;&lt;secondary-title&gt;Clinical neurophysiology&lt;/secondary-title&gt;&lt;/titles&gt;&lt;periodical&gt;&lt;full-title&gt;Clinical neurophysiology&lt;/full-title&gt;&lt;/periodical&gt;&lt;pages&gt;1246-1252&lt;/pages&gt;&lt;volume&gt;114&lt;/volume&gt;&lt;number&gt;7&lt;/number&gt;&lt;dates&gt;&lt;year&gt;2003&lt;/year&gt;&lt;/dates&gt;&lt;isbn&gt;1388-2457&lt;/isbn&gt;&lt;urls&gt;&lt;/urls&gt;&lt;/record&gt;&lt;/Cite&gt;&lt;Cite&gt;&lt;Author&gt;Fekete&lt;/Author&gt;&lt;Year&gt;2014&lt;/Year&gt;&lt;RecNum&gt;521&lt;/RecNum&gt;&lt;record&gt;&lt;rec-number&gt;521&lt;/rec-number&gt;&lt;foreign-keys&gt;&lt;key app="EN" db-id="e9psswxvmva0epexpr8v5aagf5vpx5draad0" timestamp="1774583999"&gt;521&lt;/key&gt;&lt;/foreign-keys&gt;&lt;ref-type name="Journal Article"&gt;17&lt;/ref-type&gt;&lt;contributors&gt;&lt;authors&gt;&lt;author&gt;Fekete, Robert&lt;/author&gt;&lt;author&gt;Jankovic, Joseph&lt;/author&gt;&lt;/authors&gt;&lt;/contributors&gt;&lt;titles&gt;&lt;title&gt;Upper facial chorea in Huntington disease&lt;/title&gt;&lt;secondary-title&gt;Journal of Clinical Movement Disorders&lt;/secondary-title&gt;&lt;/titles&gt;&lt;periodical&gt;&lt;full-title&gt;Journal of Clinical Movement Disorders&lt;/full-title&gt;&lt;/periodical&gt;&lt;pages&gt;7&lt;/pages&gt;&lt;volume&gt;1&lt;/volume&gt;&lt;number&gt;1&lt;/number&gt;&lt;dates&gt;&lt;year&gt;2014&lt;/year&gt;&lt;/dates&gt;&lt;isbn&gt;2054-7072&lt;/isbn&gt;&lt;urls&gt;&lt;/urls&gt;&lt;/record&gt;&lt;/Cite&gt;&lt;/EndNote&gt;</w:instrText>
      </w:r>
      <w:r w:rsidRPr="0098752F">
        <w:rPr>
          <w:lang w:eastAsia="cs-CZ"/>
        </w:rPr>
        <w:fldChar w:fldCharType="separate"/>
      </w:r>
      <w:r w:rsidRPr="0098752F">
        <w:rPr>
          <w:noProof/>
          <w:lang w:eastAsia="cs-CZ"/>
        </w:rPr>
        <w:t>[29, 30]</w:t>
      </w:r>
      <w:r w:rsidRPr="0098752F">
        <w:rPr>
          <w:lang w:eastAsia="cs-CZ"/>
        </w:rPr>
        <w:fldChar w:fldCharType="end"/>
      </w:r>
      <w:r w:rsidRPr="0098752F">
        <w:rPr>
          <w:lang w:eastAsia="cs-CZ"/>
        </w:rPr>
        <w:t>, Multiple sclerosis</w:t>
      </w:r>
      <w:r w:rsidRPr="39856238">
        <w:rPr>
          <w:lang w:eastAsia="zh-CN"/>
        </w:rPr>
        <w:t xml:space="preserve"> </w:t>
      </w:r>
      <w:r>
        <w:rPr>
          <w:lang w:eastAsia="cs-CZ"/>
        </w:rPr>
        <w:fldChar w:fldCharType="begin"/>
      </w:r>
      <w:r>
        <w:rPr>
          <w:lang w:eastAsia="cs-CZ"/>
        </w:rPr>
        <w:instrText xml:space="preserve"> ADDIN EN.CITE &lt;EndNote&gt;&lt;Cite&gt;&lt;Author&gt;Collazo&lt;/Author&gt;&lt;Year&gt;2018&lt;/Year&gt;&lt;RecNum&gt;522&lt;/RecNum&gt;&lt;DisplayText&gt;[31, 32]&lt;/DisplayText&gt;&lt;record&gt;&lt;rec-number&gt;522&lt;/rec-number&gt;&lt;foreign-keys&gt;&lt;key app="EN" db-id="e9psswxvmva0epexpr8v5aagf5vpx5draad0" timestamp="1774584041"&gt;522&lt;/key&gt;&lt;/foreign-keys&gt;&lt;ref-type name="Journal Article"&gt;17&lt;/ref-type&gt;&lt;contributors&gt;&lt;authors&gt;&lt;author&gt;Collazo, Iris V Marin&lt;/author&gt;&lt;author&gt;Tobin, WO&lt;/author&gt;&lt;/authors&gt;&lt;/contributors&gt;&lt;titles&gt;&lt;title&gt;Facial myokymia and hemifacial spasm in multiple sclerosis: a descriptive study on clinical features and treatment outcomes&lt;/title&gt;&lt;secondary-title&gt;The Neurologist&lt;/secondary-title&gt;&lt;/titles&gt;&lt;periodical&gt;&lt;full-title&gt;The Neurologist&lt;/full-title&gt;&lt;/periodical&gt;&lt;pages&gt;1-6&lt;/pages&gt;&lt;volume&gt;23&lt;/volume&gt;&lt;number&gt;1&lt;/number&gt;&lt;dates&gt;&lt;year&gt;2018&lt;/year&gt;&lt;/dates&gt;&lt;isbn&gt;1074-7931&lt;/isbn&gt;&lt;urls&gt;&lt;/urls&gt;&lt;/record&gt;&lt;/Cite&gt;&lt;Cite&gt;&lt;Author&gt;Lassemi&lt;/Author&gt;&lt;Year&gt;2014&lt;/Year&gt;&lt;RecNum&gt;523&lt;/RecNum&gt;&lt;record&gt;&lt;rec-number&gt;523&lt;/rec-number&gt;&lt;foreign-keys&gt;&lt;key app="EN" db-id="e9psswxvmva0epexpr8v5aagf5vpx5draad0" timestamp="1774584083"&gt;523&lt;/key&gt;&lt;/foreign-keys&gt;&lt;ref-type name="Journal Article"&gt;17&lt;/ref-type&gt;&lt;contributors&gt;&lt;authors&gt;&lt;author&gt;Lassemi, E&lt;/author&gt;&lt;author&gt;Sahraian, MA&lt;/author&gt;&lt;author&gt;Motamedi, MHK&lt;/author&gt;&lt;author&gt;Valayi, N&lt;/author&gt;&lt;author&gt;Moradi, N&lt;/author&gt;&lt;author&gt;Lasemi, R&lt;/author&gt;&lt;/authors&gt;&lt;/contributors&gt;&lt;titles&gt;&lt;title&gt;Oral and facial manifestations of patients with multiple sclerosis&lt;/title&gt;&lt;secondary-title&gt;Dentistry&lt;/secondary-title&gt;&lt;/titles&gt;&lt;periodical&gt;&lt;full-title&gt;Dentistry&lt;/full-title&gt;&lt;/periodical&gt;&lt;pages&gt;1&lt;/pages&gt;&lt;volume&gt;4&lt;/volume&gt;&lt;number&gt;2&lt;/number&gt;&lt;dates&gt;&lt;year&gt;2014&lt;/year&gt;&lt;/dates&gt;&lt;isbn&gt;2161-1122&lt;/isbn&gt;&lt;urls&gt;&lt;/urls&gt;&lt;/record&gt;&lt;/Cite&gt;&lt;/EndNote&gt;</w:instrText>
      </w:r>
      <w:r>
        <w:rPr>
          <w:lang w:eastAsia="cs-CZ"/>
        </w:rPr>
        <w:fldChar w:fldCharType="separate"/>
      </w:r>
      <w:r>
        <w:rPr>
          <w:noProof/>
          <w:lang w:eastAsia="cs-CZ"/>
        </w:rPr>
        <w:t>[31, 32]</w:t>
      </w:r>
      <w:r>
        <w:rPr>
          <w:lang w:eastAsia="cs-CZ"/>
        </w:rPr>
        <w:fldChar w:fldCharType="end"/>
      </w:r>
      <w:r w:rsidRPr="2F684A09">
        <w:rPr>
          <w:lang w:eastAsia="cs-CZ"/>
        </w:rPr>
        <w:t xml:space="preserve">, Amyotrophic lateral sclerosis </w:t>
      </w:r>
      <w:r>
        <w:rPr>
          <w:lang w:eastAsia="cs-CZ"/>
        </w:rPr>
        <w:fldChar w:fldCharType="begin"/>
      </w:r>
      <w:r>
        <w:rPr>
          <w:lang w:eastAsia="cs-CZ"/>
        </w:rPr>
        <w:instrText xml:space="preserve"> ADDIN EN.CITE &lt;EndNote&gt;&lt;Cite&gt;&lt;Author&gt;Masrori&lt;/Author&gt;&lt;Year&gt;2020&lt;/Year&gt;&lt;RecNum&gt;524&lt;/RecNum&gt;&lt;DisplayText&gt;[33, 34]&lt;/DisplayText&gt;&lt;record&gt;&lt;rec-number&gt;524&lt;/rec-number&gt;&lt;foreign-keys&gt;&lt;key app="EN" db-id="e9psswxvmva0epexpr8v5aagf5vpx5draad0" timestamp="1774584144"&gt;524&lt;/key&gt;&lt;/foreign-keys&gt;&lt;ref-type name="Journal Article"&gt;17&lt;/ref-type&gt;&lt;contributors&gt;&lt;authors&gt;&lt;author&gt;Masrori, Pegah&lt;/author&gt;&lt;author&gt;Van Damme, Philip&lt;/author&gt;&lt;/authors&gt;&lt;/contributors&gt;&lt;titles&gt;&lt;title&gt;Amyotrophic lateral sclerosis: a clinical review&lt;/title&gt;&lt;secondary-title&gt;European journal of neurology&lt;/secondary-title&gt;&lt;/titles&gt;&lt;periodical&gt;&lt;full-title&gt;European Journal of Neurology&lt;/full-title&gt;&lt;/periodical&gt;&lt;pages&gt;1918-1929&lt;/pages&gt;&lt;volume&gt;27&lt;/volume&gt;&lt;number&gt;10&lt;/number&gt;&lt;dates&gt;&lt;year&gt;2020&lt;/year&gt;&lt;/dates&gt;&lt;isbn&gt;1351-5101&lt;/isbn&gt;&lt;urls&gt;&lt;/urls&gt;&lt;/record&gt;&lt;/Cite&gt;&lt;Cite&gt;&lt;Author&gt;Verma&lt;/Author&gt;&lt;Year&gt;2021&lt;/Year&gt;&lt;RecNum&gt;525&lt;/RecNum&gt;&lt;record&gt;&lt;rec-number&gt;525&lt;/rec-number&gt;&lt;foreign-keys&gt;&lt;key app="EN" db-id="e9psswxvmva0epexpr8v5aagf5vpx5draad0" timestamp="1774584185"&gt;525&lt;/key&gt;&lt;/foreign-keys&gt;&lt;ref-type name="Journal Article"&gt;17&lt;/ref-type&gt;&lt;contributors&gt;&lt;authors&gt;&lt;author&gt;Verma, Ashok&lt;/author&gt;&lt;author&gt;DM, MBA&lt;/author&gt;&lt;/authors&gt;&lt;/contributors&gt;&lt;titles&gt;&lt;title&gt;Clinical manifestation and management of amyotrophic lateral sclerosis&lt;/title&gt;&lt;secondary-title&gt;Exon Publications&lt;/secondary-title&gt;&lt;/titles&gt;&lt;periodical&gt;&lt;full-title&gt;Exon Publications&lt;/full-title&gt;&lt;/periodical&gt;&lt;pages&gt;1-14&lt;/pages&gt;&lt;dates&gt;&lt;year&gt;2021&lt;/year&gt;&lt;/dates&gt;&lt;urls&gt;&lt;/urls&gt;&lt;/record&gt;&lt;/Cite&gt;&lt;/EndNote&gt;</w:instrText>
      </w:r>
      <w:r>
        <w:rPr>
          <w:lang w:eastAsia="cs-CZ"/>
        </w:rPr>
        <w:fldChar w:fldCharType="separate"/>
      </w:r>
      <w:r>
        <w:rPr>
          <w:noProof/>
          <w:lang w:eastAsia="cs-CZ"/>
        </w:rPr>
        <w:t>[33, 34]</w:t>
      </w:r>
      <w:r>
        <w:rPr>
          <w:lang w:eastAsia="cs-CZ"/>
        </w:rPr>
        <w:fldChar w:fldCharType="end"/>
      </w:r>
      <w:r w:rsidRPr="2F684A09">
        <w:rPr>
          <w:lang w:eastAsia="cs-CZ"/>
        </w:rPr>
        <w:t>, and various ataxias</w:t>
      </w:r>
      <w:r w:rsidRPr="39856238">
        <w:rPr>
          <w:lang w:eastAsia="zh-CN"/>
        </w:rPr>
        <w:t xml:space="preserve"> </w:t>
      </w:r>
      <w:r>
        <w:rPr>
          <w:lang w:eastAsia="cs-CZ"/>
        </w:rPr>
        <w:fldChar w:fldCharType="begin">
          <w:fldData xml:space="preserve">PEVuZE5vdGU+PENpdGU+PEF1dGhvcj5TYWxhcmk8L0F1dGhvcj48WWVhcj4yMDI0PC9ZZWFyPjxS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</w:fldData>
        </w:fldChar>
      </w:r>
      <w:r>
        <w:rPr>
          <w:lang w:eastAsia="cs-CZ"/>
        </w:rPr>
        <w:instrText xml:space="preserve"> ADDIN EN.CITE </w:instrText>
      </w:r>
      <w:r>
        <w:rPr>
          <w:lang w:eastAsia="cs-CZ"/>
        </w:rPr>
        <w:fldChar w:fldCharType="begin">
          <w:fldData xml:space="preserve">PEVuZE5vdGU+PENpdGU+PEF1dGhvcj5TYWxhcmk8L0F1dGhvcj48WWVhcj4yMDI0PC9ZZWFyPjxS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</w:fldData>
        </w:fldChar>
      </w:r>
      <w:r>
        <w:rPr>
          <w:lang w:eastAsia="cs-CZ"/>
        </w:rPr>
        <w:instrText xml:space="preserve"> ADDIN EN.CITE.DATA </w:instrText>
      </w:r>
      <w:r>
        <w:rPr>
          <w:lang w:eastAsia="cs-CZ"/>
        </w:rPr>
      </w:r>
      <w:r>
        <w:rPr>
          <w:lang w:eastAsia="cs-CZ"/>
        </w:rPr>
        <w:fldChar w:fldCharType="end"/>
      </w:r>
      <w:r>
        <w:rPr>
          <w:lang w:eastAsia="cs-CZ"/>
        </w:rPr>
      </w:r>
      <w:r>
        <w:rPr>
          <w:lang w:eastAsia="cs-CZ"/>
        </w:rPr>
        <w:fldChar w:fldCharType="separate"/>
      </w:r>
      <w:r>
        <w:rPr>
          <w:noProof/>
          <w:lang w:eastAsia="cs-CZ"/>
        </w:rPr>
        <w:t>[35-37]</w:t>
      </w:r>
      <w:r>
        <w:rPr>
          <w:lang w:eastAsia="cs-CZ"/>
        </w:rPr>
        <w:fldChar w:fldCharType="end"/>
      </w:r>
      <w:r w:rsidRPr="2F684A09">
        <w:rPr>
          <w:lang w:eastAsia="cs-CZ"/>
        </w:rPr>
        <w:t>. Consequently, quantitative assessment of facial and head movement has significant potential as a diagnostic, differential, and progression biomarker across neurological diseases.</w:t>
      </w:r>
    </w:p>
    <w:p w14:paraId="6F73E3C3" w14:textId="77777777" w:rsidR="00DE2554" w:rsidRPr="00052609" w:rsidRDefault="00DE2554" w:rsidP="00FA16F2">
      <w:r>
        <w:t>Facial movement assessment spans task paradigms that differ in ecological validity, voluntary control, and sensitivity to subtle motor abnormalities. Static facial images have shown questionable diagnostic performance</w:t>
      </w:r>
      <w:r w:rsidRPr="39856238">
        <w:rPr>
          <w:lang w:eastAsia="zh-CN"/>
        </w:rPr>
        <w:t xml:space="preserve"> </w:t>
      </w:r>
      <w:r>
        <w:fldChar w:fldCharType="begin"/>
      </w:r>
      <w:r>
        <w:instrText xml:space="preserve"> ADDIN EN.CITE &lt;EndNote&gt;&lt;Cite&gt;&lt;Author&gt;Rajnoha&lt;/Author&gt;&lt;Year&gt;2018&lt;/Year&gt;&lt;RecNum&gt;529&lt;/RecNum&gt;&lt;DisplayText&gt;[38, 39]&lt;/DisplayText&gt;&lt;record&gt;&lt;rec-number&gt;529&lt;/rec-number&gt;&lt;foreign-keys&gt;&lt;key app="EN" db-id="e9psswxvmva0epexpr8v5aagf5vpx5draad0" timestamp="1774584481"&gt;529&lt;/key&gt;&lt;/foreign-keys&gt;&lt;ref-type name="Conference Proceedings"&gt;10&lt;/ref-type&gt;&lt;contributors&gt;&lt;authors&gt;&lt;author&gt;Rajnoha, Martin&lt;/author&gt;&lt;author&gt;Mekyska, Jiri&lt;/author&gt;&lt;author&gt;Burget, Radim&lt;/author&gt;&lt;author&gt;Eliasova, Ilona&lt;/author&gt;&lt;author&gt;Kostalova, Milena&lt;/author&gt;&lt;author&gt;Rektorova, Irena&lt;/author&gt;&lt;/authors&gt;&lt;/contributors&gt;&lt;titles&gt;&lt;title&gt;Towards identification of hypomimia in Parkinson&amp;apos;s disease based on face recognition methods&lt;/title&gt;&lt;secondary-title&gt;2018 10th International Congress on Ultra Modern Telecommunications and Control Systems and Workshops (ICUMT)&lt;/secondary-title&gt;&lt;/titles&gt;&lt;pages&gt;1-4&lt;/pages&gt;&lt;dates&gt;&lt;year&gt;2018&lt;/year&gt;&lt;/dates&gt;&lt;publisher&gt;IEEE&lt;/publisher&gt;&lt;isbn&gt;1538693615&lt;/isbn&gt;&lt;urls&gt;&lt;/urls&gt;&lt;/record&gt;&lt;/Cite&gt;&lt;Cite&gt;&lt;Author&gt;Yang&lt;/Author&gt;&lt;Year&gt;2025&lt;/Year&gt;&lt;RecNum&gt;530&lt;/RecNum&gt;&lt;record&gt;&lt;rec-number&gt;530&lt;/rec-number&gt;&lt;foreign-keys&gt;&lt;key app="EN" db-id="e9psswxvmva0epexpr8v5aagf5vpx5draad0" timestamp="1774584511"&gt;530&lt;/key&gt;&lt;/foreign-keys&gt;&lt;ref-type name="Journal Article"&gt;17&lt;/ref-type&gt;&lt;contributors&gt;&lt;authors&gt;&lt;author&gt;Yang, Ni&lt;/author&gt;&lt;author&gt;Liu, Jing&lt;/author&gt;&lt;author&gt;Wang, Lin&lt;/author&gt;&lt;author&gt;Ding, Jiajun&lt;/author&gt;&lt;author&gt;Sun, Lingzhi&lt;/author&gt;&lt;author&gt;Qi, Xianghua&lt;/author&gt;&lt;author&gt;Lu, Yitong&lt;/author&gt;&lt;author&gt;Yan, Wei&lt;/author&gt;&lt;/authors&gt;&lt;/contributors&gt;&lt;titles&gt;&lt;title&gt;Automated identification of early to mid-stage Parkinson’s disease using deep convolutional neural networks on static facial images&lt;/title&gt;&lt;secondary-title&gt;Frontiers in Medical Technology&lt;/secondary-title&gt;&lt;/titles&gt;&lt;periodical&gt;&lt;full-title&gt;Frontiers in Medical Technology&lt;/full-title&gt;&lt;/periodical&gt;&lt;pages&gt;1655199&lt;/pages&gt;&lt;volume&gt;7&lt;/volume&gt;&lt;dates&gt;&lt;year&gt;2025&lt;/year&gt;&lt;/dates&gt;&lt;isbn&gt;2673-3129&lt;/isbn&gt;&lt;urls&gt;&lt;/urls&gt;&lt;/record&gt;&lt;/Cite&gt;&lt;/EndNote&gt;</w:instrText>
      </w:r>
      <w:r>
        <w:fldChar w:fldCharType="separate"/>
      </w:r>
      <w:r w:rsidRPr="39856238">
        <w:rPr>
          <w:noProof/>
        </w:rPr>
        <w:t>[38, 39]</w:t>
      </w:r>
      <w:r>
        <w:fldChar w:fldCharType="end"/>
      </w:r>
      <w:r>
        <w:t>, likely because they fail to capture dynamic motor features. Accordingly, dynamic tasks have become the dominant approach.</w:t>
      </w:r>
    </w:p>
    <w:p w14:paraId="4BF5AE3E" w14:textId="0E8915E7" w:rsidR="00DE2554" w:rsidRPr="00052609" w:rsidRDefault="00DE2554" w:rsidP="00FA16F2">
      <w:r w:rsidRPr="00FD35AE">
        <w:rPr>
          <w:u w:val="single"/>
        </w:rPr>
        <w:t>Na</w:t>
      </w:r>
      <w:r w:rsidRPr="064EEA1E">
        <w:rPr>
          <w:u w:val="single"/>
        </w:rPr>
        <w:t>turalistic tasks</w:t>
      </w:r>
      <w:r>
        <w:t>. Connected-speech tasks, such as monologue recordings or descriptions of familiar people</w:t>
      </w:r>
      <w:r w:rsidRPr="064EEA1E">
        <w:rPr>
          <w:lang w:eastAsia="zh-CN"/>
        </w:rPr>
        <w:t xml:space="preserve"> </w:t>
      </w:r>
      <w:r>
        <w:fldChar w:fldCharType="begin">
          <w:fldData xml:space="preserve">PEVuZE5vdGU+PENpdGU+PEF1dGhvcj5BYnJhbWk8L0F1dGhvcj48WWVhcj4yMDIxPC9ZZWFyPjxS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</w:fldData>
        </w:fldChar>
      </w:r>
      <w:r>
        <w:instrText xml:space="preserve"> ADDIN EN.CITE </w:instrText>
      </w:r>
      <w:r>
        <w:fldChar w:fldCharType="begin">
          <w:fldData xml:space="preserve">PEVuZE5vdGU+PENpdGU+PEF1dGhvcj5BYnJhbWk8L0F1dGhvcj48WWVhcj4yMDIxPC9ZZWFyPjxS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</w:fldData>
        </w:fldChar>
      </w:r>
      <w:r>
        <w:instrText xml:space="preserve"> ADDIN EN.CITE.DATA </w:instrText>
      </w:r>
      <w:r>
        <w:fldChar w:fldCharType="end"/>
      </w:r>
      <w:r>
        <w:fldChar w:fldCharType="separate"/>
      </w:r>
      <w:r w:rsidRPr="064EEA1E">
        <w:rPr>
          <w:noProof/>
        </w:rPr>
        <w:t>[40-43]</w:t>
      </w:r>
      <w:r>
        <w:fldChar w:fldCharType="end"/>
      </w:r>
      <w:r>
        <w:t xml:space="preserve">, capture spontaneous facial activity during ecologically valid behavior. Dynamic facial expressions </w:t>
      </w:r>
      <w:r>
        <w:fldChar w:fldCharType="begin">
          <w:fldData xml:space="preserve">PEVuZE5vdGU+PENpdGU+PEF1dGhvcj5TZXJiw6llPC9BdXRob3I+PFllYXI+MjAyNTwvWWVhcj48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</w:fldData>
        </w:fldChar>
      </w:r>
      <w:r>
        <w:instrText xml:space="preserve"> ADDIN EN.CITE </w:instrText>
      </w:r>
      <w:r>
        <w:fldChar w:fldCharType="begin">
          <w:fldData xml:space="preserve">PEVuZE5vdGU+PENpdGU+PEF1dGhvcj5TZXJiw6llPC9BdXRob3I+PFllYXI+MjAyNTwvWWVhcj48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</w:fldData>
        </w:fldChar>
      </w:r>
      <w:r>
        <w:instrText xml:space="preserve"> ADDIN EN.CITE.DATA </w:instrText>
      </w:r>
      <w:r>
        <w:fldChar w:fldCharType="end"/>
      </w:r>
      <w:r>
        <w:fldChar w:fldCharType="separate"/>
      </w:r>
      <w:r w:rsidRPr="064EEA1E">
        <w:rPr>
          <w:noProof/>
        </w:rPr>
        <w:t>[44-51]</w:t>
      </w:r>
      <w:r>
        <w:fldChar w:fldCharType="end"/>
      </w:r>
      <w:r>
        <w:t>, either posed or mimicked,  engage partially different neural processing pathways</w:t>
      </w:r>
      <w:r w:rsidRPr="064EEA1E">
        <w:rPr>
          <w:lang w:eastAsia="zh-CN"/>
        </w:rPr>
        <w:t xml:space="preserve"> </w:t>
      </w:r>
      <w:r>
        <w:fldChar w:fldCharType="begin"/>
      </w:r>
      <w:r>
        <w:instrText xml:space="preserve"> ADDIN EN.CITE &lt;EndNote&gt;&lt;Cite&gt;&lt;Author&gt;Rinn&lt;/Author&gt;&lt;Year&gt;1984&lt;/Year&gt;&lt;RecNum&gt;544&lt;/RecNum&gt;&lt;DisplayText&gt;[52]&lt;/DisplayText&gt;&lt;record&gt;&lt;rec-number&gt;544&lt;/rec-number&gt;&lt;foreign-keys&gt;&lt;key app="EN" db-id="e9psswxvmva0epexpr8v5aagf5vpx5draad0" timestamp="1774585163"&gt;544&lt;/key&gt;&lt;/foreign-keys&gt;&lt;ref-type name="Journal Article"&gt;17&lt;/ref-type&gt;&lt;contributors&gt;&lt;authors&gt;&lt;author&gt;Rinn, William E&lt;/author&gt;&lt;/authors&gt;&lt;/contributors&gt;&lt;titles&gt;&lt;title&gt;The neuropsychology of facial expression: a review of the neurological and psychological mechanisms for producing facial expressions&lt;/title&gt;&lt;secondary-title&gt;Psychological bulletin&lt;/secondary-title&gt;&lt;/titles&gt;&lt;periodical&gt;&lt;full-title&gt;Psychological bulletin&lt;/full-title&gt;&lt;/periodical&gt;&lt;pages&gt;52&lt;/pages&gt;&lt;volume&gt;95&lt;/volume&gt;&lt;number&gt;1&lt;/number&gt;&lt;dates&gt;&lt;year&gt;1984&lt;/year&gt;&lt;/dates&gt;&lt;isbn&gt;1939-1455&lt;/isbn&gt;&lt;urls&gt;&lt;/urls&gt;&lt;/record&gt;&lt;/Cite&gt;&lt;/EndNote&gt;</w:instrText>
      </w:r>
      <w:r>
        <w:fldChar w:fldCharType="separate"/>
      </w:r>
      <w:r w:rsidRPr="064EEA1E">
        <w:rPr>
          <w:noProof/>
        </w:rPr>
        <w:t>[52]</w:t>
      </w:r>
      <w:r>
        <w:fldChar w:fldCharType="end"/>
      </w:r>
      <w:r w:rsidRPr="064EEA1E">
        <w:rPr>
          <w:lang w:eastAsia="zh-CN"/>
        </w:rPr>
        <w:t xml:space="preserve"> </w:t>
      </w:r>
      <w:r>
        <w:t xml:space="preserve">and are generally more informative than static images, </w:t>
      </w:r>
      <w:r w:rsidR="240BCA3C">
        <w:t>revealing motor</w:t>
      </w:r>
      <w:r>
        <w:t xml:space="preserve"> features not explicitly represented in standard clinical scales (e.g., MDS-UPDRS item 3.2).</w:t>
      </w:r>
    </w:p>
    <w:p w14:paraId="2B2A6AD9" w14:textId="77777777" w:rsidR="00DE2554" w:rsidRPr="00052609" w:rsidRDefault="00DE2554" w:rsidP="00FA16F2">
      <w:r w:rsidRPr="39856238">
        <w:rPr>
          <w:u w:val="single"/>
        </w:rPr>
        <w:t>Blinking and gaze</w:t>
      </w:r>
      <w:r>
        <w:t>. Forced blinking tasks</w:t>
      </w:r>
      <w:r w:rsidRPr="39856238">
        <w:rPr>
          <w:lang w:eastAsia="zh-CN"/>
        </w:rPr>
        <w:t xml:space="preserve"> </w:t>
      </w:r>
      <w:r>
        <w:fldChar w:fldCharType="begin"/>
      </w:r>
      <w:r>
        <w:instrText xml:space="preserve"> ADDIN EN.CITE &lt;EndNote&gt;&lt;Cite&gt;&lt;Author&gt;Francis&lt;/Author&gt;&lt;Year&gt;2024&lt;/Year&gt;&lt;RecNum&gt;545&lt;/RecNum&gt;&lt;DisplayText&gt;[53]&lt;/DisplayText&gt;&lt;record&gt;&lt;rec-number&gt;545&lt;/rec-number&gt;&lt;foreign-keys&gt;&lt;key app="EN" db-id="e9psswxvmva0epexpr8v5aagf5vpx5draad0" timestamp="1774585279"&gt;545&lt;/key&gt;&lt;/foreign-keys&gt;&lt;ref-type name="Journal Article"&gt;17&lt;/ref-type&gt;&lt;contributors&gt;&lt;authors&gt;&lt;author&gt;Francis, Michaela&lt;/author&gt;&lt;author&gt;Zirra, Alexandra&lt;/author&gt;&lt;author&gt;Haque, Tahrina&lt;/author&gt;&lt;author&gt;Gallagher, David&lt;/author&gt;&lt;author&gt;Budu, Caroline&lt;/author&gt;&lt;author&gt;Lees, Andrew J&lt;/author&gt;&lt;author&gt;Schrag, Anette&lt;/author&gt;&lt;author&gt;Noyce, Alastair J&lt;/author&gt;&lt;author&gt;Simonet, Cristina&lt;/author&gt;&lt;/authors&gt;&lt;/contributors&gt;&lt;titles&gt;&lt;title&gt;Rapid voluntary blinking as a clinical marker of parkinson’s disease&lt;/title&gt;&lt;secondary-title&gt;Journal of Parkinson’s Disease&lt;/secondary-title&gt;&lt;/titles&gt;&lt;periodical&gt;&lt;full-title&gt;Journal of Parkinson’s Disease&lt;/full-title&gt;&lt;/periodical&gt;&lt;pages&gt;993-997&lt;/pages&gt;&lt;volume&gt;14&lt;/volume&gt;&lt;number&gt;5&lt;/number&gt;&lt;dates&gt;&lt;year&gt;2024&lt;/year&gt;&lt;/dates&gt;&lt;isbn&gt;1877-7171&lt;/isbn&gt;&lt;urls&gt;&lt;/urls&gt;&lt;/record&gt;&lt;/Cite&gt;&lt;/EndNote&gt;</w:instrText>
      </w:r>
      <w:r>
        <w:fldChar w:fldCharType="separate"/>
      </w:r>
      <w:r w:rsidRPr="39856238">
        <w:rPr>
          <w:noProof/>
        </w:rPr>
        <w:t>[53]</w:t>
      </w:r>
      <w:r>
        <w:fldChar w:fldCharType="end"/>
      </w:r>
      <w:r>
        <w:t xml:space="preserve"> are typically recorded and manually counted, primarily capturing slowed blinking. In contrast, resting-state blinking</w:t>
      </w:r>
      <w:r w:rsidRPr="39856238">
        <w:rPr>
          <w:lang w:eastAsia="zh-CN"/>
        </w:rPr>
        <w:t xml:space="preserve"> </w:t>
      </w:r>
      <w:r>
        <w:fldChar w:fldCharType="begin"/>
      </w:r>
      <w:r>
        <w:instrText xml:space="preserve"> ADDIN EN.CITE &lt;EndNote&gt;&lt;Cite&gt;&lt;Author&gt;Kimura&lt;/Author&gt;&lt;Year&gt;2017&lt;/Year&gt;&lt;RecNum&gt;546&lt;/RecNum&gt;&lt;DisplayText&gt;[54]&lt;/DisplayText&gt;&lt;record&gt;&lt;rec-number&gt;546&lt;/rec-number&gt;&lt;foreign-keys&gt;&lt;key app="EN" db-id="e9psswxvmva0epexpr8v5aagf5vpx5draad0" timestamp="1774585322"&gt;546&lt;/key&gt;&lt;/foreign-keys&gt;&lt;ref-type name="Journal Article"&gt;17&lt;/ref-type&gt;&lt;contributors&gt;&lt;authors&gt;&lt;author&gt;Kimura, Naoko&lt;/author&gt;&lt;author&gt;Watanabe, Akihide&lt;/author&gt;&lt;author&gt;Suzuki, Kazutaka&lt;/author&gt;&lt;author&gt;Toyoda, Haruyoshi&lt;/author&gt;&lt;author&gt;Hakamata, Naotoshi&lt;/author&gt;&lt;author&gt;Fukuoka, Hideki&lt;/author&gt;&lt;author&gt;Washimi, Yukihiko&lt;/author&gt;&lt;author&gt;Arahata, Yutaka&lt;/author&gt;&lt;author&gt;Takeda, Akinori&lt;/author&gt;&lt;author&gt;Kondo, Masaki&lt;/author&gt;&lt;/authors&gt;&lt;/contributors&gt;&lt;titles&gt;&lt;title&gt;Measurement of spontaneous blinks in patients with Parkinson&amp;apos;s disease using a new high-speed blink analysis system&lt;/title&gt;&lt;secondary-title&gt;Journal of the Neurological Sciences&lt;/secondary-title&gt;&lt;/titles&gt;&lt;periodical&gt;&lt;full-title&gt;Journal of the Neurological Sciences&lt;/full-title&gt;&lt;/periodical&gt;&lt;pages&gt;200-204&lt;/pages&gt;&lt;volume&gt;380&lt;/volume&gt;&lt;dates&gt;&lt;year&gt;2017&lt;/year&gt;&lt;/dates&gt;&lt;isbn&gt;0022-510X&lt;/isbn&gt;&lt;urls&gt;&lt;/urls&gt;&lt;/record&gt;&lt;/Cite&gt;&lt;/EndNote&gt;</w:instrText>
      </w:r>
      <w:r>
        <w:fldChar w:fldCharType="separate"/>
      </w:r>
      <w:r w:rsidRPr="39856238">
        <w:rPr>
          <w:noProof/>
        </w:rPr>
        <w:t>[54]</w:t>
      </w:r>
      <w:r>
        <w:fldChar w:fldCharType="end"/>
      </w:r>
      <w:r w:rsidRPr="39856238">
        <w:rPr>
          <w:lang w:eastAsia="zh-CN"/>
        </w:rPr>
        <w:t xml:space="preserve"> </w:t>
      </w:r>
      <w:r>
        <w:t>enables millisecond-scale temporal characterization, with blinks defined as events lasting approximately 100 ms and recorded at high temporal resolution (1 kHz). Gaze analysis</w:t>
      </w:r>
      <w:r w:rsidRPr="39856238">
        <w:rPr>
          <w:lang w:eastAsia="zh-CN"/>
        </w:rPr>
        <w:t xml:space="preserve"> </w:t>
      </w:r>
      <w:r>
        <w:fldChar w:fldCharType="begin">
          <w:fldData xml:space="preserve">PEVuZE5vdGU+PENpdGU+PEF1dGhvcj5MaTwvQXV0aG9yPjxZZWFyPjIwMjQ8L1llYXI+PFJlY051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</w:fldData>
        </w:fldChar>
      </w:r>
      <w:r>
        <w:instrText xml:space="preserve"> ADDIN EN.CITE </w:instrText>
      </w:r>
      <w:r>
        <w:fldChar w:fldCharType="begin">
          <w:fldData xml:space="preserve">PEVuZE5vdGU+PENpdGU+PEF1dGhvcj5MaTwvQXV0aG9yPjxZZWFyPjIwMjQ8L1llYXI+PFJlY051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</w:fldData>
        </w:fldChar>
      </w:r>
      <w:r>
        <w:instrText xml:space="preserve"> ADDIN EN.CITE.DATA </w:instrText>
      </w:r>
      <w:r>
        <w:fldChar w:fldCharType="end"/>
      </w:r>
      <w:r>
        <w:fldChar w:fldCharType="separate"/>
      </w:r>
      <w:r w:rsidRPr="39856238">
        <w:rPr>
          <w:noProof/>
        </w:rPr>
        <w:t>[55-</w:t>
      </w:r>
      <w:r w:rsidRPr="39856238">
        <w:rPr>
          <w:noProof/>
        </w:rPr>
        <w:lastRenderedPageBreak/>
        <w:t>57]</w:t>
      </w:r>
      <w:r>
        <w:fldChar w:fldCharType="end"/>
      </w:r>
      <w:r>
        <w:t>, via video-based methods or oculography, extends this domain but remains technically challenging from video alone.</w:t>
      </w:r>
    </w:p>
    <w:p w14:paraId="1551D702" w14:textId="77777777" w:rsidR="00DE2554" w:rsidRPr="00052609" w:rsidRDefault="00DE2554" w:rsidP="00FA16F2">
      <w:r w:rsidRPr="39856238">
        <w:rPr>
          <w:u w:val="single"/>
        </w:rPr>
        <w:t>Targeted activations.</w:t>
      </w:r>
      <w:r>
        <w:t xml:space="preserve"> Structured tasks probe specific features such as asymmetry, eyelid closure strength, and abnormal voluntary facial movements. Tic suppression paradigms</w:t>
      </w:r>
      <w:r w:rsidRPr="39856238">
        <w:rPr>
          <w:lang w:eastAsia="zh-CN"/>
        </w:rPr>
        <w:t xml:space="preserve"> </w:t>
      </w:r>
      <w:r>
        <w:fldChar w:fldCharType="begin"/>
      </w:r>
      <w:r>
        <w:instrText xml:space="preserve"> ADDIN EN.CITE &lt;EndNote&gt;&lt;Cite&gt;&lt;Author&gt;Himle&lt;/Author&gt;&lt;Year&gt;2005&lt;/Year&gt;&lt;RecNum&gt;550&lt;/RecNum&gt;&lt;DisplayText&gt;[58]&lt;/DisplayText&gt;&lt;record&gt;&lt;rec-number&gt;550&lt;/rec-number&gt;&lt;foreign-keys&gt;&lt;key app="EN" db-id="e9psswxvmva0epexpr8v5aagf5vpx5draad0" timestamp="1774585514"&gt;550&lt;/key&gt;&lt;/foreign-keys&gt;&lt;ref-type name="Journal Article"&gt;17&lt;/ref-type&gt;&lt;contributors&gt;&lt;authors&gt;&lt;author&gt;Himle, Michael B&lt;/author&gt;&lt;author&gt;Woods, Douglas W&lt;/author&gt;&lt;/authors&gt;&lt;/contributors&gt;&lt;titles&gt;&lt;title&gt;An experimental evaluation of tic suppression and the tic rebound effect&lt;/title&gt;&lt;secondary-title&gt;Behaviour research and therapy&lt;/secondary-title&gt;&lt;/titles&gt;&lt;periodical&gt;&lt;full-title&gt;Behaviour research and therapy&lt;/full-title&gt;&lt;/periodical&gt;&lt;pages&gt;1443-1451&lt;/pages&gt;&lt;volume&gt;43&lt;/volume&gt;&lt;number&gt;11&lt;/number&gt;&lt;dates&gt;&lt;year&gt;2005&lt;/year&gt;&lt;/dates&gt;&lt;isbn&gt;0005-7967&lt;/isbn&gt;&lt;urls&gt;&lt;/urls&gt;&lt;/record&gt;&lt;/Cite&gt;&lt;/EndNote&gt;</w:instrText>
      </w:r>
      <w:r>
        <w:fldChar w:fldCharType="separate"/>
      </w:r>
      <w:r w:rsidRPr="39856238">
        <w:rPr>
          <w:noProof/>
        </w:rPr>
        <w:t>[58]</w:t>
      </w:r>
      <w:r>
        <w:fldChar w:fldCharType="end"/>
      </w:r>
      <w:r>
        <w:t>, involving recordings with and without voluntary suppression, provide a controlled framework to quantify abnormal motor output. Across paradigms, dynamic facial tasks consistently outperform static images, capturing motor characteristics missed by conventional rating scales.</w:t>
      </w:r>
    </w:p>
    <w:p w14:paraId="7FB228D6" w14:textId="77777777" w:rsidR="00DE2554" w:rsidRPr="00052609" w:rsidRDefault="00DE2554" w:rsidP="00FA16F2">
      <w:r w:rsidRPr="39856238">
        <w:rPr>
          <w:u w:val="single"/>
        </w:rPr>
        <w:t>Head movement assessment</w:t>
      </w:r>
      <w:r>
        <w:t xml:space="preserve"> is often integrated with facial analysis but introduces additional kinematic dimensions. Phonation tests</w:t>
      </w:r>
      <w:r w:rsidRPr="39856238">
        <w:rPr>
          <w:lang w:eastAsia="zh-CN"/>
        </w:rPr>
        <w:t xml:space="preserve"> </w:t>
      </w:r>
      <w:r w:rsidRPr="39856238">
        <w:rPr>
          <w:lang w:eastAsia="zh-CN"/>
        </w:rPr>
        <w:fldChar w:fldCharType="begin"/>
      </w:r>
      <w:r w:rsidRPr="39856238">
        <w:rPr>
          <w:lang w:eastAsia="zh-CN"/>
        </w:rPr>
        <w:instrText xml:space="preserve"> ADDIN EN.CITE &lt;EndNote&gt;&lt;Cite&gt;&lt;Author&gt;Yang&lt;/Author&gt;&lt;Year&gt;2022&lt;/Year&gt;&lt;RecNum&gt;551&lt;/RecNum&gt;&lt;DisplayText&gt;[59]&lt;/DisplayText&gt;&lt;record&gt;&lt;rec-number&gt;551&lt;/rec-number&gt;&lt;foreign-keys&gt;&lt;key app="EN" db-id="e9psswxvmva0epexpr8v5aagf5vpx5draad0" timestamp="1774585560"&gt;551&lt;/key&gt;&lt;/foreign-keys&gt;&lt;ref-type name="Journal Article"&gt;17&lt;/ref-type&gt;&lt;contributors&gt;&lt;authors&gt;&lt;author&gt;Yang, Jingsheng&lt;/author&gt;&lt;author&gt;Guo, Quanhao&lt;/author&gt;&lt;author&gt;Zou, Xianwei&lt;/author&gt;&lt;author&gt;Wang, Meng&lt;/author&gt;&lt;author&gt;Wen, Yanxia&lt;/author&gt;&lt;author&gt;Chen, Xiaqing&lt;/author&gt;&lt;author&gt;Weng, Xiechuan&lt;/author&gt;&lt;author&gt;Xu, Fan&lt;/author&gt;&lt;/authors&gt;&lt;/contributors&gt;&lt;titles&gt;&lt;title&gt;Correlation between head tremble and the severity of Parkinson’s disease&lt;/title&gt;&lt;secondary-title&gt;CNS Neuroscience &amp;amp; Therapeutics&lt;/secondary-title&gt;&lt;/titles&gt;&lt;periodical&gt;&lt;full-title&gt;CNS Neuroscience &amp;amp; Therapeutics&lt;/full-title&gt;&lt;/periodical&gt;&lt;pages&gt;218-225&lt;/pages&gt;&lt;volume&gt;28&lt;/volume&gt;&lt;number&gt;2&lt;/number&gt;&lt;dates&gt;&lt;year&gt;2022&lt;/year&gt;&lt;/dates&gt;&lt;isbn&gt;1755-5930&lt;/isbn&gt;&lt;urls&gt;&lt;/urls&gt;&lt;/record&gt;&lt;/Cite&gt;&lt;/EndNote&gt;</w:instrText>
      </w:r>
      <w:r w:rsidRPr="39856238">
        <w:rPr>
          <w:lang w:eastAsia="zh-CN"/>
        </w:rPr>
        <w:fldChar w:fldCharType="separate"/>
      </w:r>
      <w:r w:rsidRPr="39856238">
        <w:rPr>
          <w:noProof/>
          <w:lang w:eastAsia="zh-CN"/>
        </w:rPr>
        <w:t>[59]</w:t>
      </w:r>
      <w:r w:rsidRPr="39856238">
        <w:rPr>
          <w:lang w:eastAsia="zh-CN"/>
        </w:rPr>
        <w:fldChar w:fldCharType="end"/>
      </w:r>
      <w:r>
        <w:t xml:space="preserve"> quantify head tremor during sustained vocalization, while natural head motion </w:t>
      </w:r>
      <w:r>
        <w:fldChar w:fldCharType="begin"/>
      </w:r>
      <w:r>
        <w:instrText xml:space="preserve"> ADDIN EN.CITE &lt;EndNote&gt;&lt;Cite&gt;&lt;Author&gt;Ali&lt;/Author&gt;&lt;Year&gt;2021&lt;/Year&gt;&lt;RecNum&gt;552&lt;/RecNum&gt;&lt;DisplayText&gt;[60]&lt;/DisplayText&gt;&lt;record&gt;&lt;rec-number&gt;552&lt;/rec-number&gt;&lt;foreign-keys&gt;&lt;key app="EN" db-id="e9psswxvmva0epexpr8v5aagf5vpx5draad0" timestamp="1774585598"&gt;552&lt;/key&gt;&lt;/foreign-keys&gt;&lt;ref-type name="Journal Article"&gt;17&lt;/ref-type&gt;&lt;contributors&gt;&lt;authors&gt;&lt;author&gt;Ali, Mohammad Rafayet&lt;/author&gt;&lt;author&gt;Sen, Taylan&lt;/author&gt;&lt;author&gt;Li, Qianyi&lt;/author&gt;&lt;author&gt;Langevin, Raina&lt;/author&gt;&lt;author&gt;Myers, Taylor&lt;/author&gt;&lt;author&gt;Dorsey, E Ray&lt;/author&gt;&lt;author&gt;Sharma, Saloni&lt;/author&gt;&lt;author&gt;Hoque, Ehsan&lt;/author&gt;&lt;/authors&gt;&lt;/contributors&gt;&lt;titles&gt;&lt;title&gt;Analyzing head pose in remotely collected videos of people with Parkinson’s disease&lt;/title&gt;&lt;secondary-title&gt;ACM Transactions on Computing for Healthcare&lt;/secondary-title&gt;&lt;/titles&gt;&lt;periodical&gt;&lt;full-title&gt;ACM Transactions on Computing for Healthcare&lt;/full-title&gt;&lt;/periodical&gt;&lt;pages&gt;1-13&lt;/pages&gt;&lt;volume&gt;2&lt;/volume&gt;&lt;number&gt;4&lt;/number&gt;&lt;dates&gt;&lt;year&gt;2021&lt;/year&gt;&lt;/dates&gt;&lt;isbn&gt;2637-8051&lt;/isbn&gt;&lt;urls&gt;&lt;/urls&gt;&lt;/record&gt;&lt;/Cite&gt;&lt;/EndNote&gt;</w:instrText>
      </w:r>
      <w:r>
        <w:fldChar w:fldCharType="separate"/>
      </w:r>
      <w:r w:rsidRPr="39856238">
        <w:rPr>
          <w:noProof/>
        </w:rPr>
        <w:t>[60]</w:t>
      </w:r>
      <w:r>
        <w:fldChar w:fldCharType="end"/>
      </w:r>
      <w:r>
        <w:t xml:space="preserve"> can be assessed during spontaneous facial expression or other tasks. Sustained gaze and eye–head coordination paradigms enable detection of gaze abnormalities and impaired coordination between ocular and cervical motor systems.</w:t>
      </w:r>
    </w:p>
    <w:p w14:paraId="70D59406" w14:textId="77777777" w:rsidR="00DE2554" w:rsidRPr="00C74421" w:rsidRDefault="00DE2554" w:rsidP="00FA16F2">
      <w:pPr>
        <w:pStyle w:val="Heading3"/>
        <w:rPr>
          <w:rFonts w:eastAsia="Times New Roman"/>
          <w:lang w:eastAsia="cs-CZ"/>
        </w:rPr>
      </w:pPr>
      <w:r w:rsidRPr="39856238">
        <w:rPr>
          <w:rFonts w:eastAsia="Times New Roman"/>
          <w:lang w:eastAsia="cs-CZ"/>
        </w:rPr>
        <w:t xml:space="preserve">What </w:t>
      </w:r>
      <w:r w:rsidRPr="39856238">
        <w:rPr>
          <w:lang w:eastAsia="cs-CZ"/>
        </w:rPr>
        <w:t>n</w:t>
      </w:r>
      <w:r w:rsidRPr="39856238">
        <w:rPr>
          <w:rFonts w:eastAsia="Times New Roman"/>
          <w:lang w:eastAsia="cs-CZ"/>
        </w:rPr>
        <w:t xml:space="preserve">eeds to </w:t>
      </w:r>
      <w:r w:rsidRPr="39856238">
        <w:rPr>
          <w:lang w:eastAsia="cs-CZ"/>
        </w:rPr>
        <w:t>b</w:t>
      </w:r>
      <w:r w:rsidRPr="39856238">
        <w:rPr>
          <w:rFonts w:eastAsia="Times New Roman"/>
          <w:lang w:eastAsia="cs-CZ"/>
        </w:rPr>
        <w:t xml:space="preserve">e </w:t>
      </w:r>
      <w:r w:rsidRPr="39856238">
        <w:rPr>
          <w:lang w:eastAsia="cs-CZ"/>
        </w:rPr>
        <w:t>v</w:t>
      </w:r>
      <w:r w:rsidRPr="39856238">
        <w:rPr>
          <w:rFonts w:eastAsia="Times New Roman"/>
          <w:lang w:eastAsia="cs-CZ"/>
        </w:rPr>
        <w:t xml:space="preserve">isible and </w:t>
      </w:r>
      <w:r w:rsidRPr="39856238">
        <w:rPr>
          <w:lang w:eastAsia="cs-CZ"/>
        </w:rPr>
        <w:t>m</w:t>
      </w:r>
      <w:r w:rsidRPr="39856238">
        <w:rPr>
          <w:rFonts w:eastAsia="Times New Roman"/>
          <w:lang w:eastAsia="cs-CZ"/>
        </w:rPr>
        <w:t>easurable?</w:t>
      </w:r>
    </w:p>
    <w:p w14:paraId="4C9C94CD" w14:textId="77777777" w:rsidR="00DE2554" w:rsidRPr="001E1359" w:rsidRDefault="00DE2554" w:rsidP="00FA16F2">
      <w:r>
        <w:t>Most analyses of facial and head movement rely on dynamic assessment but are highly sensitive to physiological, behavioral, and technical confounders.</w:t>
      </w:r>
    </w:p>
    <w:p w14:paraId="2E056898" w14:textId="77777777" w:rsidR="00DE2554" w:rsidRPr="001E1359" w:rsidRDefault="00DE2554" w:rsidP="00FA16F2">
      <w:r>
        <w:t xml:space="preserve">Physiological factors include fatigue </w:t>
      </w:r>
      <w:r>
        <w:fldChar w:fldCharType="begin"/>
      </w:r>
      <w:r>
        <w:instrText xml:space="preserve"> ADDIN EN.CITE &lt;EndNote&gt;&lt;Cite&gt;&lt;Author&gt;Brach&lt;/Author&gt;&lt;Year&gt;1995&lt;/Year&gt;&lt;RecNum&gt;553&lt;/RecNum&gt;&lt;DisplayText&gt;[61]&lt;/DisplayText&gt;&lt;record&gt;&lt;rec-number&gt;553&lt;/rec-number&gt;&lt;foreign-keys&gt;&lt;key app="EN" db-id="e9psswxvmva0epexpr8v5aagf5vpx5draad0" timestamp="1774585643"&gt;553&lt;/key&gt;&lt;/foreign-keys&gt;&lt;ref-type name="Journal Article"&gt;17&lt;/ref-type&gt;&lt;contributors&gt;&lt;authors&gt;&lt;author&gt;Brach, Jennifer S&lt;/author&gt;&lt;author&gt;VanSwearingen, Jessie&lt;/author&gt;&lt;/authors&gt;&lt;/contributors&gt;&lt;titles&gt;&lt;title&gt;Measuring fatigue related to facial muscle function&lt;/title&gt;&lt;secondary-title&gt;Archives of physical medicine and rehabilitation&lt;/secondary-title&gt;&lt;/titles&gt;&lt;periodical&gt;&lt;full-title&gt;Archives of physical medicine and rehabilitation&lt;/full-title&gt;&lt;/periodical&gt;&lt;pages&gt;905-908&lt;/pages&gt;&lt;volume&gt;76&lt;/volume&gt;&lt;number&gt;10&lt;/number&gt;&lt;dates&gt;&lt;year&gt;1995&lt;/year&gt;&lt;/dates&gt;&lt;isbn&gt;0003-9993&lt;/isbn&gt;&lt;urls&gt;&lt;/urls&gt;&lt;/record&gt;&lt;/Cite&gt;&lt;/EndNote&gt;</w:instrText>
      </w:r>
      <w:r>
        <w:fldChar w:fldCharType="separate"/>
      </w:r>
      <w:r w:rsidRPr="39856238">
        <w:rPr>
          <w:noProof/>
        </w:rPr>
        <w:t>[61]</w:t>
      </w:r>
      <w:r>
        <w:fldChar w:fldCharType="end"/>
      </w:r>
      <w:r>
        <w:t xml:space="preserve">, medication effects (e.g., antihistamines, antidepressants), comorbid conditions affecting facial movement (e.g., stroke, facial palsy), and cosmetic interventions such as botulinum toxin injections. Behavioral confounders arise from variability in gaze direction and head positioning, motion blur due to recording conditions, facial occlusions (e.g., facial hair, eyeglasses) </w:t>
      </w:r>
      <w:r>
        <w:fldChar w:fldCharType="begin"/>
      </w:r>
      <w:r>
        <w:instrText xml:space="preserve"> ADDIN EN.CITE &lt;EndNote&gt;&lt;Cite&gt;&lt;Author&gt;Kälble&lt;/Author&gt;&lt;Year&gt;2025&lt;/Year&gt;&lt;RecNum&gt;534&lt;/RecNum&gt;&lt;DisplayText&gt;[43]&lt;/DisplayText&gt;&lt;record&gt;&lt;rec-number&gt;534&lt;/rec-number&gt;&lt;foreign-keys&gt;&lt;key app="EN" db-id="e9psswxvmva0epexpr8v5aagf5vpx5draad0" timestamp="1774584693"&gt;534&lt;/key&gt;&lt;/foreign-keys&gt;&lt;ref-type name="Journal Article"&gt;17&lt;/ref-type&gt;&lt;contributors&gt;&lt;authors&gt;&lt;author&gt;Kälble, Louis&lt;/author&gt;&lt;author&gt;Tykalova, Tereza&lt;/author&gt;&lt;author&gt;Zogala, David&lt;/author&gt;&lt;author&gt;Dusek, Petr&lt;/author&gt;&lt;author&gt;Rusz, Jan&lt;/author&gt;&lt;author&gt;Novotny, Michal&lt;/author&gt;&lt;/authors&gt;&lt;/contributors&gt;&lt;titles&gt;&lt;title&gt;Automatic analysis of eyelid movement in de-novo Parkinson’s disease&lt;/title&gt;&lt;secondary-title&gt;npj Parkinson&amp;apos;s Disease&lt;/secondary-title&gt;&lt;/titles&gt;&lt;periodical&gt;&lt;full-title&gt;npj Parkinson&amp;apos;s Disease&lt;/full-title&gt;&lt;/periodical&gt;&lt;pages&gt;153&lt;/pages&gt;&lt;volume&gt;11&lt;/volume&gt;&lt;number&gt;1&lt;/number&gt;&lt;dates&gt;&lt;year&gt;2025&lt;/year&gt;&lt;/dates&gt;&lt;isbn&gt;2373-8057&lt;/isbn&gt;&lt;urls&gt;&lt;/urls&gt;&lt;/record&gt;&lt;/Cite&gt;&lt;/EndNote&gt;</w:instrText>
      </w:r>
      <w:r>
        <w:fldChar w:fldCharType="separate"/>
      </w:r>
      <w:r w:rsidRPr="39856238">
        <w:rPr>
          <w:noProof/>
        </w:rPr>
        <w:t>[43]</w:t>
      </w:r>
      <w:r>
        <w:fldChar w:fldCharType="end"/>
      </w:r>
      <w:r>
        <w:t xml:space="preserve">, mood alterations or depressive symptoms </w:t>
      </w:r>
      <w:r>
        <w:fldChar w:fldCharType="begin"/>
      </w:r>
      <w:r>
        <w:instrText xml:space="preserve"> ADDIN EN.CITE &lt;EndNote&gt;&lt;Cite&gt;&lt;Author&gt;Gaebel&lt;/Author&gt;&lt;Year&gt;2004&lt;/Year&gt;&lt;RecNum&gt;554&lt;/RecNum&gt;&lt;DisplayText&gt;[62]&lt;/DisplayText&gt;&lt;record&gt;&lt;rec-number&gt;554&lt;/rec-number&gt;&lt;foreign-keys&gt;&lt;key app="EN" db-id="e9psswxvmva0epexpr8v5aagf5vpx5draad0" timestamp="1774585688"&gt;554&lt;/key&gt;&lt;/foreign-keys&gt;&lt;ref-type name="Journal Article"&gt;17&lt;/ref-type&gt;&lt;contributors&gt;&lt;authors&gt;&lt;author&gt;Gaebel, Wolfgang&lt;/author&gt;&lt;author&gt;Wölwer, Wolfgang&lt;/author&gt;&lt;/authors&gt;&lt;/contributors&gt;&lt;titles&gt;&lt;title&gt;Facial expressivity in the course of schizophrenia and depression&lt;/title&gt;&lt;secondary-title&gt;European archives of psychiatry and clinical neuroscience&lt;/secondary-title&gt;&lt;/titles&gt;&lt;periodical&gt;&lt;full-title&gt;European archives of psychiatry and clinical neuroscience&lt;/full-title&gt;&lt;/periodical&gt;&lt;pages&gt;335-342&lt;/pages&gt;&lt;volume&gt;254&lt;/volume&gt;&lt;number&gt;5&lt;/number&gt;&lt;dates&gt;&lt;year&gt;2004&lt;/year&gt;&lt;/dates&gt;&lt;isbn&gt;0940-1334&lt;/isbn&gt;&lt;urls&gt;&lt;/urls&gt;&lt;/record&gt;&lt;/Cite&gt;&lt;/EndNote&gt;</w:instrText>
      </w:r>
      <w:r>
        <w:fldChar w:fldCharType="separate"/>
      </w:r>
      <w:r w:rsidRPr="39856238">
        <w:rPr>
          <w:noProof/>
        </w:rPr>
        <w:t>[62]</w:t>
      </w:r>
      <w:r>
        <w:fldChar w:fldCharType="end"/>
      </w:r>
      <w:r>
        <w:t xml:space="preserve">, and emotional state. Technical and environmental factors include head pose, where yaw and roll introduce asymmetric distortion </w:t>
      </w:r>
      <w:r>
        <w:fldChar w:fldCharType="begin"/>
      </w:r>
      <w:r>
        <w:instrText xml:space="preserve"> ADDIN EN.CITE &lt;EndNote&gt;&lt;Cite&gt;&lt;Author&gt;Rios-Urrego&lt;/Author&gt;&lt;Year&gt;2025&lt;/Year&gt;&lt;RecNum&gt;533&lt;/RecNum&gt;&lt;DisplayText&gt;[42]&lt;/DisplayText&gt;&lt;record&gt;&lt;rec-number&gt;533&lt;/rec-number&gt;&lt;foreign-keys&gt;&lt;key app="EN" db-id="e9psswxvmva0epexpr8v5aagf5vpx5draad0" timestamp="1774584657"&gt;533&lt;/key&gt;&lt;/foreign-keys&gt;&lt;ref-type name="Journal Article"&gt;17&lt;/ref-type&gt;&lt;contributors&gt;&lt;authors&gt;&lt;author&gt;Rios-Urrego, Cristian David&lt;/author&gt;&lt;author&gt;Tykalova, Tereza&lt;/author&gt;&lt;author&gt;Dusek, Petr&lt;/author&gt;&lt;author&gt;Orozco-Arroyave, Juan Rafael&lt;/author&gt;&lt;author&gt;Rusz, Jan&lt;/author&gt;&lt;author&gt;Novotny, Michal&lt;/author&gt;&lt;/authors&gt;&lt;/contributors&gt;&lt;titles&gt;&lt;title&gt;Dynamic cheek surface modeling for enhanced hypomimia detection in Parkinson’s disease&lt;/title&gt;&lt;secondary-title&gt;Computers in Biology and Medicine&lt;/secondary-title&gt;&lt;/titles&gt;&lt;periodical&gt;&lt;full-title&gt;Computers in Biology and Medicine&lt;/full-title&gt;&lt;/periodical&gt;&lt;pages&gt;110896&lt;/pages&gt;&lt;volume&gt;197&lt;/volume&gt;&lt;dates&gt;&lt;year&gt;2025&lt;/year&gt;&lt;/dates&gt;&lt;isbn&gt;0010-4825&lt;/isbn&gt;&lt;urls&gt;&lt;/urls&gt;&lt;/record&gt;&lt;/Cite&gt;&lt;/EndNote&gt;</w:instrText>
      </w:r>
      <w:r>
        <w:fldChar w:fldCharType="separate"/>
      </w:r>
      <w:r w:rsidRPr="39856238">
        <w:rPr>
          <w:noProof/>
        </w:rPr>
        <w:t>[42]</w:t>
      </w:r>
      <w:r>
        <w:fldChar w:fldCharType="end"/>
      </w:r>
      <w:r>
        <w:t>, lighting asymmetry, age-related facial texture changes, and video artifacts such as compression, blur, and frame drops can bias estimates.</w:t>
      </w:r>
    </w:p>
    <w:p w14:paraId="208A6D2E" w14:textId="263B6072" w:rsidR="00DE2554" w:rsidRPr="001E1359" w:rsidRDefault="00DE2554" w:rsidP="00FA16F2">
      <w:r>
        <w:lastRenderedPageBreak/>
        <w:t xml:space="preserve">Vulnerability depends on task and metric: short, peak-value metrics (e.g., posed grimacing) are fragile to brief occlusions or leaving frame, whereas naturalistic assessments based on mean or median movement values are more robust  </w:t>
      </w:r>
      <w:r>
        <w:fldChar w:fldCharType="begin">
          <w:fldData xml:space="preserve">PEVuZE5vdGU+PENpdGU+PEF1dGhvcj5Ob3ZvdG55PC9BdXRob3I+PFllYXI+MjAyMjwvWWVhcj48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</w:fldData>
        </w:fldChar>
      </w:r>
      <w:r>
        <w:instrText xml:space="preserve"> ADDIN EN.CITE </w:instrText>
      </w:r>
      <w:r>
        <w:fldChar w:fldCharType="begin">
          <w:fldData xml:space="preserve">PEVuZE5vdGU+PENpdGU+PEF1dGhvcj5Ob3ZvdG55PC9BdXRob3I+PFllYXI+MjAyMjwvWWVhcj48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</w:fldData>
        </w:fldChar>
      </w:r>
      <w:r>
        <w:instrText xml:space="preserve"> ADDIN EN.CITE.DATA </w:instrText>
      </w:r>
      <w:r>
        <w:fldChar w:fldCharType="end"/>
      </w:r>
      <w:r>
        <w:fldChar w:fldCharType="separate"/>
      </w:r>
      <w:r w:rsidRPr="064EEA1E">
        <w:rPr>
          <w:noProof/>
        </w:rPr>
        <w:t>[41-43]</w:t>
      </w:r>
      <w:r>
        <w:fldChar w:fldCharType="end"/>
      </w:r>
      <w:r>
        <w:t xml:space="preserve">.  </w:t>
      </w:r>
      <w:r w:rsidR="6F611169">
        <w:t>Many experts</w:t>
      </w:r>
      <w:r>
        <w:t xml:space="preserve"> have excluded videos with more than 20% occluded frames, and normalized spatial scale to the intercanthal distance </w:t>
      </w:r>
      <w:r>
        <w:fldChar w:fldCharType="begin"/>
      </w:r>
      <w:r>
        <w:instrText xml:space="preserve"> ADDIN EN.CITE &lt;EndNote&gt;&lt;Cite&gt;&lt;Author&gt;Novotny&lt;/Author&gt;&lt;Year&gt;2022&lt;/Year&gt;&lt;RecNum&gt;532&lt;/RecNum&gt;&lt;DisplayText&gt;[41, 42]&lt;/DisplayText&gt;&lt;record&gt;&lt;rec-number&gt;532&lt;/rec-number&gt;&lt;foreign-keys&gt;&lt;key app="EN" db-id="e9psswxvmva0epexpr8v5aagf5vpx5draad0" timestamp="1774584597"&gt;532&lt;/key&gt;&lt;/foreign-keys&gt;&lt;ref-type name="Journal Article"&gt;17&lt;/ref-type&gt;&lt;contributors&gt;&lt;authors&gt;&lt;author&gt;Novotny, Michal&lt;/author&gt;&lt;author&gt;Tykalova, Tereza&lt;/author&gt;&lt;author&gt;Ruzickova, Hana&lt;/author&gt;&lt;author&gt;Ruzicka, Evzen&lt;/author&gt;&lt;author&gt;Dusek, Petr&lt;/author&gt;&lt;author&gt;Rusz, Jan&lt;/author&gt;&lt;/authors&gt;&lt;/contributors&gt;&lt;titles&gt;&lt;title&gt;Automated video-based assessment of facial bradykinesia in de-novo Parkinson’s disease&lt;/title&gt;&lt;secondary-title&gt;NPJ digital medicine&lt;/secondary-title&gt;&lt;/titles&gt;&lt;periodical&gt;&lt;full-title&gt;NPJ digital medicine&lt;/full-title&gt;&lt;/periodical&gt;&lt;pages&gt;98&lt;/pages&gt;&lt;volume&gt;5&lt;/volume&gt;&lt;number&gt;1&lt;/number&gt;&lt;dates&gt;&lt;year&gt;2022&lt;/year&gt;&lt;/dates&gt;&lt;isbn&gt;2398-6352&lt;/isbn&gt;&lt;urls&gt;&lt;/urls&gt;&lt;/record&gt;&lt;/Cite&gt;&lt;Cite&gt;&lt;Author&gt;Rios-Urrego&lt;/Author&gt;&lt;Year&gt;2025&lt;/Year&gt;&lt;RecNum&gt;533&lt;/RecNum&gt;&lt;record&gt;&lt;rec-number&gt;533&lt;/rec-number&gt;&lt;foreign-keys&gt;&lt;key app="EN" db-id="e9psswxvmva0epexpr8v5aagf5vpx5draad0" timestamp="1774584657"&gt;533&lt;/key&gt;&lt;/foreign-keys&gt;&lt;ref-type name="Journal Article"&gt;17&lt;/ref-type&gt;&lt;contributors&gt;&lt;authors&gt;&lt;author&gt;Rios-Urrego, Cristian David&lt;/author&gt;&lt;author&gt;Tykalova, Tereza&lt;/author&gt;&lt;author&gt;Dusek, Petr&lt;/author&gt;&lt;author&gt;Orozco-Arroyave, Juan Rafael&lt;/author&gt;&lt;author&gt;Rusz, Jan&lt;/author&gt;&lt;author&gt;Novotny, Michal&lt;/author&gt;&lt;/authors&gt;&lt;/contributors&gt;&lt;titles&gt;&lt;title&gt;Dynamic cheek surface modeling for enhanced hypomimia detection in Parkinson’s disease&lt;/title&gt;&lt;secondary-title&gt;Computers in Biology and Medicine&lt;/secondary-title&gt;&lt;/titles&gt;&lt;periodical&gt;&lt;full-title&gt;Computers in Biology and Medicine&lt;/full-title&gt;&lt;/periodical&gt;&lt;pages&gt;110896&lt;/pages&gt;&lt;volume&gt;197&lt;/volume&gt;&lt;dates&gt;&lt;year&gt;2025&lt;/year&gt;&lt;/dates&gt;&lt;isbn&gt;0010-4825&lt;/isbn&gt;&lt;urls&gt;&lt;/urls&gt;&lt;/record&gt;&lt;/Cite&gt;&lt;/EndNote&gt;</w:instrText>
      </w:r>
      <w:r>
        <w:fldChar w:fldCharType="separate"/>
      </w:r>
      <w:r w:rsidRPr="064EEA1E">
        <w:rPr>
          <w:noProof/>
        </w:rPr>
        <w:t>[41, 42]</w:t>
      </w:r>
      <w:r>
        <w:fldChar w:fldCharType="end"/>
      </w:r>
      <w:r>
        <w:t>.</w:t>
      </w:r>
    </w:p>
    <w:p w14:paraId="798B4F01" w14:textId="375D17EE" w:rsidR="00DE2554" w:rsidRPr="001E1359" w:rsidRDefault="6D4A426D" w:rsidP="00FA16F2">
      <w:r>
        <w:t xml:space="preserve">Temporal resolution and windowing directly influence measurement stability. For example, assessment of the cheek region failed when computed as the difference between two consecutive frames (3.3 ms; F1 = 73%) but improved when calculated over a 5-frame window (16.6 ms; F1 = 81%) </w:t>
      </w:r>
      <w:r w:rsidR="461871F9">
        <w:fldChar w:fldCharType="begin"/>
      </w:r>
      <w:r w:rsidR="461871F9">
        <w:instrText xml:space="preserve"> ADDIN EN.CITE &lt;EndNote&gt;&lt;Cite&gt;&lt;Author&gt;Rios-Urrego&lt;/Author&gt;&lt;Year&gt;2025&lt;/Year&gt;&lt;RecNum&gt;533&lt;/RecNum&gt;&lt;DisplayText&gt;[42]&lt;/DisplayText&gt;&lt;record&gt;&lt;rec-number&gt;533&lt;/rec-number&gt;&lt;foreign-keys&gt;&lt;key app="EN" db-id="e9psswxvmva0epexpr8v5aagf5vpx5draad0" timestamp="1774584657"&gt;533&lt;/key&gt;&lt;/foreign-keys&gt;&lt;ref-type name="Journal Article"&gt;17&lt;/ref-type&gt;&lt;contributors&gt;&lt;authors&gt;&lt;author&gt;Rios-Urrego, Cristian David&lt;/author&gt;&lt;author&gt;Tykalova, Tereza&lt;/author&gt;&lt;author&gt;Dusek, Petr&lt;/author&gt;&lt;author&gt;Orozco-Arroyave, Juan Rafael&lt;/author&gt;&lt;author&gt;Rusz, Jan&lt;/author&gt;&lt;author&gt;Novotny, Michal&lt;/author&gt;&lt;/authors&gt;&lt;/contributors&gt;&lt;titles&gt;&lt;title&gt;Dynamic cheek surface modeling for enhanced hypomimia detection in Parkinson’s disease&lt;/title&gt;&lt;secondary-title&gt;Computers in Biology and Medicine&lt;/secondary-title&gt;&lt;/titles&gt;&lt;periodical&gt;&lt;full-title&gt;Computers in Biology and Medicine&lt;/full-title&gt;&lt;/periodical&gt;&lt;pages&gt;110896&lt;/pages&gt;&lt;volume&gt;197&lt;/volume&gt;&lt;dates&gt;&lt;year&gt;2025&lt;/year&gt;&lt;/dates&gt;&lt;isbn&gt;0010-4825&lt;/isbn&gt;&lt;urls&gt;&lt;/urls&gt;&lt;/record&gt;&lt;/Cite&gt;&lt;/EndNote&gt;</w:instrText>
      </w:r>
      <w:r w:rsidR="461871F9">
        <w:fldChar w:fldCharType="separate"/>
      </w:r>
      <w:r w:rsidRPr="6D4A426D">
        <w:rPr>
          <w:noProof/>
        </w:rPr>
        <w:t>[42]</w:t>
      </w:r>
      <w:r w:rsidR="461871F9">
        <w:fldChar w:fldCharType="end"/>
      </w:r>
      <w:r>
        <w:t xml:space="preserve">. Similarly, at 30 FPS (≈30 ms per frame) blinks yield three samples, which is borderline for robust blink-phase analysis </w:t>
      </w:r>
      <w:r w:rsidR="461871F9">
        <w:fldChar w:fldCharType="begin"/>
      </w:r>
      <w:r w:rsidR="461871F9">
        <w:instrText xml:space="preserve"> ADDIN EN.CITE &lt;EndNote&gt;&lt;Cite&gt;&lt;Author&gt;Kälble&lt;/Author&gt;&lt;Year&gt;2025&lt;/Year&gt;&lt;RecNum&gt;534&lt;/RecNum&gt;&lt;DisplayText&gt;[43]&lt;/DisplayText&gt;&lt;record&gt;&lt;rec-number&gt;534&lt;/rec-number&gt;&lt;foreign-keys&gt;&lt;key app="EN" db-id="e9psswxvmva0epexpr8v5aagf5vpx5draad0" timestamp="1774584693"&gt;534&lt;/key&gt;&lt;/foreign-keys&gt;&lt;ref-type name="Journal Article"&gt;17&lt;/ref-type&gt;&lt;contributors&gt;&lt;authors&gt;&lt;author&gt;Kälble, Louis&lt;/author&gt;&lt;author&gt;Tykalova, Tereza&lt;/author&gt;&lt;author&gt;Zogala, David&lt;/author&gt;&lt;author&gt;Dusek, Petr&lt;/author&gt;&lt;author&gt;Rusz, Jan&lt;/author&gt;&lt;author&gt;Novotny, Michal&lt;/author&gt;&lt;/authors&gt;&lt;/contributors&gt;&lt;titles&gt;&lt;title&gt;Automatic analysis of eyelid movement in de-novo Parkinson’s disease&lt;/title&gt;&lt;secondary-title&gt;npj Parkinson&amp;apos;s Disease&lt;/secondary-title&gt;&lt;/titles&gt;&lt;periodical&gt;&lt;full-title&gt;npj Parkinson&amp;apos;s Disease&lt;/full-title&gt;&lt;/periodical&gt;&lt;pages&gt;153&lt;/pages&gt;&lt;volume&gt;11&lt;/volume&gt;&lt;number&gt;1&lt;/number&gt;&lt;dates&gt;&lt;year&gt;2025&lt;/year&gt;&lt;/dates&gt;&lt;isbn&gt;2373-8057&lt;/isbn&gt;&lt;urls&gt;&lt;/urls&gt;&lt;/record&gt;&lt;/Cite&gt;&lt;/EndNote&gt;</w:instrText>
      </w:r>
      <w:r w:rsidR="461871F9">
        <w:fldChar w:fldCharType="separate"/>
      </w:r>
      <w:r w:rsidRPr="6D4A426D">
        <w:rPr>
          <w:noProof/>
        </w:rPr>
        <w:t>[43]</w:t>
      </w:r>
      <w:r w:rsidR="461871F9">
        <w:fldChar w:fldCharType="end"/>
      </w:r>
      <w:r>
        <w:t xml:space="preserve">, while detailed characterization of opening and closing phases may require substantially higher frame rates (e.g., 1 kHz) </w:t>
      </w:r>
      <w:r w:rsidR="461871F9">
        <w:fldChar w:fldCharType="begin"/>
      </w:r>
      <w:r w:rsidR="461871F9">
        <w:instrText xml:space="preserve"> ADDIN EN.CITE &lt;EndNote&gt;&lt;Cite&gt;&lt;Author&gt;Kimura&lt;/Author&gt;&lt;Year&gt;2017&lt;/Year&gt;&lt;RecNum&gt;546&lt;/RecNum&gt;&lt;DisplayText&gt;[54]&lt;/DisplayText&gt;&lt;record&gt;&lt;rec-number&gt;546&lt;/rec-number&gt;&lt;foreign-keys&gt;&lt;key app="EN" db-id="e9psswxvmva0epexpr8v5aagf5vpx5draad0" timestamp="1774585322"&gt;546&lt;/key&gt;&lt;/foreign-keys&gt;&lt;ref-type name="Journal Article"&gt;17&lt;/ref-type&gt;&lt;contributors&gt;&lt;authors&gt;&lt;author&gt;Kimura, Naoko&lt;/author&gt;&lt;author&gt;Watanabe, Akihide&lt;/author&gt;&lt;author&gt;Suzuki, Kazutaka&lt;/author&gt;&lt;author&gt;Toyoda, Haruyoshi&lt;/author&gt;&lt;author&gt;Hakamata, Naotoshi&lt;/author&gt;&lt;author&gt;Fukuoka, Hideki&lt;/author&gt;&lt;author&gt;Washimi, Yukihiko&lt;/author&gt;&lt;author&gt;Arahata, Yutaka&lt;/author&gt;&lt;author&gt;Takeda, Akinori&lt;/author&gt;&lt;author&gt;Kondo, Masaki&lt;/author&gt;&lt;/authors&gt;&lt;/contributors&gt;&lt;titles&gt;&lt;title&gt;Measurement of spontaneous blinks in patients with Parkinson&amp;apos;s disease using a new high-speed blink analysis system&lt;/title&gt;&lt;secondary-title&gt;Journal of the Neurological Sciences&lt;/secondary-title&gt;&lt;/titles&gt;&lt;periodical&gt;&lt;full-title&gt;Journal of the Neurological Sciences&lt;/full-title&gt;&lt;/periodical&gt;&lt;pages&gt;200-204&lt;/pages&gt;&lt;volume&gt;380&lt;/volume&gt;&lt;dates&gt;&lt;year&gt;2017&lt;/year&gt;&lt;/dates&gt;&lt;isbn&gt;0022-510X&lt;/isbn&gt;&lt;urls&gt;&lt;/urls&gt;&lt;/record&gt;&lt;/Cite&gt;&lt;/EndNote&gt;</w:instrText>
      </w:r>
      <w:r w:rsidR="461871F9">
        <w:fldChar w:fldCharType="separate"/>
      </w:r>
      <w:r w:rsidRPr="6D4A426D">
        <w:rPr>
          <w:noProof/>
        </w:rPr>
        <w:t>[54]</w:t>
      </w:r>
      <w:r w:rsidR="461871F9">
        <w:fldChar w:fldCharType="end"/>
      </w:r>
      <w:r>
        <w:t>.</w:t>
      </w:r>
    </w:p>
    <w:p w14:paraId="7062DCA3" w14:textId="7C27F51B" w:rsidR="00DE2554" w:rsidRPr="001E1359" w:rsidRDefault="00DE2554" w:rsidP="00FA16F2">
      <w:r>
        <w:t xml:space="preserve">Marker definition further determines robustness. Geometry-based markers (e.g., distances and angles between landmarks) are generally less affected by facial hair than surface-based </w:t>
      </w:r>
      <w:r w:rsidR="45FA6A0B">
        <w:t>markers but</w:t>
      </w:r>
      <w:r>
        <w:t xml:space="preserve"> can still fail in the presence of eyeglass occlusion or light reflections </w:t>
      </w:r>
      <w:r>
        <w:fldChar w:fldCharType="begin"/>
      </w:r>
      <w:r>
        <w:instrText xml:space="preserve"> ADDIN EN.CITE &lt;EndNote&gt;&lt;Cite&gt;&lt;Author&gt;Kälble&lt;/Author&gt;&lt;Year&gt;2025&lt;/Year&gt;&lt;RecNum&gt;534&lt;/RecNum&gt;&lt;DisplayText&gt;[43]&lt;/DisplayText&gt;&lt;record&gt;&lt;rec-number&gt;534&lt;/rec-number&gt;&lt;foreign-keys&gt;&lt;key app="EN" db-id="e9psswxvmva0epexpr8v5aagf5vpx5draad0" timestamp="1774584693"&gt;534&lt;/key&gt;&lt;/foreign-keys&gt;&lt;ref-type name="Journal Article"&gt;17&lt;/ref-type&gt;&lt;contributors&gt;&lt;authors&gt;&lt;author&gt;Kälble, Louis&lt;/author&gt;&lt;author&gt;Tykalova, Tereza&lt;/author&gt;&lt;author&gt;Zogala, David&lt;/author&gt;&lt;author&gt;Dusek, Petr&lt;/author&gt;&lt;author&gt;Rusz, Jan&lt;/author&gt;&lt;author&gt;Novotny, Michal&lt;/author&gt;&lt;/authors&gt;&lt;/contributors&gt;&lt;titles&gt;&lt;title&gt;Automatic analysis of eyelid movement in de-novo Parkinson’s disease&lt;/title&gt;&lt;secondary-title&gt;npj Parkinson&amp;apos;s Disease&lt;/secondary-title&gt;&lt;/titles&gt;&lt;periodical&gt;&lt;full-title&gt;npj Parkinson&amp;apos;s Disease&lt;/full-title&gt;&lt;/periodical&gt;&lt;pages&gt;153&lt;/pages&gt;&lt;volume&gt;11&lt;/volume&gt;&lt;number&gt;1&lt;/number&gt;&lt;dates&gt;&lt;year&gt;2025&lt;/year&gt;&lt;/dates&gt;&lt;isbn&gt;2373-8057&lt;/isbn&gt;&lt;urls&gt;&lt;/urls&gt;&lt;/record&gt;&lt;/Cite&gt;&lt;/EndNote&gt;</w:instrText>
      </w:r>
      <w:r>
        <w:fldChar w:fldCharType="separate"/>
      </w:r>
      <w:r w:rsidRPr="064EEA1E">
        <w:rPr>
          <w:noProof/>
        </w:rPr>
        <w:t>[43]</w:t>
      </w:r>
      <w:r>
        <w:fldChar w:fldCharType="end"/>
      </w:r>
      <w:r>
        <w:t>.</w:t>
      </w:r>
    </w:p>
    <w:p w14:paraId="1BB73C0C" w14:textId="5810885B" w:rsidR="00DE2554" w:rsidRPr="001E1359" w:rsidRDefault="00DE2554" w:rsidP="00FA16F2">
      <w:r>
        <w:t xml:space="preserve">A consistent failure mode is the coupling of head pose, occlusion, and task design.  Facial symmetry estimates are highly sensitive to head position; even mild yaw or roll produces </w:t>
      </w:r>
      <w:r w:rsidR="2A4D22C8">
        <w:t>spurious asymmetry</w:t>
      </w:r>
      <w:r>
        <w:t>. Reading or image-description tasks may introduce self-occlusions when participants hold materials, though they can also intentionally elicit gaze shifts. Eyeglasses can obscure key regions even when the eyes remain partially visible, and facial hair may interfere with landmark or surface-based tracking; stubble may be partially mitigated through normalization, whereas longer hair (e.g., fringe) can obscure the forehead, eyebrows, or eyes. Additional occlusions may arise from hand-to-face contact or recording equipment such as EEG caps, NIRS sensors, microphones, or EMG electrodes.</w:t>
      </w:r>
    </w:p>
    <w:p w14:paraId="5F876250" w14:textId="77777777" w:rsidR="00DE2554" w:rsidRDefault="00DE2554" w:rsidP="6D4A426D">
      <w:pPr>
        <w:spacing w:line="278" w:lineRule="auto"/>
        <w:rPr>
          <w:rFonts w:eastAsia="Arial" w:cstheme="majorBidi"/>
          <w:b/>
          <w:bCs/>
          <w:color w:val="000000" w:themeColor="text1"/>
        </w:rPr>
      </w:pPr>
      <w:r w:rsidRPr="6D4A426D">
        <w:rPr>
          <w:rFonts w:eastAsia="Arial"/>
        </w:rPr>
        <w:br w:type="page"/>
      </w:r>
    </w:p>
    <w:p w14:paraId="67D37B9D" w14:textId="77777777" w:rsidR="00DE2554" w:rsidRDefault="00DE2554" w:rsidP="00FA16F2">
      <w:pPr>
        <w:pStyle w:val="Heading3"/>
        <w:rPr>
          <w:rFonts w:eastAsia="Arial"/>
        </w:rPr>
      </w:pPr>
      <w:r w:rsidRPr="39856238">
        <w:rPr>
          <w:rFonts w:eastAsia="Arial"/>
        </w:rPr>
        <w:lastRenderedPageBreak/>
        <w:t>Acquisition framework:  Face and head movements</w:t>
      </w:r>
    </w:p>
    <w:p w14:paraId="373A2D19" w14:textId="77777777" w:rsidR="00DE2554" w:rsidRPr="00C152B1" w:rsidRDefault="00DE2554" w:rsidP="00FA16F2">
      <w:r>
        <w:t xml:space="preserve">Feasibility: 85% of domain experts estimated ≥70% of patients can meet mandatory criteria. </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759"/>
        <w:gridCol w:w="5010"/>
        <w:gridCol w:w="1591"/>
      </w:tblGrid>
      <w:tr w:rsidR="00DE2554" w:rsidRPr="00A6640F" w14:paraId="18267E7C" w14:textId="77777777" w:rsidTr="6D4A426D">
        <w:trPr>
          <w:trHeight w:val="198"/>
          <w:tblHeader/>
        </w:trPr>
        <w:tc>
          <w:tcPr>
            <w:tcW w:w="2759"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4DE0E39C" w14:textId="77777777" w:rsidR="00DE2554" w:rsidRPr="00A6640F" w:rsidRDefault="00DE2554" w:rsidP="00FA16F2">
            <w:pPr>
              <w:spacing w:after="60" w:line="240" w:lineRule="auto"/>
              <w:rPr>
                <w:b/>
                <w:bCs/>
              </w:rPr>
            </w:pPr>
            <w:r w:rsidRPr="00A6640F">
              <w:rPr>
                <w:b/>
                <w:bCs/>
              </w:rPr>
              <w:t>Parameter</w:t>
            </w:r>
          </w:p>
        </w:tc>
        <w:tc>
          <w:tcPr>
            <w:tcW w:w="501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4788B51B" w14:textId="77777777" w:rsidR="00DE2554" w:rsidRPr="00A6640F" w:rsidRDefault="00DE2554" w:rsidP="00FA16F2">
            <w:pPr>
              <w:spacing w:after="60" w:line="240" w:lineRule="auto"/>
              <w:rPr>
                <w:b/>
                <w:bCs/>
              </w:rPr>
            </w:pPr>
            <w:r w:rsidRPr="00A6640F">
              <w:rPr>
                <w:b/>
                <w:bCs/>
              </w:rPr>
              <w:t>Recommendation</w:t>
            </w:r>
          </w:p>
        </w:tc>
        <w:tc>
          <w:tcPr>
            <w:tcW w:w="1591"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6298BA0D" w14:textId="77777777" w:rsidR="00DE2554" w:rsidRPr="00A6640F" w:rsidRDefault="00DE2554" w:rsidP="00FA16F2">
            <w:pPr>
              <w:spacing w:after="60" w:line="240" w:lineRule="auto"/>
              <w:rPr>
                <w:b/>
                <w:bCs/>
              </w:rPr>
            </w:pPr>
            <w:r w:rsidRPr="00A6640F">
              <w:rPr>
                <w:b/>
                <w:bCs/>
              </w:rPr>
              <w:t>Tier</w:t>
            </w:r>
          </w:p>
        </w:tc>
      </w:tr>
      <w:tr w:rsidR="00DE2554" w14:paraId="6959D573" w14:textId="77777777" w:rsidTr="6D4A426D">
        <w:trPr>
          <w:trHeight w:val="855"/>
        </w:trPr>
        <w:tc>
          <w:tcPr>
            <w:tcW w:w="2759"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17CF14E5" w14:textId="77777777" w:rsidR="00DE2554" w:rsidRDefault="00DE2554" w:rsidP="00FA16F2">
            <w:pPr>
              <w:spacing w:after="60" w:line="240" w:lineRule="auto"/>
            </w:pPr>
            <w:r>
              <w:t>Stable lighting</w:t>
            </w:r>
          </w:p>
        </w:tc>
        <w:tc>
          <w:tcPr>
            <w:tcW w:w="501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7E61515B" w14:textId="77777777" w:rsidR="00DE2554" w:rsidRDefault="00DE2554" w:rsidP="00FA16F2">
            <w:pPr>
              <w:spacing w:after="60" w:line="240" w:lineRule="auto"/>
            </w:pPr>
            <w:r>
              <w:t>Diffuse, even illumination; avoid backlighting and shadows</w:t>
            </w:r>
          </w:p>
        </w:tc>
        <w:tc>
          <w:tcPr>
            <w:tcW w:w="1591"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767B0ACA" w14:textId="77777777" w:rsidR="00DE2554" w:rsidRPr="00A6640F" w:rsidRDefault="00DE2554" w:rsidP="00FA16F2">
            <w:pPr>
              <w:spacing w:after="60" w:line="240" w:lineRule="auto"/>
              <w:rPr>
                <w:color w:val="FFFFFF" w:themeColor="background1"/>
              </w:rPr>
            </w:pPr>
            <w:r w:rsidRPr="00A6640F">
              <w:rPr>
                <w:color w:val="FFFFFF" w:themeColor="background1"/>
              </w:rPr>
              <w:t>Mandatory</w:t>
            </w:r>
          </w:p>
        </w:tc>
      </w:tr>
      <w:tr w:rsidR="00DE2554" w14:paraId="5BE87310" w14:textId="77777777" w:rsidTr="6D4A426D">
        <w:trPr>
          <w:trHeight w:val="300"/>
        </w:trPr>
        <w:tc>
          <w:tcPr>
            <w:tcW w:w="2759"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365E9689" w14:textId="77777777" w:rsidR="00DE2554" w:rsidRDefault="00DE2554" w:rsidP="00FA16F2">
            <w:pPr>
              <w:spacing w:after="60" w:line="240" w:lineRule="auto"/>
            </w:pPr>
            <w:r>
              <w:t>Stable frontal head position (within ±20°)</w:t>
            </w:r>
          </w:p>
        </w:tc>
        <w:tc>
          <w:tcPr>
            <w:tcW w:w="5010"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65C1E5FA" w14:textId="77777777" w:rsidR="00DE2554" w:rsidRDefault="00DE2554" w:rsidP="00FA16F2">
            <w:pPr>
              <w:spacing w:after="60" w:line="240" w:lineRule="auto"/>
            </w:pPr>
            <w:r>
              <w:t>Instruct patient to maintain frontal head orientation throughout recording, if task permits</w:t>
            </w:r>
          </w:p>
        </w:tc>
        <w:tc>
          <w:tcPr>
            <w:tcW w:w="1591"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5AA08A5A" w14:textId="77777777" w:rsidR="00DE2554" w:rsidRPr="00A6640F" w:rsidRDefault="00DE2554" w:rsidP="00FA16F2">
            <w:pPr>
              <w:spacing w:after="60" w:line="240" w:lineRule="auto"/>
              <w:rPr>
                <w:color w:val="FFFFFF" w:themeColor="background1"/>
              </w:rPr>
            </w:pPr>
            <w:r w:rsidRPr="00A6640F">
              <w:rPr>
                <w:color w:val="FFFFFF" w:themeColor="background1"/>
              </w:rPr>
              <w:t>Mandatory</w:t>
            </w:r>
          </w:p>
        </w:tc>
      </w:tr>
      <w:tr w:rsidR="00DE2554" w14:paraId="7B606B9B" w14:textId="77777777" w:rsidTr="6D4A426D">
        <w:trPr>
          <w:trHeight w:val="300"/>
        </w:trPr>
        <w:tc>
          <w:tcPr>
            <w:tcW w:w="2759"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7F931AE1" w14:textId="77777777" w:rsidR="00DE2554" w:rsidRDefault="00DE2554" w:rsidP="00FA16F2">
            <w:pPr>
              <w:spacing w:after="60" w:line="240" w:lineRule="auto"/>
            </w:pPr>
            <w:r>
              <w:t>Video resolution ≥HD (720p or higher)</w:t>
            </w:r>
          </w:p>
        </w:tc>
        <w:tc>
          <w:tcPr>
            <w:tcW w:w="501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497B236C" w14:textId="77777777" w:rsidR="00DE2554" w:rsidRDefault="00DE2554" w:rsidP="00FA16F2">
            <w:pPr>
              <w:spacing w:after="60" w:line="240" w:lineRule="auto"/>
            </w:pPr>
            <w:r>
              <w:t>Required for landmark precision on subtle facial movements</w:t>
            </w:r>
          </w:p>
        </w:tc>
        <w:tc>
          <w:tcPr>
            <w:tcW w:w="1591"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140ABF7A" w14:textId="77777777" w:rsidR="00DE2554" w:rsidRPr="00A6640F" w:rsidRDefault="00DE2554" w:rsidP="00FA16F2">
            <w:pPr>
              <w:spacing w:after="60" w:line="240" w:lineRule="auto"/>
              <w:rPr>
                <w:color w:val="FFFFFF" w:themeColor="background1"/>
              </w:rPr>
            </w:pPr>
            <w:r w:rsidRPr="00A6640F">
              <w:rPr>
                <w:color w:val="FFFFFF" w:themeColor="background1"/>
              </w:rPr>
              <w:t>Mandatory</w:t>
            </w:r>
          </w:p>
        </w:tc>
      </w:tr>
      <w:tr w:rsidR="00DE2554" w14:paraId="5B5C0D3B" w14:textId="77777777" w:rsidTr="6D4A426D">
        <w:trPr>
          <w:trHeight w:val="300"/>
        </w:trPr>
        <w:tc>
          <w:tcPr>
            <w:tcW w:w="2759"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3D0D13AB" w14:textId="77777777" w:rsidR="00DE2554" w:rsidRDefault="00DE2554" w:rsidP="00FA16F2">
            <w:pPr>
              <w:spacing w:after="60" w:line="240" w:lineRule="auto"/>
            </w:pPr>
            <w:r>
              <w:t>Face width ≥256 pixels (~20% of frame width)</w:t>
            </w:r>
          </w:p>
        </w:tc>
        <w:tc>
          <w:tcPr>
            <w:tcW w:w="5010"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39B8526D" w14:textId="77777777" w:rsidR="00DE2554" w:rsidRDefault="00DE2554" w:rsidP="00FA16F2">
            <w:pPr>
              <w:spacing w:after="60" w:line="240" w:lineRule="auto"/>
            </w:pPr>
            <w:r>
              <w:t>Ensures sufficient resolution for facial landmark extraction</w:t>
            </w:r>
          </w:p>
        </w:tc>
        <w:tc>
          <w:tcPr>
            <w:tcW w:w="1591"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6F3EE820" w14:textId="77777777" w:rsidR="00DE2554" w:rsidRPr="00A6640F" w:rsidRDefault="00DE2554" w:rsidP="00FA16F2">
            <w:pPr>
              <w:spacing w:after="60" w:line="240" w:lineRule="auto"/>
              <w:rPr>
                <w:color w:val="FFFFFF" w:themeColor="background1"/>
              </w:rPr>
            </w:pPr>
            <w:r w:rsidRPr="00A6640F">
              <w:rPr>
                <w:color w:val="FFFFFF" w:themeColor="background1"/>
              </w:rPr>
              <w:t>Mandatory</w:t>
            </w:r>
          </w:p>
        </w:tc>
      </w:tr>
      <w:tr w:rsidR="00DE2554" w14:paraId="42FD1282" w14:textId="77777777" w:rsidTr="6D4A426D">
        <w:trPr>
          <w:trHeight w:val="300"/>
        </w:trPr>
        <w:tc>
          <w:tcPr>
            <w:tcW w:w="2759"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75748924" w14:textId="77777777" w:rsidR="00DE2554" w:rsidRDefault="00DE2554" w:rsidP="00FA16F2">
            <w:pPr>
              <w:spacing w:after="60" w:line="240" w:lineRule="auto"/>
            </w:pPr>
            <w:r>
              <w:t>Facial occlusion &lt;20% of recording time</w:t>
            </w:r>
          </w:p>
        </w:tc>
        <w:tc>
          <w:tcPr>
            <w:tcW w:w="501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12BE1BD3" w14:textId="77777777" w:rsidR="00DE2554" w:rsidRDefault="00DE2554" w:rsidP="00FA16F2">
            <w:pPr>
              <w:spacing w:after="60" w:line="240" w:lineRule="auto"/>
            </w:pPr>
            <w:r>
              <w:t>Pre-define and document tolerance for occlusion (glasses, masks, hands)</w:t>
            </w:r>
          </w:p>
        </w:tc>
        <w:tc>
          <w:tcPr>
            <w:tcW w:w="1591"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223E16CA" w14:textId="77777777" w:rsidR="00DE2554" w:rsidRPr="00A6640F" w:rsidRDefault="00DE2554" w:rsidP="00FA16F2">
            <w:pPr>
              <w:spacing w:after="60" w:line="240" w:lineRule="auto"/>
              <w:rPr>
                <w:color w:val="FFFFFF" w:themeColor="background1"/>
              </w:rPr>
            </w:pPr>
            <w:r w:rsidRPr="00A6640F">
              <w:rPr>
                <w:color w:val="FFFFFF" w:themeColor="background1"/>
              </w:rPr>
              <w:t>Mandatory</w:t>
            </w:r>
          </w:p>
        </w:tc>
      </w:tr>
      <w:tr w:rsidR="00DE2554" w14:paraId="0F82E279" w14:textId="77777777" w:rsidTr="6D4A426D">
        <w:trPr>
          <w:trHeight w:val="300"/>
        </w:trPr>
        <w:tc>
          <w:tcPr>
            <w:tcW w:w="2759"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01BBD7E0" w14:textId="77777777" w:rsidR="00DE2554" w:rsidRDefault="00DE2554" w:rsidP="00FA16F2">
            <w:pPr>
              <w:spacing w:after="60" w:line="240" w:lineRule="auto"/>
            </w:pPr>
            <w:r>
              <w:t>Uniform, high-contrast background</w:t>
            </w:r>
          </w:p>
        </w:tc>
        <w:tc>
          <w:tcPr>
            <w:tcW w:w="5010"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1E556D44" w14:textId="77777777" w:rsidR="00DE2554" w:rsidRDefault="00DE2554" w:rsidP="00FA16F2">
            <w:pPr>
              <w:spacing w:after="60" w:line="240" w:lineRule="auto"/>
            </w:pPr>
            <w:r>
              <w:t>Plain background improves landmark extraction reliability</w:t>
            </w:r>
          </w:p>
        </w:tc>
        <w:tc>
          <w:tcPr>
            <w:tcW w:w="1591" w:type="dxa"/>
            <w:tcBorders>
              <w:top w:val="single" w:sz="4" w:space="0" w:color="D0D4DA"/>
              <w:left w:val="single" w:sz="4" w:space="0" w:color="D0D4DA"/>
              <w:bottom w:val="single" w:sz="4" w:space="0" w:color="D0D4DA"/>
              <w:right w:val="single" w:sz="4" w:space="0" w:color="D0D4DA"/>
            </w:tcBorders>
            <w:shd w:val="clear" w:color="auto" w:fill="74ACD6"/>
            <w:tcMar>
              <w:top w:w="80" w:type="dxa"/>
              <w:left w:w="120" w:type="dxa"/>
              <w:bottom w:w="80" w:type="dxa"/>
              <w:right w:w="120" w:type="dxa"/>
            </w:tcMar>
          </w:tcPr>
          <w:p w14:paraId="4E4D88B8" w14:textId="77777777" w:rsidR="00DE2554" w:rsidRPr="00A6640F" w:rsidRDefault="00DE2554" w:rsidP="00FA16F2">
            <w:pPr>
              <w:spacing w:after="60" w:line="240" w:lineRule="auto"/>
              <w:rPr>
                <w:color w:val="FFFFFF" w:themeColor="background1"/>
              </w:rPr>
            </w:pPr>
            <w:r w:rsidRPr="00A6640F">
              <w:rPr>
                <w:color w:val="FFFFFF" w:themeColor="background1"/>
              </w:rPr>
              <w:t>Optimal</w:t>
            </w:r>
          </w:p>
        </w:tc>
      </w:tr>
      <w:tr w:rsidR="00DE2554" w14:paraId="06B12678" w14:textId="77777777" w:rsidTr="6D4A426D">
        <w:trPr>
          <w:trHeight w:val="900"/>
        </w:trPr>
        <w:tc>
          <w:tcPr>
            <w:tcW w:w="2759"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2B36F774" w14:textId="77777777" w:rsidR="00DE2554" w:rsidRDefault="00DE2554" w:rsidP="00FA16F2">
            <w:pPr>
              <w:spacing w:after="60" w:line="240" w:lineRule="auto"/>
            </w:pPr>
            <w:r>
              <w:t>Calibration checkerboard or anthropomorphic reference</w:t>
            </w:r>
          </w:p>
        </w:tc>
        <w:tc>
          <w:tcPr>
            <w:tcW w:w="501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76BFD928" w14:textId="77777777" w:rsidR="00DE2554" w:rsidRDefault="00DE2554" w:rsidP="00FA16F2">
            <w:pPr>
              <w:spacing w:after="60" w:line="240" w:lineRule="auto"/>
            </w:pPr>
            <w:r>
              <w:t>Enables metric measurement if required</w:t>
            </w:r>
          </w:p>
        </w:tc>
        <w:tc>
          <w:tcPr>
            <w:tcW w:w="1591" w:type="dxa"/>
            <w:tcBorders>
              <w:top w:val="single" w:sz="4" w:space="0" w:color="D0D4DA"/>
              <w:left w:val="single" w:sz="4" w:space="0" w:color="D0D4DA"/>
              <w:bottom w:val="single" w:sz="4" w:space="0" w:color="D0D4DA"/>
              <w:right w:val="single" w:sz="4" w:space="0" w:color="D0D4DA"/>
            </w:tcBorders>
            <w:shd w:val="clear" w:color="auto" w:fill="74ACD6"/>
            <w:tcMar>
              <w:top w:w="80" w:type="dxa"/>
              <w:left w:w="120" w:type="dxa"/>
              <w:bottom w:w="80" w:type="dxa"/>
              <w:right w:w="120" w:type="dxa"/>
            </w:tcMar>
          </w:tcPr>
          <w:p w14:paraId="38FAC054" w14:textId="77777777" w:rsidR="00DE2554" w:rsidRPr="00A6640F" w:rsidRDefault="00DE2554" w:rsidP="00FA16F2">
            <w:pPr>
              <w:spacing w:after="60" w:line="240" w:lineRule="auto"/>
              <w:rPr>
                <w:color w:val="FFFFFF" w:themeColor="background1"/>
              </w:rPr>
            </w:pPr>
            <w:r w:rsidRPr="00A6640F">
              <w:rPr>
                <w:color w:val="FFFFFF" w:themeColor="background1"/>
              </w:rPr>
              <w:t>Optimal</w:t>
            </w:r>
          </w:p>
        </w:tc>
      </w:tr>
      <w:tr w:rsidR="00DE2554" w14:paraId="37625949" w14:textId="77777777" w:rsidTr="6D4A426D">
        <w:trPr>
          <w:trHeight w:val="300"/>
        </w:trPr>
        <w:tc>
          <w:tcPr>
            <w:tcW w:w="2759"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551D75CD" w14:textId="77777777" w:rsidR="00DE2554" w:rsidRDefault="00DE2554" w:rsidP="00FA16F2">
            <w:pPr>
              <w:spacing w:after="60" w:line="240" w:lineRule="auto"/>
            </w:pPr>
            <w:r>
              <w:t>Second camera (30–60° angle)</w:t>
            </w:r>
          </w:p>
        </w:tc>
        <w:tc>
          <w:tcPr>
            <w:tcW w:w="5010"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663D19C1" w14:textId="77777777" w:rsidR="00DE2554" w:rsidRDefault="00DE2554" w:rsidP="00FA16F2">
            <w:pPr>
              <w:spacing w:after="60" w:line="240" w:lineRule="auto"/>
            </w:pPr>
            <w:r>
              <w:t>Supports 3D head pose estimation and reduces out-of-plane ambiguity</w:t>
            </w:r>
          </w:p>
        </w:tc>
        <w:tc>
          <w:tcPr>
            <w:tcW w:w="1591" w:type="dxa"/>
            <w:tcBorders>
              <w:top w:val="single" w:sz="4" w:space="0" w:color="D0D4DA"/>
              <w:left w:val="single" w:sz="4" w:space="0" w:color="D0D4DA"/>
              <w:bottom w:val="single" w:sz="4" w:space="0" w:color="D0D4DA"/>
              <w:right w:val="single" w:sz="4" w:space="0" w:color="D0D4DA"/>
            </w:tcBorders>
            <w:shd w:val="clear" w:color="auto" w:fill="74ACD6"/>
            <w:tcMar>
              <w:top w:w="80" w:type="dxa"/>
              <w:left w:w="120" w:type="dxa"/>
              <w:bottom w:w="80" w:type="dxa"/>
              <w:right w:w="120" w:type="dxa"/>
            </w:tcMar>
          </w:tcPr>
          <w:p w14:paraId="5111EA9D" w14:textId="77777777" w:rsidR="00DE2554" w:rsidRPr="00A6640F" w:rsidRDefault="00DE2554" w:rsidP="00FA16F2">
            <w:pPr>
              <w:spacing w:after="60" w:line="240" w:lineRule="auto"/>
              <w:rPr>
                <w:color w:val="FFFFFF" w:themeColor="background1"/>
              </w:rPr>
            </w:pPr>
            <w:r w:rsidRPr="00A6640F">
              <w:rPr>
                <w:color w:val="FFFFFF" w:themeColor="background1"/>
              </w:rPr>
              <w:t>Optimal</w:t>
            </w:r>
          </w:p>
        </w:tc>
      </w:tr>
      <w:tr w:rsidR="00DE2554" w14:paraId="69037857" w14:textId="77777777" w:rsidTr="6D4A426D">
        <w:trPr>
          <w:trHeight w:val="300"/>
        </w:trPr>
        <w:tc>
          <w:tcPr>
            <w:tcW w:w="2759"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53080D9A" w14:textId="77777777" w:rsidR="00DE2554" w:rsidRDefault="00DE2554" w:rsidP="00FA16F2">
            <w:pPr>
              <w:spacing w:after="60" w:line="240" w:lineRule="auto"/>
            </w:pPr>
            <w:r>
              <w:t>Audio synchronized with video</w:t>
            </w:r>
          </w:p>
        </w:tc>
        <w:tc>
          <w:tcPr>
            <w:tcW w:w="501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76FE9CBE" w14:textId="77777777" w:rsidR="00DE2554" w:rsidRDefault="00DE2554" w:rsidP="00FA16F2">
            <w:pPr>
              <w:spacing w:after="60" w:line="240" w:lineRule="auto"/>
            </w:pPr>
            <w:r>
              <w:t>Required for speech-linked tasks (dysarthria, hypophonia)</w:t>
            </w:r>
          </w:p>
        </w:tc>
        <w:tc>
          <w:tcPr>
            <w:tcW w:w="1591" w:type="dxa"/>
            <w:tcBorders>
              <w:top w:val="single" w:sz="4" w:space="0" w:color="D0D4DA"/>
              <w:left w:val="single" w:sz="4" w:space="0" w:color="D0D4DA"/>
              <w:bottom w:val="single" w:sz="4" w:space="0" w:color="D0D4DA"/>
              <w:right w:val="single" w:sz="4" w:space="0" w:color="D0D4DA"/>
            </w:tcBorders>
            <w:shd w:val="clear" w:color="auto" w:fill="74ACD6"/>
            <w:tcMar>
              <w:top w:w="80" w:type="dxa"/>
              <w:left w:w="120" w:type="dxa"/>
              <w:bottom w:w="80" w:type="dxa"/>
              <w:right w:w="120" w:type="dxa"/>
            </w:tcMar>
          </w:tcPr>
          <w:p w14:paraId="20D01006" w14:textId="77777777" w:rsidR="00DE2554" w:rsidRPr="00A6640F" w:rsidRDefault="00DE2554" w:rsidP="00FA16F2">
            <w:pPr>
              <w:spacing w:after="60" w:line="240" w:lineRule="auto"/>
              <w:rPr>
                <w:color w:val="FFFFFF" w:themeColor="background1"/>
              </w:rPr>
            </w:pPr>
            <w:r w:rsidRPr="00A6640F">
              <w:rPr>
                <w:color w:val="FFFFFF" w:themeColor="background1"/>
              </w:rPr>
              <w:t>Optimal</w:t>
            </w:r>
          </w:p>
        </w:tc>
      </w:tr>
      <w:tr w:rsidR="00DE2554" w14:paraId="17C50D2E" w14:textId="77777777" w:rsidTr="6D4A426D">
        <w:trPr>
          <w:trHeight w:val="300"/>
        </w:trPr>
        <w:tc>
          <w:tcPr>
            <w:tcW w:w="2759"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452C8A5B" w14:textId="77777777" w:rsidR="00DE2554" w:rsidRDefault="00DE2554" w:rsidP="00FA16F2">
            <w:pPr>
              <w:spacing w:after="60" w:line="240" w:lineRule="auto"/>
            </w:pPr>
            <w:r>
              <w:t>Complete absence of facial occlusion</w:t>
            </w:r>
          </w:p>
        </w:tc>
        <w:tc>
          <w:tcPr>
            <w:tcW w:w="5010"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58C49C59" w14:textId="77777777" w:rsidR="00DE2554" w:rsidRDefault="00DE2554" w:rsidP="00FA16F2">
            <w:pPr>
              <w:spacing w:after="60" w:line="240" w:lineRule="auto"/>
            </w:pPr>
            <w:r>
              <w:t>Ideal but not always achievable; define exclusion criteria for severe occlusion</w:t>
            </w:r>
          </w:p>
        </w:tc>
        <w:tc>
          <w:tcPr>
            <w:tcW w:w="1591" w:type="dxa"/>
            <w:tcBorders>
              <w:top w:val="single" w:sz="4" w:space="0" w:color="D0D4DA"/>
              <w:left w:val="single" w:sz="4" w:space="0" w:color="D0D4DA"/>
              <w:bottom w:val="single" w:sz="4" w:space="0" w:color="D0D4DA"/>
              <w:right w:val="single" w:sz="4" w:space="0" w:color="D0D4DA"/>
            </w:tcBorders>
            <w:shd w:val="clear" w:color="auto" w:fill="F4A582"/>
            <w:tcMar>
              <w:top w:w="80" w:type="dxa"/>
              <w:left w:w="120" w:type="dxa"/>
              <w:bottom w:w="80" w:type="dxa"/>
              <w:right w:w="120" w:type="dxa"/>
            </w:tcMar>
          </w:tcPr>
          <w:p w14:paraId="09AEF3A1" w14:textId="77777777" w:rsidR="00DE2554" w:rsidRDefault="00DE2554" w:rsidP="00FA16F2">
            <w:pPr>
              <w:spacing w:after="60" w:line="240" w:lineRule="auto"/>
            </w:pPr>
            <w:r>
              <w:t>Contextual</w:t>
            </w:r>
          </w:p>
        </w:tc>
      </w:tr>
      <w:tr w:rsidR="00DE2554" w14:paraId="14E0C754" w14:textId="77777777" w:rsidTr="6D4A426D">
        <w:trPr>
          <w:trHeight w:val="300"/>
        </w:trPr>
        <w:tc>
          <w:tcPr>
            <w:tcW w:w="2759"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7D975F32" w14:textId="77777777" w:rsidR="00DE2554" w:rsidRDefault="00DE2554" w:rsidP="00FA16F2">
            <w:pPr>
              <w:spacing w:after="60" w:line="240" w:lineRule="auto"/>
            </w:pPr>
            <w:r>
              <w:t>Multimodal combination with additional video analysis</w:t>
            </w:r>
          </w:p>
        </w:tc>
        <w:tc>
          <w:tcPr>
            <w:tcW w:w="501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332BF7ED" w14:textId="77777777" w:rsidR="00DE2554" w:rsidRDefault="00DE2554" w:rsidP="00FA16F2">
            <w:pPr>
              <w:spacing w:after="60" w:line="240" w:lineRule="auto"/>
            </w:pPr>
            <w:r>
              <w:t>E.g. concurrent eye movement or head movement tracking</w:t>
            </w:r>
          </w:p>
        </w:tc>
        <w:tc>
          <w:tcPr>
            <w:tcW w:w="1591" w:type="dxa"/>
            <w:tcBorders>
              <w:top w:val="single" w:sz="4" w:space="0" w:color="D0D4DA"/>
              <w:left w:val="single" w:sz="4" w:space="0" w:color="D0D4DA"/>
              <w:bottom w:val="single" w:sz="4" w:space="0" w:color="D0D4DA"/>
              <w:right w:val="single" w:sz="4" w:space="0" w:color="D0D4DA"/>
            </w:tcBorders>
            <w:shd w:val="clear" w:color="auto" w:fill="F4A582"/>
            <w:tcMar>
              <w:top w:w="80" w:type="dxa"/>
              <w:left w:w="120" w:type="dxa"/>
              <w:bottom w:w="80" w:type="dxa"/>
              <w:right w:w="120" w:type="dxa"/>
            </w:tcMar>
          </w:tcPr>
          <w:p w14:paraId="38D31531" w14:textId="77777777" w:rsidR="00DE2554" w:rsidRDefault="00DE2554" w:rsidP="00FA16F2">
            <w:pPr>
              <w:spacing w:after="60" w:line="240" w:lineRule="auto"/>
            </w:pPr>
            <w:r>
              <w:t>Contextual</w:t>
            </w:r>
          </w:p>
        </w:tc>
      </w:tr>
      <w:tr w:rsidR="00DE2554" w14:paraId="3E4139DF" w14:textId="77777777" w:rsidTr="6D4A426D">
        <w:trPr>
          <w:trHeight w:val="300"/>
        </w:trPr>
        <w:tc>
          <w:tcPr>
            <w:tcW w:w="2759"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0E4BA2C8" w14:textId="77777777" w:rsidR="00DE2554" w:rsidRDefault="00DE2554" w:rsidP="00FA16F2">
            <w:pPr>
              <w:spacing w:after="60" w:line="240" w:lineRule="auto"/>
            </w:pPr>
            <w:r>
              <w:lastRenderedPageBreak/>
              <w:t>Recording duration adapted to task requirements</w:t>
            </w:r>
          </w:p>
        </w:tc>
        <w:tc>
          <w:tcPr>
            <w:tcW w:w="5010"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06B08E27" w14:textId="77777777" w:rsidR="00DE2554" w:rsidRDefault="00DE2554" w:rsidP="00FA16F2">
            <w:pPr>
              <w:spacing w:after="60" w:line="240" w:lineRule="auto"/>
            </w:pPr>
            <w:r>
              <w:t>Specify minimum duration per task type</w:t>
            </w:r>
          </w:p>
        </w:tc>
        <w:tc>
          <w:tcPr>
            <w:tcW w:w="1591" w:type="dxa"/>
            <w:tcBorders>
              <w:top w:val="single" w:sz="4" w:space="0" w:color="D0D4DA"/>
              <w:left w:val="single" w:sz="4" w:space="0" w:color="D0D4DA"/>
              <w:bottom w:val="single" w:sz="4" w:space="0" w:color="D0D4DA"/>
              <w:right w:val="single" w:sz="4" w:space="0" w:color="D0D4DA"/>
            </w:tcBorders>
            <w:shd w:val="clear" w:color="auto" w:fill="F4A582"/>
            <w:tcMar>
              <w:top w:w="80" w:type="dxa"/>
              <w:left w:w="120" w:type="dxa"/>
              <w:bottom w:w="80" w:type="dxa"/>
              <w:right w:w="120" w:type="dxa"/>
            </w:tcMar>
          </w:tcPr>
          <w:p w14:paraId="3E4A2A30" w14:textId="77777777" w:rsidR="00DE2554" w:rsidRDefault="00DE2554" w:rsidP="00FA16F2">
            <w:pPr>
              <w:keepNext/>
              <w:spacing w:after="60" w:line="240" w:lineRule="auto"/>
            </w:pPr>
            <w:r>
              <w:t>Contextual</w:t>
            </w:r>
          </w:p>
        </w:tc>
      </w:tr>
    </w:tbl>
    <w:p w14:paraId="6755EFF5" w14:textId="05FDDCCC" w:rsidR="00DE2554" w:rsidRDefault="6D4A426D" w:rsidP="6D4A426D">
      <w:pPr>
        <w:pStyle w:val="Caption"/>
        <w:rPr>
          <w:i w:val="0"/>
          <w:iCs w:val="0"/>
          <w:color w:val="000000" w:themeColor="text1"/>
          <w:sz w:val="20"/>
          <w:szCs w:val="20"/>
        </w:rPr>
      </w:pPr>
      <w:r w:rsidRPr="6D4A426D">
        <w:rPr>
          <w:b/>
          <w:bCs/>
          <w:i w:val="0"/>
          <w:iCs w:val="0"/>
          <w:color w:val="000000" w:themeColor="text1"/>
          <w:sz w:val="20"/>
          <w:szCs w:val="20"/>
        </w:rPr>
        <w:t xml:space="preserve">Supplementary Table </w:t>
      </w:r>
      <w:r w:rsidR="00DE2554">
        <w:fldChar w:fldCharType="begin"/>
      </w:r>
      <w:r w:rsidR="00DE2554">
        <w:instrText>SEQ Supplementary_Table \* ARABIC</w:instrText>
      </w:r>
      <w:r w:rsidR="00DE2554">
        <w:fldChar w:fldCharType="separate"/>
      </w:r>
      <w:r w:rsidR="00710683">
        <w:rPr>
          <w:noProof/>
        </w:rPr>
        <w:t>2</w:t>
      </w:r>
      <w:r w:rsidR="00DE2554">
        <w:fldChar w:fldCharType="end"/>
      </w:r>
      <w:r w:rsidRPr="6D4A426D">
        <w:rPr>
          <w:b/>
          <w:bCs/>
          <w:i w:val="0"/>
          <w:iCs w:val="0"/>
          <w:color w:val="000000" w:themeColor="text1"/>
          <w:sz w:val="20"/>
          <w:szCs w:val="20"/>
        </w:rPr>
        <w:t>.</w:t>
      </w:r>
      <w:r w:rsidRPr="6D4A426D">
        <w:rPr>
          <w:i w:val="0"/>
          <w:iCs w:val="0"/>
          <w:color w:val="000000" w:themeColor="text1"/>
          <w:sz w:val="20"/>
          <w:szCs w:val="20"/>
        </w:rPr>
        <w:t xml:space="preserve"> Acquisition framework for creating measurement-grade video for face and head movement analysis</w:t>
      </w:r>
    </w:p>
    <w:p w14:paraId="66E382F0" w14:textId="5D8D520E" w:rsidR="00DE2554" w:rsidRDefault="00DE2554" w:rsidP="6D4A426D">
      <w:pPr>
        <w:pStyle w:val="Heading2"/>
      </w:pPr>
      <w:r>
        <w:br w:type="page"/>
      </w:r>
      <w:r w:rsidR="6D4A426D" w:rsidRPr="6D4A426D">
        <w:rPr>
          <w:b/>
          <w:bCs/>
          <w:sz w:val="32"/>
        </w:rPr>
        <w:lastRenderedPageBreak/>
        <w:t>III. Hand and upper limb movements</w:t>
      </w:r>
    </w:p>
    <w:p w14:paraId="41231178" w14:textId="77777777" w:rsidR="00DE2554" w:rsidRDefault="00DE2554" w:rsidP="00FA16F2">
      <w:pPr>
        <w:keepNext/>
      </w:pPr>
      <w:r>
        <w:rPr>
          <w:noProof/>
        </w:rPr>
        <w:drawing>
          <wp:inline distT="0" distB="0" distL="0" distR="0" wp14:anchorId="29212692" wp14:editId="0446F42E">
            <wp:extent cx="5942450" cy="2891883"/>
            <wp:effectExtent l="0" t="0" r="1270" b="3810"/>
            <wp:docPr id="186325259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252596" name="Picture 1863252596"/>
                    <pic:cNvPicPr/>
                  </pic:nvPicPr>
                  <pic:blipFill rotWithShape="1">
                    <a:blip r:embed="rId14"/>
                    <a:srcRect t="11873" b="8480"/>
                    <a:stretch>
                      <a:fillRect/>
                    </a:stretch>
                  </pic:blipFill>
                  <pic:spPr bwMode="auto">
                    <a:xfrm>
                      <a:off x="0" y="0"/>
                      <a:ext cx="5943600" cy="2892442"/>
                    </a:xfrm>
                    <a:prstGeom prst="rect">
                      <a:avLst/>
                    </a:prstGeom>
                    <a:ln>
                      <a:noFill/>
                    </a:ln>
                    <a:extLst>
                      <a:ext uri="{53640926-AAD7-44D8-BBD7-CCE9431645EC}">
                        <a14:shadowObscured xmlns:a14="http://schemas.microsoft.com/office/drawing/2010/main"/>
                      </a:ext>
                    </a:extLst>
                  </pic:spPr>
                </pic:pic>
              </a:graphicData>
            </a:graphic>
          </wp:inline>
        </w:drawing>
      </w:r>
    </w:p>
    <w:p w14:paraId="79621217" w14:textId="78A59275" w:rsidR="00DE2554" w:rsidRPr="00B74B47" w:rsidRDefault="6D4A426D" w:rsidP="6D4A426D">
      <w:pPr>
        <w:pStyle w:val="Caption"/>
        <w:rPr>
          <w:i w:val="0"/>
          <w:iCs w:val="0"/>
          <w:color w:val="000000" w:themeColor="text1"/>
          <w:sz w:val="20"/>
          <w:szCs w:val="20"/>
        </w:rPr>
      </w:pPr>
      <w:r w:rsidRPr="6D4A426D">
        <w:rPr>
          <w:b/>
          <w:bCs/>
          <w:i w:val="0"/>
          <w:iCs w:val="0"/>
          <w:color w:val="000000" w:themeColor="text1"/>
          <w:sz w:val="20"/>
          <w:szCs w:val="20"/>
        </w:rPr>
        <w:t xml:space="preserve">Supplementary Figure </w:t>
      </w:r>
      <w:r w:rsidR="00DE2554" w:rsidRPr="6D4A426D">
        <w:rPr>
          <w:i w:val="0"/>
          <w:iCs w:val="0"/>
        </w:rPr>
        <w:fldChar w:fldCharType="begin"/>
      </w:r>
      <w:r w:rsidR="00DE2554" w:rsidRPr="6D4A426D">
        <w:rPr>
          <w:i w:val="0"/>
          <w:iCs w:val="0"/>
        </w:rPr>
        <w:instrText xml:space="preserve"> SEQ Supplementary_Figure \* ARABIC </w:instrText>
      </w:r>
      <w:r w:rsidR="00DE2554" w:rsidRPr="6D4A426D">
        <w:rPr>
          <w:i w:val="0"/>
          <w:iCs w:val="0"/>
        </w:rPr>
        <w:fldChar w:fldCharType="separate"/>
      </w:r>
      <w:r w:rsidR="00710683">
        <w:rPr>
          <w:i w:val="0"/>
          <w:iCs w:val="0"/>
          <w:noProof/>
        </w:rPr>
        <w:t>7</w:t>
      </w:r>
      <w:r w:rsidR="00DE2554" w:rsidRPr="6D4A426D">
        <w:rPr>
          <w:i w:val="0"/>
          <w:iCs w:val="0"/>
        </w:rPr>
        <w:fldChar w:fldCharType="end"/>
      </w:r>
      <w:r w:rsidRPr="6D4A426D">
        <w:rPr>
          <w:i w:val="0"/>
          <w:iCs w:val="0"/>
          <w:color w:val="000000" w:themeColor="text1"/>
          <w:sz w:val="20"/>
          <w:szCs w:val="20"/>
        </w:rPr>
        <w:t xml:space="preserve">. </w:t>
      </w:r>
      <w:r w:rsidRPr="6D4A426D">
        <w:rPr>
          <w:b/>
          <w:bCs/>
          <w:i w:val="0"/>
          <w:iCs w:val="0"/>
          <w:color w:val="000000" w:themeColor="text1"/>
          <w:sz w:val="20"/>
          <w:szCs w:val="20"/>
        </w:rPr>
        <w:t>Domain-specific importance of acquisition parameters and failure modes for video-based hand and upper limb movement analysis based on Round 1 survey results</w:t>
      </w:r>
      <w:r w:rsidRPr="6D4A426D">
        <w:rPr>
          <w:i w:val="0"/>
          <w:iCs w:val="0"/>
          <w:color w:val="000000" w:themeColor="text1"/>
          <w:sz w:val="20"/>
          <w:szCs w:val="20"/>
        </w:rPr>
        <w:t>. Task definition and instruction clarity were the most frequently cited determinants, followed by camera viewpoint and occlusion minimization. Failure modes were dominated by self-occlusion, inconsistent task execution, and inappropriate framing. These results underscore the sensitivity particularly of hand motor assessments to both experimental design and conduction, hinting at the importance of standardized task protocols and careful consideration of task x video setup x algorithm interactions.</w:t>
      </w:r>
    </w:p>
    <w:p w14:paraId="425CF2F8" w14:textId="7B8D3C7A" w:rsidR="00DE2554" w:rsidRPr="00704C49" w:rsidRDefault="6D4A426D" w:rsidP="00FA16F2">
      <w:pPr>
        <w:pStyle w:val="Heading3"/>
      </w:pPr>
      <w:r>
        <w:t>Why the hand and upper limb movement domain matters clinically</w:t>
      </w:r>
    </w:p>
    <w:p w14:paraId="02E1DC41" w14:textId="12998798" w:rsidR="00DE2554" w:rsidRDefault="6D4A426D" w:rsidP="6D4A426D">
      <w:r>
        <w:t xml:space="preserve">Video-based analysis of hand and upper-limb movements is informative across Parkinson’s disease and parkinsonism, essential tremor, ataxia, dystonia, stroke, multiple sclerosis, ALS, and cerebral palsy. Frequently studied tasks such as finger tapping, hand opening–closing, pronation–supination, reaching, and tremor assessment derive from clinical scales such as MDS-UPDRS and Scale for the Assessment and Rating of Ataxia (SARA) </w:t>
      </w:r>
      <w:r w:rsidR="00DE2554">
        <w:fldChar w:fldCharType="begin"/>
      </w:r>
      <w:r w:rsidR="00DE2554">
        <w:instrText xml:space="preserve"> ADDIN EN.CITE &lt;EndNote&gt;&lt;Cite&gt;&lt;Author&gt;Amprimo&lt;/Author&gt;&lt;Year&gt;2024&lt;/Year&gt;&lt;RecNum&gt;555&lt;/RecNum&gt;&lt;DisplayText&gt;[63, 64]&lt;/DisplayText&gt;&lt;record&gt;&lt;rec-number&gt;555&lt;/rec-number&gt;&lt;foreign-keys&gt;&lt;key app="EN" db-id="e9psswxvmva0epexpr8v5aagf5vpx5draad0" timestamp="1774586207"&gt;555&lt;/key&gt;&lt;/foreign-keys&gt;&lt;ref-type name="Journal Article"&gt;17&lt;/ref-type&gt;&lt;contributors&gt;&lt;authors&gt;&lt;author&gt;Amprimo, Gianluca&lt;/author&gt;&lt;author&gt;Masi, Giulia&lt;/author&gt;&lt;author&gt;Olmo, Gabriella&lt;/author&gt;&lt;author&gt;Ferraris, Claudia&lt;/author&gt;&lt;/authors&gt;&lt;/contributors&gt;&lt;titles&gt;&lt;title&gt;Deep learning for hand tracking in Parkinson’s disease video-based assessment: current and future perspectives&lt;/title&gt;&lt;secondary-title&gt;Artificial Intelligence in Medicine&lt;/secondary-title&gt;&lt;/titles&gt;&lt;periodical&gt;&lt;full-title&gt;Artificial Intelligence in Medicine&lt;/full-title&gt;&lt;/periodical&gt;&lt;pages&gt;102914&lt;/pages&gt;&lt;volume&gt;154&lt;/volume&gt;&lt;dates&gt;&lt;year&gt;2024&lt;/year&gt;&lt;/dates&gt;&lt;isbn&gt;0933-3657&lt;/isbn&gt;&lt;urls&gt;&lt;/urls&gt;&lt;/record&gt;&lt;/Cite&gt;&lt;Cite&gt;&lt;Author&gt;Friedrich&lt;/Author&gt;&lt;Year&gt;2025&lt;/Year&gt;&lt;RecNum&gt;556&lt;/RecNum&gt;&lt;record&gt;&lt;rec-number&gt;556&lt;/rec-number&gt;&lt;foreign-keys&gt;&lt;key app="EN" db-id="e9psswxvmva0epexpr8v5aagf5vpx5draad0" timestamp="1774586238"&gt;556&lt;/key&gt;&lt;/foreign-keys&gt;&lt;ref-type name="Journal Article"&gt;17&lt;/ref-type&gt;&lt;contributors&gt;&lt;authors&gt;&lt;author&gt;Friedrich, Maximilian U&lt;/author&gt;&lt;author&gt;Relton, Samuel&lt;/author&gt;&lt;author&gt;Wong, David&lt;/author&gt;&lt;author&gt;Alty, Jane&lt;/author&gt;&lt;/authors&gt;&lt;/contributors&gt;&lt;titles&gt;&lt;title&gt;Computer vision in clinical neurology: a review&lt;/title&gt;&lt;secondary-title&gt;JAMA neurology&lt;/secondary-title&gt;&lt;/titles&gt;&lt;periodical&gt;&lt;full-title&gt;JAMA neurology&lt;/full-title&gt;&lt;/periodical&gt;&lt;pages&gt;407-415&lt;/pages&gt;&lt;volume&gt;82&lt;/volume&gt;&lt;number&gt;4&lt;/number&gt;&lt;dates&gt;&lt;year&gt;2025&lt;/year&gt;&lt;/dates&gt;&lt;isbn&gt;2168-6149&lt;/isbn&gt;&lt;urls&gt;&lt;/urls&gt;&lt;/record&gt;&lt;/Cite&gt;&lt;/EndNote&gt;</w:instrText>
      </w:r>
      <w:r w:rsidR="00DE2554">
        <w:fldChar w:fldCharType="separate"/>
      </w:r>
      <w:r w:rsidRPr="6D4A426D">
        <w:rPr>
          <w:noProof/>
        </w:rPr>
        <w:t>[63, 64]</w:t>
      </w:r>
      <w:r w:rsidR="00DE2554">
        <w:fldChar w:fldCharType="end"/>
      </w:r>
      <w:r>
        <w:t>.</w:t>
      </w:r>
    </w:p>
    <w:p w14:paraId="2DCB5A05" w14:textId="77777777" w:rsidR="00DE2554" w:rsidRDefault="00DE2554" w:rsidP="00FA16F2">
      <w:r>
        <w:t>These gestures have defined neurobiological correlates. Repetitive movements engage supplementary motor, basal ganglia, and cerebellar timing networks, with distinct contributions for internally and externally paced actions</w:t>
      </w:r>
      <w:r w:rsidRPr="39856238">
        <w:rPr>
          <w:lang w:eastAsia="zh-CN"/>
        </w:rPr>
        <w:t xml:space="preserve"> </w:t>
      </w:r>
      <w:r>
        <w:fldChar w:fldCharType="begin"/>
      </w:r>
      <w:r>
        <w:instrText xml:space="preserve"> ADDIN EN.CITE &lt;EndNote&gt;&lt;Cite&gt;&lt;Author&gt;Michely&lt;/Author&gt;&lt;Year&gt;2015&lt;/Year&gt;&lt;RecNum&gt;569&lt;/RecNum&gt;&lt;DisplayText&gt;[65]&lt;/DisplayText&gt;&lt;record&gt;&lt;rec-number&gt;569&lt;/rec-number&gt;&lt;foreign-keys&gt;&lt;key app="EN" db-id="e9psswxvmva0epexpr8v5aagf5vpx5draad0" timestamp="1774586642"&gt;569&lt;/key&gt;&lt;/foreign-keys&gt;&lt;ref-type name="Journal Article"&gt;17&lt;/ref-type&gt;&lt;contributors&gt;&lt;authors&gt;&lt;author&gt;Michely, Jochen&lt;/author&gt;&lt;author&gt;Volz, Lukas J&lt;/author&gt;&lt;author&gt;Barbe, Michael T&lt;/author&gt;&lt;author&gt;Hoffstaedter, Felix&lt;/author&gt;&lt;author&gt;Viswanathan, Shivakumar&lt;/author&gt;&lt;author&gt;Timmermann, Lars&lt;/author&gt;&lt;author&gt;Eickhoff, Simon B&lt;/author&gt;&lt;author&gt;Fink, Gereon R&lt;/author&gt;&lt;author&gt;Grefkes, Christian&lt;/author&gt;&lt;/authors&gt;&lt;/contributors&gt;&lt;titles&gt;&lt;title&gt;Dopaminergic modulation of motor network dynamics in Parkinson’s disease&lt;/title&gt;&lt;secondary-title&gt;Brain&lt;/secondary-title&gt;&lt;/titles&gt;&lt;periodical&gt;&lt;full-title&gt;Brain&lt;/full-title&gt;&lt;/periodical&gt;&lt;pages&gt;664-678&lt;/pages&gt;&lt;volume&gt;138&lt;/volume&gt;&lt;number&gt;3&lt;/number&gt;&lt;dates&gt;&lt;year&gt;2015&lt;/year&gt;&lt;/dates&gt;&lt;isbn&gt;1460-2156&lt;/isbn&gt;&lt;urls&gt;&lt;/urls&gt;&lt;/record&gt;&lt;/Cite&gt;&lt;/EndNote&gt;</w:instrText>
      </w:r>
      <w:r>
        <w:fldChar w:fldCharType="separate"/>
      </w:r>
      <w:r w:rsidRPr="39856238">
        <w:rPr>
          <w:noProof/>
        </w:rPr>
        <w:t>[65]</w:t>
      </w:r>
      <w:r>
        <w:fldChar w:fldCharType="end"/>
      </w:r>
      <w:r>
        <w:t xml:space="preserve">. Diadochokinesis and reach-to-grasp involve cerebellar and distributed motor loops supporting coordination and multi-joint control </w:t>
      </w:r>
      <w:r>
        <w:fldChar w:fldCharType="begin"/>
      </w:r>
      <w:r>
        <w:instrText xml:space="preserve"> ADDIN EN.CITE &lt;EndNote&gt;&lt;Cite&gt;&lt;Author&gt;Witt&lt;/Author&gt;&lt;Year&gt;2008&lt;/Year&gt;&lt;RecNum&gt;558&lt;/RecNum&gt;&lt;DisplayText&gt;[66, 67]&lt;/DisplayText&gt;&lt;record&gt;&lt;rec-number&gt;558&lt;/rec-number&gt;&lt;foreign-keys&gt;&lt;key app="EN" db-id="e9psswxvmva0epexpr8v5aagf5vpx5draad0" timestamp="1774586269"&gt;558&lt;/key&gt;&lt;/foreign-keys&gt;&lt;ref-type name="Journal Article"&gt;17&lt;/ref-type&gt;&lt;contributors&gt;&lt;authors&gt;&lt;author&gt;Witt, Suzanne T&lt;/author&gt;&lt;author&gt;Laird, Angela R&lt;/author&gt;&lt;author&gt;Meyerand, M Elizabeth&lt;/author&gt;&lt;/authors&gt;&lt;/contributors&gt;&lt;titles&gt;&lt;title&gt;Functional neuroimaging correlates of finger-tapping task variations: an ALE meta-analysis&lt;/title&gt;&lt;secondary-title&gt;Neuroimage&lt;/secondary-title&gt;&lt;/titles&gt;&lt;periodical&gt;&lt;full-title&gt;Neuroimage&lt;/full-title&gt;&lt;/periodical&gt;&lt;pages&gt;343-356&lt;/pages&gt;&lt;volume&gt;42&lt;/volume&gt;&lt;number&gt;1&lt;/number&gt;&lt;dates&gt;&lt;year&gt;2008&lt;/year&gt;&lt;/dates&gt;&lt;isbn&gt;1053-8119&lt;/isbn&gt;&lt;urls&gt;&lt;/urls&gt;&lt;/record&gt;&lt;/Cite&gt;&lt;Cite&gt;&lt;Author&gt;Fasano&lt;/Author&gt;&lt;Year&gt;2022&lt;/Year&gt;&lt;RecNum&gt;559&lt;/RecNum&gt;&lt;record&gt;&lt;rec-number&gt;559&lt;/rec-number&gt;&lt;foreign-keys&gt;&lt;key app="EN" db-id="e9psswxvmva0epexpr8v5aagf5vpx5draad0" timestamp="1774586283"&gt;559&lt;/key&gt;&lt;/foreign-keys&gt;&lt;ref-type name="Journal Article"&gt;17&lt;/ref-type&gt;&lt;contributors&gt;&lt;authors&gt;&lt;author&gt;Fasano, Alessio&lt;/author&gt;&lt;author&gt;Mazzoni, Alberto&lt;/author&gt;&lt;author&gt;Falotico, Egidio&lt;/author&gt;&lt;/authors&gt;&lt;/contributors&gt;&lt;titles&gt;&lt;title&gt;Reaching and grasping movements in Parkinson’s disease: a review&lt;/title&gt;&lt;secondary-title&gt;Journal of Parkinson’s disease&lt;/secondary-title&gt;&lt;/titles&gt;&lt;periodical&gt;&lt;full-title&gt;Journal of Parkinson’s Disease&lt;/full-title&gt;&lt;/periodical&gt;&lt;pages&gt;1083-1113&lt;/pages&gt;&lt;volume&gt;12&lt;/volume&gt;&lt;number&gt;4&lt;/number&gt;&lt;dates&gt;&lt;year&gt;2022&lt;/year&gt;&lt;/dates&gt;&lt;isbn&gt;1877-7171&lt;/isbn&gt;&lt;urls&gt;&lt;/urls&gt;&lt;/record&gt;&lt;/Cite&gt;&lt;/EndNote&gt;</w:instrText>
      </w:r>
      <w:r>
        <w:fldChar w:fldCharType="separate"/>
      </w:r>
      <w:r w:rsidRPr="39856238">
        <w:rPr>
          <w:noProof/>
        </w:rPr>
        <w:t>[66, 67]</w:t>
      </w:r>
      <w:r>
        <w:fldChar w:fldCharType="end"/>
      </w:r>
      <w:r>
        <w:t xml:space="preserve">, while tremor reflects oscillatory activity within basal ganglia–thalamo-cortical and cerebellar circuits </w:t>
      </w:r>
      <w:r>
        <w:fldChar w:fldCharType="begin"/>
      </w:r>
      <w:r>
        <w:instrText xml:space="preserve"> ADDIN EN.CITE &lt;EndNote&gt;&lt;Cite&gt;&lt;Author&gt;Buijink&lt;/Author&gt;&lt;Year&gt;2022&lt;/Year&gt;&lt;RecNum&gt;557&lt;/RecNum&gt;&lt;DisplayText&gt;[68]&lt;/DisplayText&gt;&lt;record&gt;&lt;rec-number&gt;557&lt;/rec-number&gt;&lt;foreign-keys&gt;&lt;key app="EN" db-id="e9psswxvmva0epexpr8v5aagf5vpx5draad0" timestamp="1774586254"&gt;557&lt;/key&gt;&lt;/foreign-keys&gt;&lt;ref-type name="Journal Article"&gt;17&lt;/ref-type&gt;&lt;contributors&gt;&lt;authors&gt;&lt;author&gt;Buijink, Arthur WG&lt;/author&gt;&lt;author&gt;van Rootselaar, Anne-Fleur&lt;/author&gt;&lt;author&gt;Helmich, Rick C&lt;/author&gt;&lt;/authors&gt;&lt;/contributors&gt;&lt;titles&gt;&lt;title&gt;Connecting tremors–a circuits perspective&lt;/title&gt;&lt;secondary-title&gt;Current opinion in neurology&lt;/secondary-title&gt;&lt;/titles&gt;&lt;periodical&gt;&lt;full-title&gt;Current opinion in neurology&lt;/full-title&gt;&lt;/periodical&gt;&lt;pages&gt;518-524&lt;/pages&gt;&lt;volume&gt;35&lt;/volume&gt;&lt;number&gt;4&lt;/number&gt;&lt;dates&gt;&lt;year&gt;2022&lt;/year&gt;&lt;/dates&gt;&lt;isbn&gt;1350-7540&lt;/isbn&gt;&lt;urls&gt;&lt;/urls&gt;&lt;/record&gt;&lt;/Cite&gt;&lt;/EndNote&gt;</w:instrText>
      </w:r>
      <w:r>
        <w:fldChar w:fldCharType="separate"/>
      </w:r>
      <w:r w:rsidRPr="39856238">
        <w:rPr>
          <w:noProof/>
        </w:rPr>
        <w:t>[68]</w:t>
      </w:r>
      <w:r>
        <w:fldChar w:fldCharType="end"/>
      </w:r>
      <w:r>
        <w:t>.</w:t>
      </w:r>
    </w:p>
    <w:p w14:paraId="6D493254" w14:textId="5A161BD8" w:rsidR="00DE2554" w:rsidRDefault="00DE2554" w:rsidP="00FA16F2">
      <w:r>
        <w:lastRenderedPageBreak/>
        <w:t xml:space="preserve">Clinically relevant </w:t>
      </w:r>
      <w:r w:rsidR="349187E5">
        <w:t>readouts</w:t>
      </w:r>
      <w:r>
        <w:t xml:space="preserve"> include speed, rhythm or regularity, amplitude, amplitude decrement over time, and hesitation or halts, collectively described as the bradykinesia complex</w:t>
      </w:r>
      <w:r w:rsidRPr="39856238">
        <w:rPr>
          <w:lang w:eastAsia="zh-CN"/>
        </w:rPr>
        <w:t xml:space="preserve"> </w:t>
      </w:r>
      <w:r>
        <w:fldChar w:fldCharType="begin"/>
      </w:r>
      <w:r>
        <w:instrText xml:space="preserve"> ADDIN EN.CITE &lt;EndNote&gt;&lt;Cite&gt;&lt;Author&gt;Williams&lt;/Author&gt;&lt;Year&gt;2020&lt;/Year&gt;&lt;RecNum&gt;560&lt;/RecNum&gt;&lt;DisplayText&gt;[69, 70]&lt;/DisplayText&gt;&lt;record&gt;&lt;rec-number&gt;560&lt;/rec-number&gt;&lt;foreign-keys&gt;&lt;key app="EN" db-id="e9psswxvmva0epexpr8v5aagf5vpx5draad0" timestamp="1774586295"&gt;560&lt;/key&gt;&lt;/foreign-keys&gt;&lt;ref-type name="Journal Article"&gt;17&lt;/ref-type&gt;&lt;contributors&gt;&lt;authors&gt;&lt;author&gt;Williams, Stefan&lt;/author&gt;&lt;author&gt;Zhao, Zhibin&lt;/author&gt;&lt;author&gt;Hafeez, Awais&lt;/author&gt;&lt;author&gt;Wong, David C&lt;/author&gt;&lt;author&gt;Relton, Samuel D&lt;/author&gt;&lt;author&gt;Fang, Hui&lt;/author&gt;&lt;author&gt;Alty, Jane E&lt;/author&gt;&lt;/authors&gt;&lt;/contributors&gt;&lt;titles&gt;&lt;title&gt;The discerning eye of computer vision: Can it measure Parkinson&amp;apos;s finger tap bradykinesia?&lt;/title&gt;&lt;secondary-title&gt;Journal of the Neurological Sciences&lt;/secondary-title&gt;&lt;/titles&gt;&lt;periodical&gt;&lt;full-title&gt;Journal of the Neurological Sciences&lt;/full-title&gt;&lt;/periodical&gt;&lt;pages&gt;117003&lt;/pages&gt;&lt;volume&gt;416&lt;/volume&gt;&lt;dates&gt;&lt;year&gt;2020&lt;/year&gt;&lt;/dates&gt;&lt;isbn&gt;0022-510X&lt;/isbn&gt;&lt;urls&gt;&lt;/urls&gt;&lt;/record&gt;&lt;/Cite&gt;&lt;Cite&gt;&lt;Author&gt;Li&lt;/Author&gt;&lt;Year&gt;2022&lt;/Year&gt;&lt;RecNum&gt;91&lt;/RecNum&gt;&lt;record&gt;&lt;rec-number&gt;91&lt;/rec-number&gt;&lt;foreign-keys&gt;&lt;key app="EN" db-id="29av0xwtle2re6eezt35e2vq25fsfte9evse" timestamp="1771724923"&gt;91&lt;/key&gt;&lt;/foreign-keys&gt;&lt;ref-type name="Journal Article"&gt;17&lt;/ref-type&gt;&lt;contributors&gt;&lt;authors&gt;&lt;author&gt;Li, Renjie&lt;/author&gt;&lt;author&gt;St George, Rebecca J&lt;/author&gt;&lt;author&gt;Wang, Xinyi&lt;/author&gt;&lt;author&gt;Lawler, Katherine&lt;/author&gt;&lt;author&gt;Hill, Edward&lt;/author&gt;&lt;author&gt;Garg, Saurabh&lt;/author&gt;&lt;author&gt;Williams, Stefan&lt;/author&gt;&lt;author&gt;Relton, Samuel&lt;/author&gt;&lt;author&gt;Hogg, David&lt;/author&gt;&lt;author&gt;Bai, Quan&lt;/author&gt;&lt;/authors&gt;&lt;/contributors&gt;&lt;titles&gt;&lt;title&gt;Moving towards intelligent telemedicine: Computer vision measurement of human movement&lt;/title&gt;&lt;secondary-title&gt;Computers in Biology and Medicine&lt;/secondary-title&gt;&lt;/titles&gt;&lt;periodical&gt;&lt;full-title&gt;Computers in Biology and Medicine&lt;/full-title&gt;&lt;/periodical&gt;&lt;pages&gt;105776&lt;/pages&gt;&lt;volume&gt;147&lt;/volume&gt;&lt;dates&gt;&lt;year&gt;2022&lt;/year&gt;&lt;/dates&gt;&lt;isbn&gt;0010-4825&lt;/isbn&gt;&lt;urls&gt;&lt;/urls&gt;&lt;/record&gt;&lt;/Cite&gt;&lt;/EndNote&gt;</w:instrText>
      </w:r>
      <w:r>
        <w:fldChar w:fldCharType="separate"/>
      </w:r>
      <w:r w:rsidRPr="39856238">
        <w:rPr>
          <w:noProof/>
        </w:rPr>
        <w:t>[69, 70]</w:t>
      </w:r>
      <w:r>
        <w:fldChar w:fldCharType="end"/>
      </w:r>
      <w:r>
        <w:t>. Despite their relevance, measures of rigidity and spasticity, as well as more complex multi-segment gestures and tasks reflecting activities of daily living (eg hand–hand and hand–object interactions) remain underexplored</w:t>
      </w:r>
      <w:r w:rsidRPr="39856238">
        <w:rPr>
          <w:lang w:eastAsia="zh-CN"/>
        </w:rPr>
        <w:t xml:space="preserve"> </w:t>
      </w:r>
      <w:r>
        <w:fldChar w:fldCharType="begin"/>
      </w:r>
      <w:r>
        <w:instrText xml:space="preserve"> ADDIN EN.CITE &lt;EndNote&gt;&lt;Cite&gt;&lt;Author&gt;Amprimo&lt;/Author&gt;&lt;Year&gt;2024&lt;/Year&gt;&lt;RecNum&gt;555&lt;/RecNum&gt;&lt;DisplayText&gt;[63]&lt;/DisplayText&gt;&lt;record&gt;&lt;rec-number&gt;555&lt;/rec-number&gt;&lt;foreign-keys&gt;&lt;key app="EN" db-id="e9psswxvmva0epexpr8v5aagf5vpx5draad0" timestamp="1774586207"&gt;555&lt;/key&gt;&lt;/foreign-keys&gt;&lt;ref-type name="Journal Article"&gt;17&lt;/ref-type&gt;&lt;contributors&gt;&lt;authors&gt;&lt;author&gt;Amprimo, Gianluca&lt;/author&gt;&lt;author&gt;Masi, Giulia&lt;/author&gt;&lt;author&gt;Olmo, Gabriella&lt;/author&gt;&lt;author&gt;Ferraris, Claudia&lt;/author&gt;&lt;/authors&gt;&lt;/contributors&gt;&lt;titles&gt;&lt;title&gt;Deep learning for hand tracking in Parkinson’s disease video-based assessment: current and future perspectives&lt;/title&gt;&lt;secondary-title&gt;Artificial Intelligence in Medicine&lt;/secondary-title&gt;&lt;/titles&gt;&lt;periodical&gt;&lt;full-title&gt;Artificial Intelligence in Medicine&lt;/full-title&gt;&lt;/periodical&gt;&lt;pages&gt;102914&lt;/pages&gt;&lt;volume&gt;154&lt;/volume&gt;&lt;dates&gt;&lt;year&gt;2024&lt;/year&gt;&lt;/dates&gt;&lt;isbn&gt;0933-3657&lt;/isbn&gt;&lt;urls&gt;&lt;/urls&gt;&lt;/record&gt;&lt;/Cite&gt;&lt;/EndNote&gt;</w:instrText>
      </w:r>
      <w:r>
        <w:fldChar w:fldCharType="separate"/>
      </w:r>
      <w:r w:rsidRPr="39856238">
        <w:rPr>
          <w:noProof/>
        </w:rPr>
        <w:t>[63]</w:t>
      </w:r>
      <w:r>
        <w:fldChar w:fldCharType="end"/>
      </w:r>
      <w:r>
        <w:t>.</w:t>
      </w:r>
    </w:p>
    <w:p w14:paraId="2C1CC06B" w14:textId="58FB81B3" w:rsidR="00DE2554" w:rsidRDefault="6D4A426D" w:rsidP="00FA16F2">
      <w:r>
        <w:t xml:space="preserve">Most studies assessing these tasks have been conducted in controlled clinical or research settings </w:t>
      </w:r>
      <w:r w:rsidR="00DE2554">
        <w:fldChar w:fldCharType="begin"/>
      </w:r>
      <w:r w:rsidR="00DE2554">
        <w:instrText xml:space="preserve"> ADDIN EN.CITE &lt;EndNote&gt;&lt;Cite&gt;&lt;Author&gt;Amprimo&lt;/Author&gt;&lt;Year&gt;2024&lt;/Year&gt;&lt;RecNum&gt;555&lt;/RecNum&gt;&lt;DisplayText&gt;[63]&lt;/DisplayText&gt;&lt;record&gt;&lt;rec-number&gt;555&lt;/rec-number&gt;&lt;foreign-keys&gt;&lt;key app="EN" db-id="e9psswxvmva0epexpr8v5aagf5vpx5draad0" timestamp="1774586207"&gt;555&lt;/key&gt;&lt;/foreign-keys&gt;&lt;ref-type name="Journal Article"&gt;17&lt;/ref-type&gt;&lt;contributors&gt;&lt;authors&gt;&lt;author&gt;Amprimo, Gianluca&lt;/author&gt;&lt;author&gt;Masi, Giulia&lt;/author&gt;&lt;author&gt;Olmo, Gabriella&lt;/author&gt;&lt;author&gt;Ferraris, Claudia&lt;/author&gt;&lt;/authors&gt;&lt;/contributors&gt;&lt;titles&gt;&lt;title&gt;Deep learning for hand tracking in Parkinson’s disease video-based assessment: current and future perspectives&lt;/title&gt;&lt;secondary-title&gt;Artificial Intelligence in Medicine&lt;/secondary-title&gt;&lt;/titles&gt;&lt;periodical&gt;&lt;full-title&gt;Artificial Intelligence in Medicine&lt;/full-title&gt;&lt;/periodical&gt;&lt;pages&gt;102914&lt;/pages&gt;&lt;volume&gt;154&lt;/volume&gt;&lt;dates&gt;&lt;year&gt;2024&lt;/year&gt;&lt;/dates&gt;&lt;isbn&gt;0933-3657&lt;/isbn&gt;&lt;urls&gt;&lt;/urls&gt;&lt;/record&gt;&lt;/Cite&gt;&lt;/EndNote&gt;</w:instrText>
      </w:r>
      <w:r w:rsidR="00DE2554">
        <w:fldChar w:fldCharType="separate"/>
      </w:r>
      <w:r w:rsidRPr="6D4A426D">
        <w:rPr>
          <w:noProof/>
        </w:rPr>
        <w:t>[63]</w:t>
      </w:r>
      <w:r w:rsidR="00DE2554">
        <w:fldChar w:fldCharType="end"/>
      </w:r>
      <w:r>
        <w:t xml:space="preserve">. However, interest in telemedical and remote applications is increasing. The Parktest initiative </w:t>
      </w:r>
      <w:r w:rsidR="00DE2554">
        <w:fldChar w:fldCharType="begin"/>
      </w:r>
      <w:r w:rsidR="00DE2554">
        <w:instrText xml:space="preserve"> ADDIN EN.CITE &lt;EndNote&gt;&lt;Cite&gt;&lt;Author&gt;Islam&lt;/Author&gt;&lt;Year&gt;2023&lt;/Year&gt;&lt;RecNum&gt;570&lt;/RecNum&gt;&lt;DisplayText&gt;[71]&lt;/DisplayText&gt;&lt;record&gt;&lt;rec-number&gt;570&lt;/rec-number&gt;&lt;foreign-keys&gt;&lt;key app="EN" db-id="e9psswxvmva0epexpr8v5aagf5vpx5draad0" timestamp="1774586659"&gt;570&lt;/key&gt;&lt;/foreign-keys&gt;&lt;ref-type name="Journal Article"&gt;17&lt;/ref-type&gt;&lt;contributors&gt;&lt;authors&gt;&lt;author&gt;Islam, Md Saiful&lt;/author&gt;&lt;author&gt;Rahman, Wasifur&lt;/author&gt;&lt;author&gt;Abdelkader, Abdelrahman&lt;/author&gt;&lt;author&gt;Lee, Sangwu&lt;/author&gt;&lt;author&gt;Yang, Phillip T&lt;/author&gt;&lt;author&gt;Purks, Jennifer Lynn&lt;/author&gt;&lt;author&gt;Adams, Jamie Lynn&lt;/author&gt;&lt;author&gt;Schneider, Ruth B&lt;/author&gt;&lt;author&gt;Dorsey, Earl Ray&lt;/author&gt;&lt;author&gt;Hoque, Ehsan&lt;/author&gt;&lt;/authors&gt;&lt;/contributors&gt;&lt;titles&gt;&lt;title&gt;Using AI to measure Parkinson’s disease severity at home&lt;/title&gt;&lt;secondary-title&gt;NPJ digital medicine&lt;/secondary-title&gt;&lt;/titles&gt;&lt;periodical&gt;&lt;full-title&gt;NPJ digital medicine&lt;/full-title&gt;&lt;/periodical&gt;&lt;pages&gt;156&lt;/pages&gt;&lt;volume&gt;6&lt;/volume&gt;&lt;number&gt;1&lt;/number&gt;&lt;dates&gt;&lt;year&gt;2023&lt;/year&gt;&lt;/dates&gt;&lt;isbn&gt;2398-6352&lt;/isbn&gt;&lt;urls&gt;&lt;/urls&gt;&lt;/record&gt;&lt;/Cite&gt;&lt;/EndNote&gt;</w:instrText>
      </w:r>
      <w:r w:rsidR="00DE2554">
        <w:fldChar w:fldCharType="separate"/>
      </w:r>
      <w:r w:rsidRPr="6D4A426D">
        <w:rPr>
          <w:noProof/>
        </w:rPr>
        <w:t>[71]</w:t>
      </w:r>
      <w:r w:rsidR="00DE2554">
        <w:fldChar w:fldCharType="end"/>
      </w:r>
      <w:r>
        <w:t xml:space="preserve"> collected finger tapping data from 250 participants worldwide through a web-based interface, demonstrating good agreement between automatically extracted metrics and clinical scoring. Similarly, the TasTest </w:t>
      </w:r>
      <w:r w:rsidR="00DE2554">
        <w:fldChar w:fldCharType="begin"/>
      </w:r>
      <w:r w:rsidR="00DE2554">
        <w:instrText xml:space="preserve"> ADDIN EN.CITE &lt;EndNote&gt;&lt;Cite&gt;&lt;Author&gt;Alty&lt;/Author&gt;&lt;Year&gt;2022&lt;/Year&gt;&lt;RecNum&gt;51&lt;/RecNum&gt;&lt;DisplayText&gt;[72]&lt;/DisplayText&gt;&lt;record&gt;&lt;rec-number&gt;51&lt;/rec-number&gt;&lt;foreign-keys&gt;&lt;key app="EN" db-id="29av0xwtle2re6eezt35e2vq25fsfte9evse" timestamp="1770154772"&gt;51&lt;/key&gt;&lt;/foreign-keys&gt;&lt;ref-type name="Journal Article"&gt;17&lt;/ref-type&gt;&lt;contributors&gt;&lt;authors&gt;&lt;author&gt;Alty, Jane&lt;/author&gt;&lt;author&gt;Bai, Quan&lt;/author&gt;&lt;author&gt;Li, Renjie&lt;/author&gt;&lt;author&gt;Lawler, Katherine&lt;/author&gt;&lt;author&gt;St George, Rebecca J&lt;/author&gt;&lt;author&gt;Hill, Edward&lt;/author&gt;&lt;author&gt;Bindoff, Aidan&lt;/author&gt;&lt;author&gt;Garg, Saurabh&lt;/author&gt;&lt;author&gt;Wang, Xinyi&lt;/author&gt;&lt;author&gt;Huang, Guan&lt;/author&gt;&lt;/authors&gt;&lt;/contributors&gt;&lt;titles&gt;&lt;title&gt;The TAS Test project: a prospective longitudinal validation of new online motor-cognitive tests to detect preclinical Alzheimer’s disease and estimate 5-year risks of cognitive decline and dementia&lt;/title&gt;&lt;secondary-title&gt;BMC neurology&lt;/secondary-title&gt;&lt;/titles&gt;&lt;periodical&gt;&lt;full-title&gt;BMC neurology&lt;/full-title&gt;&lt;/periodical&gt;&lt;pages&gt;266&lt;/pages&gt;&lt;volume&gt;22&lt;/volume&gt;&lt;number&gt;1&lt;/number&gt;&lt;dates&gt;&lt;year&gt;2022&lt;/year&gt;&lt;/dates&gt;&lt;isbn&gt;1471-2377&lt;/isbn&gt;&lt;urls&gt;&lt;/urls&gt;&lt;/record&gt;&lt;/Cite&gt;&lt;/EndNote&gt;</w:instrText>
      </w:r>
      <w:r w:rsidR="00DE2554">
        <w:fldChar w:fldCharType="separate"/>
      </w:r>
      <w:r w:rsidRPr="6D4A426D">
        <w:rPr>
          <w:noProof/>
        </w:rPr>
        <w:t>[72]</w:t>
      </w:r>
      <w:r w:rsidR="00DE2554">
        <w:fldChar w:fldCharType="end"/>
      </w:r>
      <w:r w:rsidRPr="6D4A426D">
        <w:rPr>
          <w:lang w:eastAsia="zh-CN"/>
        </w:rPr>
        <w:t xml:space="preserve"> web platform and its mobile version, the TapTalk app </w:t>
      </w:r>
      <w:r w:rsidR="00DE2554">
        <w:fldChar w:fldCharType="begin"/>
      </w:r>
      <w:r w:rsidR="00DE2554">
        <w:instrText xml:space="preserve"> ADDIN EN.CITE &lt;EndNote&gt;&lt;Cite&gt;&lt;Author&gt;Li&lt;/Author&gt;&lt;Year&gt;2022&lt;/Year&gt;&lt;RecNum&gt;91&lt;/RecNum&gt;&lt;DisplayText&gt;[70]&lt;/DisplayText&gt;&lt;record&gt;&lt;rec-number&gt;91&lt;/rec-number&gt;&lt;foreign-keys&gt;&lt;key app="EN" db-id="29av0xwtle2re6eezt35e2vq25fsfte9evse" timestamp="1771724923"&gt;91&lt;/key&gt;&lt;/foreign-keys&gt;&lt;ref-type name="Journal Article"&gt;17&lt;/ref-type&gt;&lt;contributors&gt;&lt;authors&gt;&lt;author&gt;Li, Renjie&lt;/author&gt;&lt;author&gt;St George, Rebecca J&lt;/author&gt;&lt;author&gt;Wang, Xinyi&lt;/author&gt;&lt;author&gt;Lawler, Katherine&lt;/author&gt;&lt;author&gt;Hill, Edward&lt;/author&gt;&lt;author&gt;Garg, Saurabh&lt;/author&gt;&lt;author&gt;Williams, Stefan&lt;/author&gt;&lt;author&gt;Relton, Samuel&lt;/author&gt;&lt;author&gt;Hogg, David&lt;/author&gt;&lt;author&gt;Bai, Quan&lt;/author&gt;&lt;/authors&gt;&lt;/contributors&gt;&lt;titles&gt;&lt;title&gt;Moving towards intelligent telemedicine: Computer vision measurement of human movement&lt;/title&gt;&lt;secondary-title&gt;Computers in Biology and Medicine&lt;/secondary-title&gt;&lt;/titles&gt;&lt;periodical&gt;&lt;full-title&gt;Computers in Biology and Medicine&lt;/full-title&gt;&lt;/periodical&gt;&lt;pages&gt;105776&lt;/pages&gt;&lt;volume&gt;147&lt;/volume&gt;&lt;dates&gt;&lt;year&gt;2022&lt;/year&gt;&lt;/dates&gt;&lt;isbn&gt;0010-4825&lt;/isbn&gt;&lt;urls&gt;&lt;/urls&gt;&lt;/record&gt;&lt;/Cite&gt;&lt;/EndNote&gt;</w:instrText>
      </w:r>
      <w:r w:rsidR="00DE2554">
        <w:fldChar w:fldCharType="separate"/>
      </w:r>
      <w:r w:rsidRPr="6D4A426D">
        <w:rPr>
          <w:noProof/>
        </w:rPr>
        <w:t>[70]</w:t>
      </w:r>
      <w:r w:rsidR="00DE2554">
        <w:fldChar w:fldCharType="end"/>
      </w:r>
      <w:r>
        <w:t xml:space="preserve"> has collected more than 10,000 finger tapping videos from 4,000 individuals globally, incorporating webcam-based hand tracking for at-home motor–cognitive assessment;  feasibility of TasTest has been demonstrated in over 2300 older adults performing tasks at home, where cognition, education, and mood did not significantly affect usability. Despite these advances, home-based acquisition introduces variability in devices, camera positioning, illumination, background clutter, and video quality, which directly impacts kinematic reliability.</w:t>
      </w:r>
    </w:p>
    <w:p w14:paraId="660EA51B" w14:textId="77777777" w:rsidR="00DE2554" w:rsidRDefault="00DE2554" w:rsidP="00FA16F2">
      <w:pPr>
        <w:pStyle w:val="Heading3"/>
      </w:pPr>
      <w:r>
        <w:t>What needs to be visible and measurable</w:t>
      </w:r>
    </w:p>
    <w:p w14:paraId="5AE0EDA6" w14:textId="51EA3ED6" w:rsidR="00DE2554" w:rsidRDefault="6D4A426D" w:rsidP="00FA16F2">
      <w:r w:rsidRPr="6D4A426D">
        <w:rPr>
          <w:u w:val="single"/>
        </w:rPr>
        <w:t>Visibility and viewpoint.</w:t>
      </w:r>
      <w:r>
        <w:t xml:space="preserve"> Accurate kinematics require continuous visibility of the hand and upper limb. In finger tapping, consistent detection of thumb–index contact and stable fingertip tracking are critical for amplitude, rhythm, and sequence metrics; self-occluding viewpoints introduce tracking instability, including keypoint swaps, jitter, and dropouts </w:t>
      </w:r>
      <w:r w:rsidR="00DE2554">
        <w:fldChar w:fldCharType="begin"/>
      </w:r>
      <w:r w:rsidR="00DE2554">
        <w:instrText xml:space="preserve"> ADDIN EN.CITE &lt;EndNote&gt;&lt;Cite&gt;&lt;Author&gt;Amprimo&lt;/Author&gt;&lt;Year&gt;2024&lt;/Year&gt;&lt;RecNum&gt;562&lt;/RecNum&gt;&lt;DisplayText&gt;[73, 74]&lt;/DisplayText&gt;&lt;record&gt;&lt;rec-number&gt;562&lt;/rec-number&gt;&lt;foreign-keys&gt;&lt;key app="EN" db-id="e9psswxvmva0epexpr8v5aagf5vpx5draad0" timestamp="1774586324"&gt;562&lt;/key&gt;&lt;/foreign-keys&gt;&lt;ref-type name="Journal Article"&gt;17&lt;/ref-type&gt;&lt;contributors&gt;&lt;authors&gt;&lt;author&gt;Amprimo, Gianluca&lt;/author&gt;&lt;author&gt;Masi, Giulia&lt;/author&gt;&lt;author&gt;Pettiti, Giuseppe&lt;/author&gt;&lt;author&gt;Olmo, Gabriella&lt;/author&gt;&lt;author&gt;Priano, Lorenzo&lt;/author&gt;&lt;author&gt;Ferraris, Claudia&lt;/author&gt;&lt;/authors&gt;&lt;/contributors&gt;&lt;titles&gt;&lt;title&gt;Hand tracking for clinical applications: Validation of the Google MediaPipe Hand (GMH) and the depth-enhanced GMH-D frameworks&lt;/title&gt;&lt;secondary-title&gt;Biomedical Signal Processing and Control&lt;/secondary-title&gt;&lt;/titles&gt;&lt;periodical&gt;&lt;full-title&gt;Biomedical Signal Processing and Control&lt;/full-title&gt;&lt;/periodical&gt;&lt;pages&gt;106508&lt;/pages&gt;&lt;volume&gt;96&lt;/volume&gt;&lt;dates&gt;&lt;year&gt;2024&lt;/year&gt;&lt;/dates&gt;&lt;isbn&gt;1746-8094&lt;/isbn&gt;&lt;urls&gt;&lt;/urls&gt;&lt;/record&gt;&lt;/Cite&gt;&lt;Cite&gt;&lt;Author&gt;Friedrich&lt;/Author&gt;&lt;Year&gt;2024&lt;/Year&gt;&lt;RecNum&gt;563&lt;/RecNum&gt;&lt;record&gt;&lt;rec-number&gt;563&lt;/rec-number&gt;&lt;foreign-keys&gt;&lt;key app="EN" db-id="e9psswxvmva0epexpr8v5aagf5vpx5draad0" timestamp="1774586338"&gt;563&lt;/key&gt;&lt;/foreign-keys&gt;&lt;ref-type name="Journal Article"&gt;17&lt;/ref-type&gt;&lt;contributors&gt;&lt;authors&gt;&lt;author&gt;Friedrich, Maximilian U&lt;/author&gt;&lt;author&gt;Roenn, Anna-Julia&lt;/author&gt;&lt;author&gt;Palmisano, Chiara&lt;/author&gt;&lt;author&gt;Alty, Jane&lt;/author&gt;&lt;author&gt;Paschen, Steffen&lt;/author&gt;&lt;author&gt;Deuschl, Guenther&lt;/author&gt;&lt;author&gt;Ip, Chi Wang&lt;/author&gt;&lt;author&gt;Volkmann, Jens&lt;/author&gt;&lt;author&gt;Muthuraman, Muthuraman&lt;/author&gt;&lt;author&gt;Peach, Robert&lt;/author&gt;&lt;/authors&gt;&lt;/contributors&gt;&lt;titles&gt;&lt;title&gt;Validation and application of computer vision algorithms for video-based tremor analysis&lt;/title&gt;&lt;secondary-title&gt;npj Digital Medicine&lt;/secondary-title&gt;&lt;/titles&gt;&lt;periodical&gt;&lt;full-title&gt;NPJ digital medicine&lt;/full-title&gt;&lt;/periodical&gt;&lt;pages&gt;165&lt;/pages&gt;&lt;volume&gt;7&lt;/volume&gt;&lt;number&gt;1&lt;/number&gt;&lt;dates&gt;&lt;year&gt;2024&lt;/year&gt;&lt;/dates&gt;&lt;isbn&gt;2398-6352&lt;/isbn&gt;&lt;urls&gt;&lt;/urls&gt;&lt;/record&gt;&lt;/Cite&gt;&lt;/EndNote&gt;</w:instrText>
      </w:r>
      <w:r w:rsidR="00DE2554">
        <w:fldChar w:fldCharType="separate"/>
      </w:r>
      <w:r w:rsidRPr="6D4A426D">
        <w:rPr>
          <w:noProof/>
        </w:rPr>
        <w:t>[73, 74]</w:t>
      </w:r>
      <w:r w:rsidR="00DE2554">
        <w:fldChar w:fldCharType="end"/>
      </w:r>
      <w:r>
        <w:t xml:space="preserve">.  In reaching paradigms, occlusion of proximal segments can destabilize global pose estimation and degrades distal accuracy.  </w:t>
      </w:r>
    </w:p>
    <w:p w14:paraId="0209E847" w14:textId="36648F7A" w:rsidR="00DE2554" w:rsidRDefault="62A02F8F" w:rsidP="00FA16F2">
      <w:r w:rsidRPr="62A02F8F">
        <w:rPr>
          <w:u w:val="single"/>
        </w:rPr>
        <w:t>Spatial scale and scene</w:t>
      </w:r>
      <w:r>
        <w:t xml:space="preserve">.  Measurement validity depends on Spatial resolution relative to capture volume. When the hand spans few pixels, subtle movements such as low-amplitude tapping or tremor approach the system’s resolution limit, and noise and model uncertainty </w:t>
      </w:r>
      <w:r>
        <w:lastRenderedPageBreak/>
        <w:t xml:space="preserve">disproportionately contaminate fine-grained features </w:t>
      </w:r>
      <w:r w:rsidR="00DE2554" w:rsidRPr="62A02F8F">
        <w:rPr>
          <w:lang w:eastAsia="zh-CN"/>
        </w:rPr>
        <w:fldChar w:fldCharType="begin"/>
      </w:r>
      <w:r w:rsidR="00DE2554" w:rsidRPr="62A02F8F">
        <w:rPr>
          <w:lang w:eastAsia="zh-CN"/>
        </w:rPr>
        <w:instrText xml:space="preserve"> ADDIN EN.CITE &lt;EndNote&gt;&lt;Cite&gt;&lt;Author&gt;Amprimo&lt;/Author&gt;&lt;Year&gt;2024&lt;/Year&gt;&lt;RecNum&gt;562&lt;/RecNum&gt;&lt;DisplayText&gt;[73, 75]&lt;/DisplayText&gt;&lt;record&gt;&lt;rec-number&gt;562&lt;/rec-number&gt;&lt;foreign-keys&gt;&lt;key app="EN" db-id="e9psswxvmva0epexpr8v5aagf5vpx5draad0" timestamp="1774586324"&gt;562&lt;/key&gt;&lt;/foreign-keys&gt;&lt;ref-type name="Journal Article"&gt;17&lt;/ref-type&gt;&lt;contributors&gt;&lt;authors&gt;&lt;author&gt;Amprimo, Gianluca&lt;/author&gt;&lt;author&gt;Masi, Giulia&lt;/author&gt;&lt;author&gt;Pettiti, Giuseppe&lt;/author&gt;&lt;author&gt;Olmo, Gabriella&lt;/author&gt;&lt;author&gt;Priano, Lorenzo&lt;/author&gt;&lt;author&gt;Ferraris, Claudia&lt;/author&gt;&lt;/authors&gt;&lt;/contributors&gt;&lt;titles&gt;&lt;title&gt;Hand tracking for clinical applications: Validation of the Google MediaPipe Hand (GMH) and the depth-enhanced GMH-D frameworks&lt;/title&gt;&lt;secondary-title&gt;Biomedical Signal Processing and Control&lt;/secondary-title&gt;&lt;/titles&gt;&lt;periodical&gt;&lt;full-title&gt;Biomedical Signal Processing and Control&lt;/full-title&gt;&lt;/periodical&gt;&lt;pages&gt;106508&lt;/pages&gt;&lt;volume&gt;96&lt;/volume&gt;&lt;dates&gt;&lt;year&gt;2024&lt;/year&gt;&lt;/dates&gt;&lt;isbn&gt;1746-8094&lt;/isbn&gt;&lt;urls&gt;&lt;/urls&gt;&lt;/record&gt;&lt;/Cite&gt;&lt;Cite&gt;&lt;Author&gt;Guarín&lt;/Author&gt;&lt;Year&gt;2025&lt;/Year&gt;&lt;RecNum&gt;564&lt;/RecNum&gt;&lt;record&gt;&lt;rec-number&gt;564&lt;/rec-number&gt;&lt;foreign-keys&gt;&lt;key app="EN" db-id="e9psswxvmva0epexpr8v5aagf5vpx5draad0" timestamp="1774586352"&gt;564&lt;/key&gt;&lt;/foreign-keys&gt;&lt;ref-type name="Journal Article"&gt;17&lt;/ref-type&gt;&lt;contributors&gt;&lt;authors&gt;&lt;author&gt;Guarín, Diego L&lt;/author&gt;&lt;/authors&gt;&lt;/contributors&gt;&lt;titles&gt;&lt;title&gt;Video-based quantification of hand postural tremor without external references. Integrating postural tremor quantification into visionMD&lt;/title&gt;&lt;secondary-title&gt;npj Parkinson&amp;apos;s Disease&lt;/secondary-title&gt;&lt;/titles&gt;&lt;periodical&gt;&lt;full-title&gt;npj Parkinson&amp;apos;s Disease&lt;/full-title&gt;&lt;/periodical&gt;&lt;pages&gt;351&lt;/pages&gt;&lt;volume&gt;11&lt;/volume&gt;&lt;number&gt;1&lt;/number&gt;&lt;dates&gt;&lt;year&gt;2025&lt;/year&gt;&lt;/dates&gt;&lt;isbn&gt;2373-8057&lt;/isbn&gt;&lt;urls&gt;&lt;/urls&gt;&lt;/record&gt;&lt;/Cite&gt;&lt;/EndNote&gt;</w:instrText>
      </w:r>
      <w:r w:rsidR="00DE2554" w:rsidRPr="62A02F8F">
        <w:rPr>
          <w:lang w:eastAsia="zh-CN"/>
        </w:rPr>
        <w:fldChar w:fldCharType="separate"/>
      </w:r>
      <w:r w:rsidRPr="62A02F8F">
        <w:rPr>
          <w:noProof/>
          <w:lang w:eastAsia="zh-CN"/>
        </w:rPr>
        <w:t>[73, 75]</w:t>
      </w:r>
      <w:r w:rsidR="00DE2554" w:rsidRPr="62A02F8F">
        <w:rPr>
          <w:lang w:eastAsia="zh-CN"/>
        </w:rPr>
        <w:fldChar w:fldCharType="end"/>
      </w:r>
      <w:r>
        <w:t xml:space="preserve">. Cluttered backgrounds further impair segmentation and keypoint detection </w:t>
      </w:r>
      <w:r w:rsidR="00DE2554">
        <w:fldChar w:fldCharType="begin"/>
      </w:r>
      <w:r w:rsidR="00DE2554">
        <w:instrText xml:space="preserve"> ADDIN EN.CITE &lt;EndNote&gt;&lt;Cite&gt;&lt;Author&gt;Wang&lt;/Author&gt;&lt;Year&gt;2021&lt;/Year&gt;&lt;RecNum&gt;565&lt;/RecNum&gt;&lt;DisplayText&gt;[76]&lt;/DisplayText&gt;&lt;record&gt;&lt;rec-number&gt;565&lt;/rec-number&gt;&lt;foreign-keys&gt;&lt;key app="EN" db-id="e9psswxvmva0epexpr8v5aagf5vpx5draad0" timestamp="1774586585"&gt;565&lt;/key&gt;&lt;/foreign-keys&gt;&lt;ref-type name="Journal Article"&gt;17&lt;/ref-type&gt;&lt;contributors&gt;&lt;authors&gt;&lt;author&gt;Wang, Xinyi&lt;/author&gt;&lt;author&gt;Garg, Saurabh&lt;/author&gt;&lt;author&gt;Tran, Son N&lt;/author&gt;&lt;author&gt;Bai, Quan&lt;/author&gt;&lt;author&gt;Alty, Jane&lt;/author&gt;&lt;/authors&gt;&lt;/contributors&gt;&lt;titles&gt;&lt;title&gt;Hand tremor detection in videos with cluttered background using neural network based approaches&lt;/title&gt;&lt;secondary-title&gt;Health Information Science and Systems&lt;/secondary-title&gt;&lt;/titles&gt;&lt;periodical&gt;&lt;full-title&gt;Health Information Science and Systems&lt;/full-title&gt;&lt;/periodical&gt;&lt;pages&gt;30&lt;/pages&gt;&lt;volume&gt;9&lt;/volume&gt;&lt;number&gt;1&lt;/number&gt;&lt;dates&gt;&lt;year&gt;2021&lt;/year&gt;&lt;/dates&gt;&lt;isbn&gt;2047-2501&lt;/isbn&gt;&lt;urls&gt;&lt;/urls&gt;&lt;/record&gt;&lt;/Cite&gt;&lt;/EndNote&gt;</w:instrText>
      </w:r>
      <w:r w:rsidR="00DE2554">
        <w:fldChar w:fldCharType="separate"/>
      </w:r>
      <w:r w:rsidRPr="62A02F8F">
        <w:rPr>
          <w:noProof/>
        </w:rPr>
        <w:t>[76]</w:t>
      </w:r>
      <w:r w:rsidR="00DE2554">
        <w:fldChar w:fldCharType="end"/>
      </w:r>
      <w:r>
        <w:t>.</w:t>
      </w:r>
    </w:p>
    <w:p w14:paraId="51209FA5" w14:textId="4B4840D0" w:rsidR="00DE2554" w:rsidRDefault="6D4A426D" w:rsidP="00FA16F2">
      <w:r>
        <w:t xml:space="preserve">Algorithm and protocol fit. Model assumptions interact with acquisition design; for example. Some frameworks rely on specific anatomical priors, such as palm-centered models in MediaPipe, and may fail under task-specific postures,  necessitating protocol adaptations or algorithmic refinement </w:t>
      </w:r>
      <w:r w:rsidR="00DE2554">
        <w:fldChar w:fldCharType="begin"/>
      </w:r>
      <w:r w:rsidR="00DE2554">
        <w:instrText xml:space="preserve"> ADDIN EN.CITE &lt;EndNote&gt;&lt;Cite&gt;&lt;Author&gt;Amprimo&lt;/Author&gt;&lt;Year&gt;2024&lt;/Year&gt;&lt;RecNum&gt;562&lt;/RecNum&gt;&lt;DisplayText&gt;[73]&lt;/DisplayText&gt;&lt;record&gt;&lt;rec-number&gt;562&lt;/rec-number&gt;&lt;foreign-keys&gt;&lt;key app="EN" db-id="e9psswxvmva0epexpr8v5aagf5vpx5draad0" timestamp="1774586324"&gt;562&lt;/key&gt;&lt;/foreign-keys&gt;&lt;ref-type name="Journal Article"&gt;17&lt;/ref-type&gt;&lt;contributors&gt;&lt;authors&gt;&lt;author&gt;Amprimo, Gianluca&lt;/author&gt;&lt;author&gt;Masi, Giulia&lt;/author&gt;&lt;author&gt;Pettiti, Giuseppe&lt;/author&gt;&lt;author&gt;Olmo, Gabriella&lt;/author&gt;&lt;author&gt;Priano, Lorenzo&lt;/author&gt;&lt;author&gt;Ferraris, Claudia&lt;/author&gt;&lt;/authors&gt;&lt;/contributors&gt;&lt;titles&gt;&lt;title&gt;Hand tracking for clinical applications: Validation of the Google MediaPipe Hand (GMH) and the depth-enhanced GMH-D frameworks&lt;/title&gt;&lt;secondary-title&gt;Biomedical Signal Processing and Control&lt;/secondary-title&gt;&lt;/titles&gt;&lt;periodical&gt;&lt;full-title&gt;Biomedical Signal Processing and Control&lt;/full-title&gt;&lt;/periodical&gt;&lt;pages&gt;106508&lt;/pages&gt;&lt;volume&gt;96&lt;/volume&gt;&lt;dates&gt;&lt;year&gt;2024&lt;/year&gt;&lt;/dates&gt;&lt;isbn&gt;1746-8094&lt;/isbn&gt;&lt;urls&gt;&lt;/urls&gt;&lt;/record&gt;&lt;/Cite&gt;&lt;/EndNote&gt;</w:instrText>
      </w:r>
      <w:r w:rsidR="00DE2554">
        <w:fldChar w:fldCharType="separate"/>
      </w:r>
      <w:r w:rsidRPr="6D4A426D">
        <w:rPr>
          <w:noProof/>
        </w:rPr>
        <w:t>[73]</w:t>
      </w:r>
      <w:r w:rsidR="00DE2554">
        <w:fldChar w:fldCharType="end"/>
      </w:r>
      <w:r>
        <w:t xml:space="preserve">. Deep learning approaches based on hand segmentation rather than explicit keypoint detection can mitigate some failures, but remain underexplored and requires improved  explainability </w:t>
      </w:r>
      <w:r w:rsidR="00DE2554">
        <w:fldChar w:fldCharType="begin"/>
      </w:r>
      <w:r w:rsidR="00DE2554">
        <w:instrText xml:space="preserve"> ADDIN EN.CITE &lt;EndNote&gt;&lt;Cite&gt;&lt;Author&gt;Li&lt;/Author&gt;&lt;Year&gt;2025&lt;/Year&gt;&lt;RecNum&gt;573&lt;/RecNum&gt;&lt;DisplayText&gt;[77]&lt;/DisplayText&gt;&lt;record&gt;&lt;rec-number&gt;573&lt;/rec-number&gt;&lt;foreign-keys&gt;&lt;key app="EN" db-id="e9psswxvmva0epexpr8v5aagf5vpx5draad0" timestamp="1774586701"&gt;573&lt;/key&gt;&lt;/foreign-keys&gt;&lt;ref-type name="Journal Article"&gt;17&lt;/ref-type&gt;&lt;contributors&gt;&lt;authors&gt;&lt;author&gt;Li, Renjie&lt;/author&gt;&lt;author&gt;Huang, Guan&lt;/author&gt;&lt;author&gt;Chen, Yanyu&lt;/author&gt;&lt;author&gt;Wang, Xinyi&lt;/author&gt;&lt;author&gt;Alty, Jane&lt;/author&gt;&lt;author&gt;Bai, Quan&lt;/author&gt;&lt;/authors&gt;&lt;/contributors&gt;&lt;titles&gt;&lt;title&gt;Evaluating the impact of human expertise in human-centered AI: A case study on finger-tapping video analysis for dementia detection&lt;/title&gt;&lt;secondary-title&gt;Computers in Biology and Medicine&lt;/secondary-title&gt;&lt;/titles&gt;&lt;periodical&gt;&lt;full-title&gt;Computers in Biology and Medicine&lt;/full-title&gt;&lt;/periodical&gt;&lt;pages&gt;110468&lt;/pages&gt;&lt;volume&gt;194&lt;/volume&gt;&lt;dates&gt;&lt;year&gt;2025&lt;/year&gt;&lt;/dates&gt;&lt;isbn&gt;0010-4825&lt;/isbn&gt;&lt;urls&gt;&lt;/urls&gt;&lt;/record&gt;&lt;/Cite&gt;&lt;/EndNote&gt;</w:instrText>
      </w:r>
      <w:r w:rsidR="00DE2554">
        <w:fldChar w:fldCharType="separate"/>
      </w:r>
      <w:r w:rsidRPr="6D4A426D">
        <w:rPr>
          <w:noProof/>
        </w:rPr>
        <w:t>[77]</w:t>
      </w:r>
      <w:r w:rsidR="00DE2554">
        <w:fldChar w:fldCharType="end"/>
      </w:r>
      <w:r>
        <w:t>.</w:t>
      </w:r>
    </w:p>
    <w:p w14:paraId="6B994B17" w14:textId="77777777" w:rsidR="00DE2554" w:rsidRDefault="00DE2554" w:rsidP="00FA16F2">
      <w:r>
        <w:t xml:space="preserve">Temporal resolution and compression directly influence feature validity. With adequate visibility, 30 fps can support estimation of gross kinematics. However, recordings acquired through video-conferencing platforms- often characterized by reduced frame rate, lower resolution, and compression artifacts- show decreased feature stability compared with recordings obtained directly from the device camera </w:t>
      </w:r>
      <w:r>
        <w:fldChar w:fldCharType="begin"/>
      </w:r>
      <w:r>
        <w:instrText xml:space="preserve"> ADDIN EN.CITE &lt;EndNote&gt;&lt;Cite&gt;&lt;Author&gt;Li&lt;/Author&gt;&lt;Year&gt;2022&lt;/Year&gt;&lt;RecNum&gt;91&lt;/RecNum&gt;&lt;DisplayText&gt;[70, 78]&lt;/DisplayText&gt;&lt;record&gt;&lt;rec-number&gt;91&lt;/rec-number&gt;&lt;foreign-keys&gt;&lt;key app="EN" db-id="29av0xwtle2re6eezt35e2vq25fsfte9evse" timestamp="1771724923"&gt;91&lt;/key&gt;&lt;/foreign-keys&gt;&lt;ref-type name="Journal Article"&gt;17&lt;/ref-type&gt;&lt;contributors&gt;&lt;authors&gt;&lt;author&gt;Li, Renjie&lt;/author&gt;&lt;author&gt;St George, Rebecca J&lt;/author&gt;&lt;author&gt;Wang, Xinyi&lt;/author&gt;&lt;author&gt;Lawler, Katherine&lt;/author&gt;&lt;author&gt;Hill, Edward&lt;/author&gt;&lt;author&gt;Garg, Saurabh&lt;/author&gt;&lt;author&gt;Williams, Stefan&lt;/author&gt;&lt;author&gt;Relton, Samuel&lt;/author&gt;&lt;author&gt;Hogg, David&lt;/author&gt;&lt;author&gt;Bai, Quan&lt;/author&gt;&lt;/authors&gt;&lt;/contributors&gt;&lt;titles&gt;&lt;title&gt;Moving towards intelligent telemedicine: Computer vision measurement of human movement&lt;/title&gt;&lt;secondary-title&gt;Computers in Biology and Medicine&lt;/secondary-title&gt;&lt;/titles&gt;&lt;periodical&gt;&lt;full-title&gt;Computers in Biology and Medicine&lt;/full-title&gt;&lt;/periodical&gt;&lt;pages&gt;105776&lt;/pages&gt;&lt;volume&gt;147&lt;/volume&gt;&lt;dates&gt;&lt;year&gt;2022&lt;/year&gt;&lt;/dates&gt;&lt;isbn&gt;0010-4825&lt;/isbn&gt;&lt;urls&gt;&lt;/urls&gt;&lt;/record&gt;&lt;/Cite&gt;&lt;Cite&gt;&lt;Author&gt;Acevedo Trebbau&lt;/Author&gt;&lt;Year&gt;2023&lt;/Year&gt;&lt;RecNum&gt;566&lt;/RecNum&gt;&lt;record&gt;&lt;rec-number&gt;566&lt;/rec-number&gt;&lt;foreign-keys&gt;&lt;key app="EN" db-id="e9psswxvmva0epexpr8v5aagf5vpx5draad0" timestamp="1774586600"&gt;566&lt;/key&gt;&lt;/foreign-keys&gt;&lt;ref-type name="Conference Proceedings"&gt;10&lt;/ref-type&gt;&lt;contributors&gt;&lt;authors&gt;&lt;author&gt;Acevedo Trebbau, Gabriela T&lt;/author&gt;&lt;author&gt;Bandini, Andrea&lt;/author&gt;&lt;author&gt;Guarin, Diego L&lt;/author&gt;&lt;/authors&gt;&lt;/contributors&gt;&lt;titles&gt;&lt;title&gt;Video-based hand pose estimation for remote assessment of bradykinesia in Parkinson’s disease&lt;/title&gt;&lt;secondary-title&gt;International Workshop on PRedictive Intelligence In MEdicine&lt;/secondary-title&gt;&lt;/titles&gt;&lt;pages&gt;241-252&lt;/pages&gt;&lt;dates&gt;&lt;year&gt;2023&lt;/year&gt;&lt;/dates&gt;&lt;publisher&gt;Springer&lt;/publisher&gt;&lt;urls&gt;&lt;/urls&gt;&lt;/record&gt;&lt;/Cite&gt;&lt;/EndNote&gt;</w:instrText>
      </w:r>
      <w:r>
        <w:fldChar w:fldCharType="separate"/>
      </w:r>
      <w:r w:rsidRPr="39856238">
        <w:rPr>
          <w:noProof/>
        </w:rPr>
        <w:t>[70, 78]</w:t>
      </w:r>
      <w:r>
        <w:fldChar w:fldCharType="end"/>
      </w:r>
      <w:r>
        <w:t xml:space="preserve">. For repetitive gestures in the range of 3–6 Hz and tremor between 3–12 Hz, frame rates of at least 60 fps are preferable when amplitude modulation or hesitation are target metrics, as higher temporal resolution reduces motion blur and missed extrema </w:t>
      </w:r>
      <w:r>
        <w:fldChar w:fldCharType="begin"/>
      </w:r>
      <w:r>
        <w:instrText xml:space="preserve"> ADDIN EN.CITE &lt;EndNote&gt;&lt;Cite&gt;&lt;Author&gt;Li&lt;/Author&gt;&lt;Year&gt;2024&lt;/Year&gt;&lt;RecNum&gt;89&lt;/RecNum&gt;&lt;DisplayText&gt;[79, 80]&lt;/DisplayText&gt;&lt;record&gt;&lt;rec-number&gt;89&lt;/rec-number&gt;&lt;foreign-keys&gt;&lt;key app="EN" db-id="29av0xwtle2re6eezt35e2vq25fsfte9evse" timestamp="1771724853"&gt;89&lt;/key&gt;&lt;/foreign-keys&gt;&lt;ref-type name="Journal Article"&gt;17&lt;/ref-type&gt;&lt;contributors&gt;&lt;authors&gt;&lt;author&gt;Li, Renjie&lt;/author&gt;&lt;author&gt;Lau, Chun-yu&lt;/author&gt;&lt;author&gt;St George, Rebecca J&lt;/author&gt;&lt;author&gt;Lawler, Katherine&lt;/author&gt;&lt;author&gt;Garg, Saurabh&lt;/author&gt;&lt;author&gt;Tran, Son N&lt;/author&gt;&lt;author&gt;Bai, Quan&lt;/author&gt;&lt;author&gt;Alty, Jane&lt;/author&gt;&lt;/authors&gt;&lt;/contributors&gt;&lt;titles&gt;&lt;title&gt;Rapid-Motion-Track: Markerless tracking of fast human motion with deep learning&lt;/title&gt;&lt;secondary-title&gt;Intelligence-Based Medicine&lt;/secondary-title&gt;&lt;/titles&gt;&lt;periodical&gt;&lt;full-title&gt;Intelligence-Based Medicine&lt;/full-title&gt;&lt;/periodical&gt;&lt;pages&gt;100162&lt;/pages&gt;&lt;volume&gt;10&lt;/volume&gt;&lt;dates&gt;&lt;year&gt;2024&lt;/year&gt;&lt;/dates&gt;&lt;isbn&gt;2666-5212&lt;/isbn&gt;&lt;urls&gt;&lt;/urls&gt;&lt;/record&gt;&lt;/Cite&gt;&lt;Cite&gt;&lt;Author&gt;Wolke&lt;/Author&gt;&lt;Year&gt;2025&lt;/Year&gt;&lt;RecNum&gt;568&lt;/RecNum&gt;&lt;record&gt;&lt;rec-number&gt;568&lt;/rec-number&gt;&lt;foreign-keys&gt;&lt;key app="EN" db-id="e9psswxvmva0epexpr8v5aagf5vpx5draad0" timestamp="1774586630"&gt;568&lt;/key&gt;&lt;/foreign-keys&gt;&lt;ref-type name="Journal Article"&gt;17&lt;/ref-type&gt;&lt;contributors&gt;&lt;authors&gt;&lt;author&gt;Wolke, Robin&lt;/author&gt;&lt;author&gt;Welzel, Julius&lt;/author&gt;&lt;author&gt;Maetzler, Walter&lt;/author&gt;&lt;author&gt;Deuschl, Günther&lt;/author&gt;&lt;author&gt;Becktepe, Jos&lt;/author&gt;&lt;/authors&gt;&lt;/contributors&gt;&lt;titles&gt;&lt;title&gt;Validity of tremor analysis using smartphone compatible computer vision frameworks&lt;/title&gt;&lt;secondary-title&gt;Scientific reports&lt;/secondary-title&gt;&lt;/titles&gt;&lt;periodical&gt;&lt;full-title&gt;Scientific Reports&lt;/full-title&gt;&lt;/periodical&gt;&lt;pages&gt;13391&lt;/pages&gt;&lt;volume&gt;15&lt;/volume&gt;&lt;number&gt;1&lt;/number&gt;&lt;dates&gt;&lt;year&gt;2025&lt;/year&gt;&lt;/dates&gt;&lt;isbn&gt;2045-2322&lt;/isbn&gt;&lt;urls&gt;&lt;/urls&gt;&lt;/record&gt;&lt;/Cite&gt;&lt;/EndNote&gt;</w:instrText>
      </w:r>
      <w:r>
        <w:fldChar w:fldCharType="separate"/>
      </w:r>
      <w:r w:rsidRPr="39856238">
        <w:rPr>
          <w:noProof/>
        </w:rPr>
        <w:t>[79, 80]</w:t>
      </w:r>
      <w:r>
        <w:fldChar w:fldCharType="end"/>
      </w:r>
      <w:r>
        <w:t xml:space="preserve">. Post-processing approaches such as video deblurring neural networks may partially improve video quality </w:t>
      </w:r>
      <w:r>
        <w:fldChar w:fldCharType="begin"/>
      </w:r>
      <w:r>
        <w:instrText xml:space="preserve"> ADDIN EN.CITE &lt;EndNote&gt;&lt;Cite&gt;&lt;Author&gt;Li&lt;/Author&gt;&lt;Year&gt;2024&lt;/Year&gt;&lt;RecNum&gt;572&lt;/RecNum&gt;&lt;DisplayText&gt;[81]&lt;/DisplayText&gt;&lt;record&gt;&lt;rec-number&gt;572&lt;/rec-number&gt;&lt;foreign-keys&gt;&lt;key app="EN" db-id="e9psswxvmva0epexpr8v5aagf5vpx5draad0" timestamp="1774586689"&gt;572&lt;/key&gt;&lt;/foreign-keys&gt;&lt;ref-type name="Journal Article"&gt;17&lt;/ref-type&gt;&lt;contributors&gt;&lt;authors&gt;&lt;author&gt;Li, Renjie&lt;/author&gt;&lt;author&gt;Huang, Guan&lt;/author&gt;&lt;author&gt;Wang, Xinyi&lt;/author&gt;&lt;author&gt;Chen, Yanyu&lt;/author&gt;&lt;author&gt;Tran, Son N&lt;/author&gt;&lt;author&gt;Garg, Saurabh&lt;/author&gt;&lt;author&gt;St George, Rebecca J&lt;/author&gt;&lt;author&gt;Lawler, Katherine&lt;/author&gt;&lt;author&gt;Alty, Jane&lt;/author&gt;&lt;author&gt;Bai, Quan&lt;/author&gt;&lt;/authors&gt;&lt;/contributors&gt;&lt;titles&gt;&lt;title&gt;Parallel scale de-blur net for sharpening video images for remote clinical assessment of hand movements&lt;/title&gt;&lt;secondary-title&gt;Expert Systems with Applications&lt;/secondary-title&gt;&lt;/titles&gt;&lt;periodical&gt;&lt;full-title&gt;Expert Systems with Applications&lt;/full-title&gt;&lt;/periodical&gt;&lt;pages&gt;121093&lt;/pages&gt;&lt;volume&gt;235&lt;/volume&gt;&lt;dates&gt;&lt;year&gt;2024&lt;/year&gt;&lt;/dates&gt;&lt;isbn&gt;0957-4174&lt;/isbn&gt;&lt;urls&gt;&lt;/urls&gt;&lt;/record&gt;&lt;/Cite&gt;&lt;/EndNote&gt;</w:instrText>
      </w:r>
      <w:r>
        <w:fldChar w:fldCharType="separate"/>
      </w:r>
      <w:r w:rsidRPr="39856238">
        <w:rPr>
          <w:noProof/>
        </w:rPr>
        <w:t>[81]</w:t>
      </w:r>
      <w:r>
        <w:fldChar w:fldCharType="end"/>
      </w:r>
      <w:r>
        <w:t>.</w:t>
      </w:r>
    </w:p>
    <w:p w14:paraId="72E2B381" w14:textId="77777777" w:rsidR="00DE2554" w:rsidRDefault="00DE2554" w:rsidP="00FA16F2">
      <w:r>
        <w:t>The impact of these factors is particularly pronounced in unconstrained or home-based recordings, where variability in acquisition conditions interacts with algorithmic limitations and task design. For reproducibility and data sharing, metadata should therefore report frame rate, resolution, camera intrinsics, calibration procedures when available, and recording geometry, including approximate camera–subject distance.</w:t>
      </w:r>
    </w:p>
    <w:p w14:paraId="7E0D4954" w14:textId="77777777" w:rsidR="00DE2554" w:rsidRDefault="00DE2554" w:rsidP="6D4A426D">
      <w:pPr>
        <w:spacing w:line="278" w:lineRule="auto"/>
        <w:rPr>
          <w:rFonts w:eastAsia="Arial" w:cstheme="majorBidi"/>
          <w:b/>
          <w:bCs/>
          <w:color w:val="000000" w:themeColor="text1"/>
        </w:rPr>
      </w:pPr>
      <w:r w:rsidRPr="6D4A426D">
        <w:rPr>
          <w:rFonts w:eastAsia="Arial"/>
        </w:rPr>
        <w:br w:type="page"/>
      </w:r>
    </w:p>
    <w:p w14:paraId="5EC32A41" w14:textId="77777777" w:rsidR="00DE2554" w:rsidRPr="0063148A" w:rsidRDefault="00DE2554" w:rsidP="00FA16F2">
      <w:pPr>
        <w:pStyle w:val="Heading3"/>
        <w:rPr>
          <w:rFonts w:eastAsia="Arial"/>
        </w:rPr>
      </w:pPr>
      <w:r w:rsidRPr="39856238">
        <w:rPr>
          <w:rFonts w:eastAsia="Arial"/>
        </w:rPr>
        <w:lastRenderedPageBreak/>
        <w:t>Acquisition framework:  Hand and upper limb movements</w:t>
      </w:r>
    </w:p>
    <w:p w14:paraId="0038DA81" w14:textId="77777777" w:rsidR="00DE2554" w:rsidRPr="0063148A" w:rsidRDefault="00DE2554" w:rsidP="00FA16F2">
      <w:r>
        <w:t>Feasibility: 94% of domain experts estimated ≥70% of patients can meet mandatory criteria, the highest feasibility across all domains.</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555"/>
        <w:gridCol w:w="5280"/>
        <w:gridCol w:w="1525"/>
      </w:tblGrid>
      <w:tr w:rsidR="00DE2554" w14:paraId="55AF30BC" w14:textId="77777777" w:rsidTr="39856238">
        <w:trPr>
          <w:trHeight w:val="300"/>
          <w:tblHeader/>
        </w:trPr>
        <w:tc>
          <w:tcPr>
            <w:tcW w:w="2555" w:type="dxa"/>
            <w:tcBorders>
              <w:top w:val="single" w:sz="4" w:space="0" w:color="D0D4DA"/>
              <w:left w:val="single" w:sz="4" w:space="0" w:color="D0D4DA"/>
              <w:bottom w:val="single" w:sz="4" w:space="0" w:color="D0D4DA"/>
              <w:right w:val="single" w:sz="4" w:space="0" w:color="D0D4DA"/>
            </w:tcBorders>
            <w:tcMar>
              <w:top w:w="80" w:type="dxa"/>
              <w:left w:w="120" w:type="dxa"/>
              <w:bottom w:w="80" w:type="dxa"/>
              <w:right w:w="120" w:type="dxa"/>
            </w:tcMar>
          </w:tcPr>
          <w:p w14:paraId="20234701" w14:textId="77777777" w:rsidR="00DE2554" w:rsidRPr="003F5491" w:rsidRDefault="00DE2554" w:rsidP="00FA16F2">
            <w:pPr>
              <w:spacing w:line="240" w:lineRule="auto"/>
              <w:rPr>
                <w:b/>
                <w:bCs/>
              </w:rPr>
            </w:pPr>
            <w:r w:rsidRPr="003F5491">
              <w:rPr>
                <w:b/>
                <w:bCs/>
              </w:rPr>
              <w:t>Parameter</w:t>
            </w:r>
          </w:p>
        </w:tc>
        <w:tc>
          <w:tcPr>
            <w:tcW w:w="5280" w:type="dxa"/>
            <w:tcBorders>
              <w:top w:val="single" w:sz="4" w:space="0" w:color="D0D4DA"/>
              <w:left w:val="single" w:sz="4" w:space="0" w:color="D0D4DA"/>
              <w:bottom w:val="single" w:sz="4" w:space="0" w:color="D0D4DA"/>
              <w:right w:val="single" w:sz="4" w:space="0" w:color="D0D4DA"/>
            </w:tcBorders>
            <w:tcMar>
              <w:top w:w="80" w:type="dxa"/>
              <w:left w:w="120" w:type="dxa"/>
              <w:bottom w:w="80" w:type="dxa"/>
              <w:right w:w="120" w:type="dxa"/>
            </w:tcMar>
          </w:tcPr>
          <w:p w14:paraId="0467B76D" w14:textId="77777777" w:rsidR="00DE2554" w:rsidRPr="003F5491" w:rsidRDefault="00DE2554" w:rsidP="00FA16F2">
            <w:pPr>
              <w:spacing w:line="240" w:lineRule="auto"/>
              <w:rPr>
                <w:b/>
                <w:bCs/>
              </w:rPr>
            </w:pPr>
            <w:r w:rsidRPr="003F5491">
              <w:rPr>
                <w:b/>
                <w:bCs/>
              </w:rPr>
              <w:t>Recommendation</w:t>
            </w:r>
          </w:p>
        </w:tc>
        <w:tc>
          <w:tcPr>
            <w:tcW w:w="1525" w:type="dxa"/>
            <w:tcBorders>
              <w:top w:val="single" w:sz="4" w:space="0" w:color="D0D4DA"/>
              <w:left w:val="single" w:sz="4" w:space="0" w:color="D0D4DA"/>
              <w:bottom w:val="single" w:sz="4" w:space="0" w:color="D0D4DA"/>
              <w:right w:val="single" w:sz="4" w:space="0" w:color="D0D4DA"/>
            </w:tcBorders>
            <w:tcMar>
              <w:top w:w="80" w:type="dxa"/>
              <w:left w:w="120" w:type="dxa"/>
              <w:bottom w:w="80" w:type="dxa"/>
              <w:right w:w="120" w:type="dxa"/>
            </w:tcMar>
          </w:tcPr>
          <w:p w14:paraId="19F48C18" w14:textId="77777777" w:rsidR="00DE2554" w:rsidRPr="003F5491" w:rsidRDefault="00DE2554" w:rsidP="00FA16F2">
            <w:pPr>
              <w:spacing w:line="240" w:lineRule="auto"/>
              <w:rPr>
                <w:b/>
                <w:bCs/>
              </w:rPr>
            </w:pPr>
            <w:r w:rsidRPr="003F5491">
              <w:rPr>
                <w:b/>
                <w:bCs/>
              </w:rPr>
              <w:t>Tier</w:t>
            </w:r>
          </w:p>
        </w:tc>
      </w:tr>
      <w:tr w:rsidR="00DE2554" w14:paraId="50602595" w14:textId="77777777" w:rsidTr="39856238">
        <w:trPr>
          <w:trHeight w:val="300"/>
        </w:trPr>
        <w:tc>
          <w:tcPr>
            <w:tcW w:w="2555"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3CED8918" w14:textId="77777777" w:rsidR="00DE2554" w:rsidRPr="003F5491" w:rsidRDefault="00DE2554" w:rsidP="00FA16F2">
            <w:pPr>
              <w:spacing w:line="240" w:lineRule="auto"/>
            </w:pPr>
            <w:r w:rsidRPr="003F5491">
              <w:rPr>
                <w:color w:val="1A1C20"/>
              </w:rPr>
              <w:t>Framing / visibility</w:t>
            </w:r>
          </w:p>
        </w:tc>
        <w:tc>
          <w:tcPr>
            <w:tcW w:w="528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7FB12DAA" w14:textId="77777777" w:rsidR="00DE2554" w:rsidRPr="003F5491" w:rsidRDefault="00DE2554" w:rsidP="00FA16F2">
            <w:pPr>
              <w:spacing w:line="240" w:lineRule="auto"/>
            </w:pPr>
            <w:r w:rsidRPr="003F5491">
              <w:rPr>
                <w:color w:val="1A1C20"/>
              </w:rPr>
              <w:t>Hand and body fully within camera field of view for the full duration of the task</w:t>
            </w:r>
          </w:p>
        </w:tc>
        <w:tc>
          <w:tcPr>
            <w:tcW w:w="1525"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4B31CBB1" w14:textId="77777777" w:rsidR="00DE2554" w:rsidRPr="003F5491" w:rsidRDefault="00DE2554" w:rsidP="00FA16F2">
            <w:pPr>
              <w:spacing w:line="240" w:lineRule="auto"/>
              <w:rPr>
                <w:color w:val="FFFFFF" w:themeColor="background1"/>
              </w:rPr>
            </w:pPr>
            <w:r w:rsidRPr="003F5491">
              <w:rPr>
                <w:color w:val="FFFFFF" w:themeColor="background1"/>
              </w:rPr>
              <w:t>Mandatory</w:t>
            </w:r>
          </w:p>
        </w:tc>
      </w:tr>
      <w:tr w:rsidR="00DE2554" w14:paraId="7BDD90D2" w14:textId="77777777" w:rsidTr="39856238">
        <w:trPr>
          <w:trHeight w:val="300"/>
        </w:trPr>
        <w:tc>
          <w:tcPr>
            <w:tcW w:w="2555"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138EAEA2" w14:textId="77777777" w:rsidR="00DE2554" w:rsidRPr="003F5491" w:rsidRDefault="00DE2554" w:rsidP="00FA16F2">
            <w:pPr>
              <w:spacing w:line="240" w:lineRule="auto"/>
            </w:pPr>
            <w:r w:rsidRPr="003F5491">
              <w:rPr>
                <w:color w:val="1A1C20"/>
              </w:rPr>
              <w:t>Distance</w:t>
            </w:r>
          </w:p>
        </w:tc>
        <w:tc>
          <w:tcPr>
            <w:tcW w:w="5280"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63CE26BC" w14:textId="77777777" w:rsidR="00DE2554" w:rsidRPr="003F5491" w:rsidRDefault="00DE2554" w:rsidP="00FA16F2">
            <w:pPr>
              <w:spacing w:line="240" w:lineRule="auto"/>
            </w:pPr>
            <w:r w:rsidRPr="003F5491">
              <w:rPr>
                <w:color w:val="1A1C20"/>
              </w:rPr>
              <w:t>Prefer closer range (30–80 cm) for tasks involving complex finger dynamics (e.g. finger tapping, tremor)</w:t>
            </w:r>
          </w:p>
        </w:tc>
        <w:tc>
          <w:tcPr>
            <w:tcW w:w="1525"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76B0E8BD" w14:textId="77777777" w:rsidR="00DE2554" w:rsidRPr="003F5491" w:rsidRDefault="00DE2554" w:rsidP="00FA16F2">
            <w:pPr>
              <w:spacing w:line="240" w:lineRule="auto"/>
              <w:rPr>
                <w:color w:val="FFFFFF" w:themeColor="background1"/>
              </w:rPr>
            </w:pPr>
            <w:r w:rsidRPr="003F5491">
              <w:rPr>
                <w:color w:val="FFFFFF" w:themeColor="background1"/>
              </w:rPr>
              <w:t>Mandatory</w:t>
            </w:r>
          </w:p>
        </w:tc>
      </w:tr>
      <w:tr w:rsidR="00DE2554" w14:paraId="651386A4" w14:textId="77777777" w:rsidTr="39856238">
        <w:trPr>
          <w:trHeight w:val="300"/>
        </w:trPr>
        <w:tc>
          <w:tcPr>
            <w:tcW w:w="2555"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7E09B35C" w14:textId="77777777" w:rsidR="00DE2554" w:rsidRPr="003F5491" w:rsidRDefault="00DE2554" w:rsidP="00FA16F2">
            <w:pPr>
              <w:spacing w:line="240" w:lineRule="auto"/>
            </w:pPr>
            <w:r w:rsidRPr="003F5491">
              <w:rPr>
                <w:color w:val="1A1C20"/>
              </w:rPr>
              <w:t>Compression</w:t>
            </w:r>
            <w:r>
              <w:rPr>
                <w:color w:val="1A1C20"/>
              </w:rPr>
              <w:t>/</w:t>
            </w:r>
            <w:r w:rsidRPr="003F5491">
              <w:rPr>
                <w:color w:val="1A1C20"/>
              </w:rPr>
              <w:t xml:space="preserve"> streaming</w:t>
            </w:r>
          </w:p>
        </w:tc>
        <w:tc>
          <w:tcPr>
            <w:tcW w:w="528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5532BFFD" w14:textId="77777777" w:rsidR="00DE2554" w:rsidRPr="003F5491" w:rsidRDefault="00DE2554" w:rsidP="00FA16F2">
            <w:pPr>
              <w:spacing w:line="240" w:lineRule="auto"/>
            </w:pPr>
            <w:r w:rsidRPr="003F5491">
              <w:rPr>
                <w:color w:val="1A1C20"/>
              </w:rPr>
              <w:t>Prefer on-device recording over streamed video; avoid aggressive compression</w:t>
            </w:r>
          </w:p>
        </w:tc>
        <w:tc>
          <w:tcPr>
            <w:tcW w:w="1525"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16FC3896" w14:textId="77777777" w:rsidR="00DE2554" w:rsidRPr="003F5491" w:rsidRDefault="00DE2554" w:rsidP="00FA16F2">
            <w:pPr>
              <w:spacing w:line="240" w:lineRule="auto"/>
              <w:rPr>
                <w:color w:val="FFFFFF" w:themeColor="background1"/>
              </w:rPr>
            </w:pPr>
            <w:r w:rsidRPr="003F5491">
              <w:rPr>
                <w:color w:val="FFFFFF" w:themeColor="background1"/>
              </w:rPr>
              <w:t>Mandatory</w:t>
            </w:r>
          </w:p>
        </w:tc>
      </w:tr>
      <w:tr w:rsidR="00DE2554" w14:paraId="36D3087D" w14:textId="77777777" w:rsidTr="39856238">
        <w:trPr>
          <w:trHeight w:val="300"/>
        </w:trPr>
        <w:tc>
          <w:tcPr>
            <w:tcW w:w="2555"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39212B9A" w14:textId="77777777" w:rsidR="00DE2554" w:rsidRPr="003F5491" w:rsidRDefault="00DE2554" w:rsidP="00FA16F2">
            <w:pPr>
              <w:spacing w:line="240" w:lineRule="auto"/>
            </w:pPr>
            <w:r w:rsidRPr="003F5491">
              <w:rPr>
                <w:color w:val="1A1C20"/>
              </w:rPr>
              <w:t>Camera stability</w:t>
            </w:r>
          </w:p>
        </w:tc>
        <w:tc>
          <w:tcPr>
            <w:tcW w:w="5280"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48928D9C" w14:textId="77777777" w:rsidR="00DE2554" w:rsidRPr="003F5491" w:rsidRDefault="00DE2554" w:rsidP="00FA16F2">
            <w:pPr>
              <w:spacing w:line="240" w:lineRule="auto"/>
            </w:pPr>
            <w:r w:rsidRPr="003F5491">
              <w:rPr>
                <w:color w:val="1A1C20"/>
              </w:rPr>
              <w:t>Use tripod or stable mount (e.g. tabletop); avoid handheld recording for tremor tasks</w:t>
            </w:r>
          </w:p>
        </w:tc>
        <w:tc>
          <w:tcPr>
            <w:tcW w:w="1525"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394F6B45" w14:textId="77777777" w:rsidR="00DE2554" w:rsidRPr="003F5491" w:rsidRDefault="00DE2554" w:rsidP="00FA16F2">
            <w:pPr>
              <w:spacing w:line="240" w:lineRule="auto"/>
              <w:rPr>
                <w:color w:val="FFFFFF" w:themeColor="background1"/>
              </w:rPr>
            </w:pPr>
            <w:r w:rsidRPr="003F5491">
              <w:rPr>
                <w:color w:val="FFFFFF" w:themeColor="background1"/>
              </w:rPr>
              <w:t>Mandatory</w:t>
            </w:r>
          </w:p>
        </w:tc>
      </w:tr>
      <w:tr w:rsidR="00DE2554" w14:paraId="6ED759A5" w14:textId="77777777" w:rsidTr="39856238">
        <w:trPr>
          <w:trHeight w:val="300"/>
        </w:trPr>
        <w:tc>
          <w:tcPr>
            <w:tcW w:w="2555"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58F975C1" w14:textId="77777777" w:rsidR="00DE2554" w:rsidRPr="003F5491" w:rsidRDefault="00DE2554" w:rsidP="00FA16F2">
            <w:pPr>
              <w:spacing w:line="240" w:lineRule="auto"/>
            </w:pPr>
            <w:r w:rsidRPr="003F5491">
              <w:rPr>
                <w:color w:val="1A1C20"/>
              </w:rPr>
              <w:t>Pilot testing</w:t>
            </w:r>
          </w:p>
        </w:tc>
        <w:tc>
          <w:tcPr>
            <w:tcW w:w="528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75275EDA" w14:textId="77777777" w:rsidR="00DE2554" w:rsidRPr="003F5491" w:rsidRDefault="00DE2554" w:rsidP="00FA16F2">
            <w:pPr>
              <w:spacing w:line="240" w:lineRule="auto"/>
            </w:pPr>
            <w:r w:rsidRPr="003F5491">
              <w:rPr>
                <w:color w:val="1A1C20"/>
              </w:rPr>
              <w:t>For underexplored tasks (e.g. pronation-supination, reaching): run pilot to characterize task × viewpoint × algorithm interactions and document failure modes before scaling</w:t>
            </w:r>
          </w:p>
        </w:tc>
        <w:tc>
          <w:tcPr>
            <w:tcW w:w="1525"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026EC710" w14:textId="77777777" w:rsidR="00DE2554" w:rsidRPr="003F5491" w:rsidRDefault="00DE2554" w:rsidP="00FA16F2">
            <w:pPr>
              <w:spacing w:line="240" w:lineRule="auto"/>
              <w:rPr>
                <w:color w:val="FFFFFF" w:themeColor="background1"/>
              </w:rPr>
            </w:pPr>
            <w:r w:rsidRPr="003F5491">
              <w:rPr>
                <w:color w:val="FFFFFF" w:themeColor="background1"/>
              </w:rPr>
              <w:t>Mandatory</w:t>
            </w:r>
          </w:p>
        </w:tc>
      </w:tr>
      <w:tr w:rsidR="00DE2554" w14:paraId="08BA1143" w14:textId="77777777" w:rsidTr="39856238">
        <w:trPr>
          <w:trHeight w:val="300"/>
        </w:trPr>
        <w:tc>
          <w:tcPr>
            <w:tcW w:w="2555"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56970EEC" w14:textId="77777777" w:rsidR="00DE2554" w:rsidRPr="003F5491" w:rsidRDefault="00DE2554" w:rsidP="00FA16F2">
            <w:pPr>
              <w:spacing w:line="240" w:lineRule="auto"/>
            </w:pPr>
            <w:r w:rsidRPr="003F5491">
              <w:rPr>
                <w:color w:val="1A1C20"/>
              </w:rPr>
              <w:t>Viewpoint/ angle</w:t>
            </w:r>
          </w:p>
        </w:tc>
        <w:tc>
          <w:tcPr>
            <w:tcW w:w="5280"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7C24476D" w14:textId="77777777" w:rsidR="00DE2554" w:rsidRPr="003F5491" w:rsidRDefault="00DE2554" w:rsidP="00FA16F2">
            <w:pPr>
              <w:spacing w:line="240" w:lineRule="auto"/>
            </w:pPr>
            <w:r w:rsidRPr="003F5491">
              <w:rPr>
                <w:color w:val="1A1C20"/>
              </w:rPr>
              <w:t>Choose angle that minimizes self-occlusion; consider stereoscopic view when occlusion risk is high</w:t>
            </w:r>
          </w:p>
        </w:tc>
        <w:tc>
          <w:tcPr>
            <w:tcW w:w="1525" w:type="dxa"/>
            <w:tcBorders>
              <w:top w:val="single" w:sz="4" w:space="0" w:color="D0D4DA"/>
              <w:left w:val="single" w:sz="4" w:space="0" w:color="D0D4DA"/>
              <w:bottom w:val="single" w:sz="4" w:space="0" w:color="D0D4DA"/>
              <w:right w:val="single" w:sz="4" w:space="0" w:color="D0D4DA"/>
            </w:tcBorders>
            <w:shd w:val="clear" w:color="auto" w:fill="74ACD6"/>
            <w:tcMar>
              <w:top w:w="80" w:type="dxa"/>
              <w:left w:w="120" w:type="dxa"/>
              <w:bottom w:w="80" w:type="dxa"/>
              <w:right w:w="120" w:type="dxa"/>
            </w:tcMar>
          </w:tcPr>
          <w:p w14:paraId="16D51CAF" w14:textId="77777777" w:rsidR="00DE2554" w:rsidRPr="003F5491" w:rsidRDefault="00DE2554" w:rsidP="00FA16F2">
            <w:pPr>
              <w:spacing w:line="240" w:lineRule="auto"/>
              <w:rPr>
                <w:color w:val="FFFFFF" w:themeColor="background1"/>
              </w:rPr>
            </w:pPr>
            <w:r w:rsidRPr="003F5491">
              <w:rPr>
                <w:color w:val="FFFFFF" w:themeColor="background1"/>
              </w:rPr>
              <w:t>Optimal</w:t>
            </w:r>
          </w:p>
        </w:tc>
      </w:tr>
      <w:tr w:rsidR="00DE2554" w14:paraId="4F1F7EEF" w14:textId="77777777" w:rsidTr="39856238">
        <w:trPr>
          <w:trHeight w:val="300"/>
        </w:trPr>
        <w:tc>
          <w:tcPr>
            <w:tcW w:w="2555"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6534E6D8" w14:textId="77777777" w:rsidR="00DE2554" w:rsidRPr="003F5491" w:rsidRDefault="00DE2554" w:rsidP="00FA16F2">
            <w:pPr>
              <w:spacing w:line="240" w:lineRule="auto"/>
            </w:pPr>
            <w:r w:rsidRPr="003F5491">
              <w:rPr>
                <w:color w:val="1A1C20"/>
              </w:rPr>
              <w:t>Frame rate</w:t>
            </w:r>
          </w:p>
        </w:tc>
        <w:tc>
          <w:tcPr>
            <w:tcW w:w="528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3988CC74" w14:textId="77777777" w:rsidR="00DE2554" w:rsidRPr="003F5491" w:rsidRDefault="00DE2554" w:rsidP="00FA16F2">
            <w:pPr>
              <w:spacing w:line="240" w:lineRule="auto"/>
            </w:pPr>
            <w:r w:rsidRPr="003F5491">
              <w:rPr>
                <w:color w:val="1A1C20"/>
              </w:rPr>
              <w:t>≥60 fps when hesitation or frequency-related metrics are targeted (fast tapping, tremor); 30 fps may suffice for spatial and temporal estimation of slow movements</w:t>
            </w:r>
          </w:p>
        </w:tc>
        <w:tc>
          <w:tcPr>
            <w:tcW w:w="1525" w:type="dxa"/>
            <w:tcBorders>
              <w:top w:val="single" w:sz="4" w:space="0" w:color="D0D4DA"/>
              <w:left w:val="single" w:sz="4" w:space="0" w:color="D0D4DA"/>
              <w:bottom w:val="single" w:sz="4" w:space="0" w:color="D0D4DA"/>
              <w:right w:val="single" w:sz="4" w:space="0" w:color="D0D4DA"/>
            </w:tcBorders>
            <w:shd w:val="clear" w:color="auto" w:fill="74ACD6"/>
            <w:tcMar>
              <w:top w:w="80" w:type="dxa"/>
              <w:left w:w="120" w:type="dxa"/>
              <w:bottom w:w="80" w:type="dxa"/>
              <w:right w:w="120" w:type="dxa"/>
            </w:tcMar>
          </w:tcPr>
          <w:p w14:paraId="50184BC4" w14:textId="77777777" w:rsidR="00DE2554" w:rsidRPr="003F5491" w:rsidRDefault="00DE2554" w:rsidP="00FA16F2">
            <w:pPr>
              <w:spacing w:line="240" w:lineRule="auto"/>
              <w:rPr>
                <w:color w:val="FFFFFF" w:themeColor="background1"/>
              </w:rPr>
            </w:pPr>
            <w:r w:rsidRPr="003F5491">
              <w:rPr>
                <w:color w:val="FFFFFF" w:themeColor="background1"/>
              </w:rPr>
              <w:t>Optimal</w:t>
            </w:r>
          </w:p>
        </w:tc>
      </w:tr>
      <w:tr w:rsidR="00DE2554" w14:paraId="52FF22A0" w14:textId="77777777" w:rsidTr="39856238">
        <w:trPr>
          <w:trHeight w:val="300"/>
        </w:trPr>
        <w:tc>
          <w:tcPr>
            <w:tcW w:w="2555"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065583C6" w14:textId="77777777" w:rsidR="00DE2554" w:rsidRPr="003F5491" w:rsidRDefault="00DE2554" w:rsidP="00FA16F2">
            <w:pPr>
              <w:spacing w:line="240" w:lineRule="auto"/>
            </w:pPr>
            <w:r w:rsidRPr="003F5491">
              <w:rPr>
                <w:color w:val="1A1C20"/>
              </w:rPr>
              <w:t xml:space="preserve">Task instructions </w:t>
            </w:r>
          </w:p>
        </w:tc>
        <w:tc>
          <w:tcPr>
            <w:tcW w:w="5280"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19ACFA74" w14:textId="77777777" w:rsidR="00DE2554" w:rsidRPr="003F5491" w:rsidRDefault="00DE2554" w:rsidP="00FA16F2">
            <w:pPr>
              <w:spacing w:line="240" w:lineRule="auto"/>
            </w:pPr>
            <w:r w:rsidRPr="003F5491">
              <w:rPr>
                <w:color w:val="1A1C20"/>
              </w:rPr>
              <w:t>Specify hand orientation, amplitude, speed, and which fingers are involved. Consistent verbal instructions across patients.</w:t>
            </w:r>
          </w:p>
        </w:tc>
        <w:tc>
          <w:tcPr>
            <w:tcW w:w="1525" w:type="dxa"/>
            <w:tcBorders>
              <w:top w:val="single" w:sz="4" w:space="0" w:color="D0D4DA"/>
              <w:left w:val="single" w:sz="4" w:space="0" w:color="D0D4DA"/>
              <w:bottom w:val="single" w:sz="4" w:space="0" w:color="D0D4DA"/>
              <w:right w:val="single" w:sz="4" w:space="0" w:color="D0D4DA"/>
            </w:tcBorders>
            <w:shd w:val="clear" w:color="auto" w:fill="74ACD6"/>
            <w:tcMar>
              <w:top w:w="80" w:type="dxa"/>
              <w:left w:w="120" w:type="dxa"/>
              <w:bottom w:w="80" w:type="dxa"/>
              <w:right w:w="120" w:type="dxa"/>
            </w:tcMar>
          </w:tcPr>
          <w:p w14:paraId="1C10FE79" w14:textId="77777777" w:rsidR="00DE2554" w:rsidRPr="003F5491" w:rsidRDefault="00DE2554" w:rsidP="00FA16F2">
            <w:pPr>
              <w:spacing w:line="240" w:lineRule="auto"/>
              <w:rPr>
                <w:color w:val="FFFFFF" w:themeColor="background1"/>
              </w:rPr>
            </w:pPr>
            <w:r w:rsidRPr="003F5491">
              <w:rPr>
                <w:color w:val="FFFFFF" w:themeColor="background1"/>
              </w:rPr>
              <w:t>Optimal</w:t>
            </w:r>
          </w:p>
        </w:tc>
      </w:tr>
      <w:tr w:rsidR="00DE2554" w14:paraId="105420BF" w14:textId="77777777" w:rsidTr="39856238">
        <w:trPr>
          <w:trHeight w:val="300"/>
        </w:trPr>
        <w:tc>
          <w:tcPr>
            <w:tcW w:w="2555"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20E03695" w14:textId="77777777" w:rsidR="00DE2554" w:rsidRPr="003F5491" w:rsidRDefault="00DE2554" w:rsidP="00FA16F2">
            <w:pPr>
              <w:spacing w:line="240" w:lineRule="auto"/>
            </w:pPr>
            <w:r w:rsidRPr="003F5491">
              <w:rPr>
                <w:color w:val="1A1C20"/>
              </w:rPr>
              <w:t>Calibration/ scaling</w:t>
            </w:r>
          </w:p>
        </w:tc>
        <w:tc>
          <w:tcPr>
            <w:tcW w:w="528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549ABF87" w14:textId="77777777" w:rsidR="00DE2554" w:rsidRPr="003F5491" w:rsidRDefault="00DE2554" w:rsidP="00FA16F2">
            <w:pPr>
              <w:spacing w:line="240" w:lineRule="auto"/>
            </w:pPr>
            <w:r w:rsidRPr="003F5491">
              <w:rPr>
                <w:color w:val="1A1C20"/>
              </w:rPr>
              <w:t>If absolute amplitude is needed, use normalization or calibration (scale reference) or 3D tracking with validated accuracy (e.g. RGB-D)</w:t>
            </w:r>
          </w:p>
        </w:tc>
        <w:tc>
          <w:tcPr>
            <w:tcW w:w="1525" w:type="dxa"/>
            <w:tcBorders>
              <w:top w:val="single" w:sz="4" w:space="0" w:color="D0D4DA"/>
              <w:left w:val="single" w:sz="4" w:space="0" w:color="D0D4DA"/>
              <w:bottom w:val="single" w:sz="4" w:space="0" w:color="D0D4DA"/>
              <w:right w:val="single" w:sz="4" w:space="0" w:color="D0D4DA"/>
            </w:tcBorders>
            <w:shd w:val="clear" w:color="auto" w:fill="F4A582"/>
            <w:tcMar>
              <w:top w:w="80" w:type="dxa"/>
              <w:left w:w="120" w:type="dxa"/>
              <w:bottom w:w="80" w:type="dxa"/>
              <w:right w:w="120" w:type="dxa"/>
            </w:tcMar>
          </w:tcPr>
          <w:p w14:paraId="4FB2903C" w14:textId="77777777" w:rsidR="00DE2554" w:rsidRPr="003F5491" w:rsidRDefault="00DE2554" w:rsidP="00FA16F2">
            <w:pPr>
              <w:spacing w:line="240" w:lineRule="auto"/>
            </w:pPr>
            <w:r w:rsidRPr="003F5491">
              <w:rPr>
                <w:color w:val="1A1C20"/>
              </w:rPr>
              <w:t>Contextual</w:t>
            </w:r>
          </w:p>
        </w:tc>
      </w:tr>
      <w:tr w:rsidR="00DE2554" w14:paraId="7D0DD9D2" w14:textId="77777777" w:rsidTr="39856238">
        <w:trPr>
          <w:trHeight w:val="300"/>
        </w:trPr>
        <w:tc>
          <w:tcPr>
            <w:tcW w:w="2555"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0678F5CA" w14:textId="77777777" w:rsidR="00DE2554" w:rsidRPr="003F5491" w:rsidRDefault="00DE2554" w:rsidP="00FA16F2">
            <w:pPr>
              <w:spacing w:line="240" w:lineRule="auto"/>
            </w:pPr>
            <w:r w:rsidRPr="003F5491">
              <w:rPr>
                <w:color w:val="1A1C20"/>
              </w:rPr>
              <w:lastRenderedPageBreak/>
              <w:t>Expert oversight</w:t>
            </w:r>
          </w:p>
        </w:tc>
        <w:tc>
          <w:tcPr>
            <w:tcW w:w="5280"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6979F4E9" w14:textId="77777777" w:rsidR="00DE2554" w:rsidRPr="003F5491" w:rsidRDefault="00DE2554" w:rsidP="00FA16F2">
            <w:pPr>
              <w:spacing w:line="240" w:lineRule="auto"/>
            </w:pPr>
            <w:r w:rsidRPr="003F5491">
              <w:rPr>
                <w:color w:val="1A1C20"/>
              </w:rPr>
              <w:t>Use expert-informed checks or rules to improve model interpretability</w:t>
            </w:r>
          </w:p>
        </w:tc>
        <w:tc>
          <w:tcPr>
            <w:tcW w:w="1525" w:type="dxa"/>
            <w:tcBorders>
              <w:top w:val="single" w:sz="4" w:space="0" w:color="D0D4DA"/>
              <w:left w:val="single" w:sz="4" w:space="0" w:color="D0D4DA"/>
              <w:bottom w:val="single" w:sz="4" w:space="0" w:color="D0D4DA"/>
              <w:right w:val="single" w:sz="4" w:space="0" w:color="D0D4DA"/>
            </w:tcBorders>
            <w:shd w:val="clear" w:color="auto" w:fill="F4A582"/>
            <w:tcMar>
              <w:top w:w="80" w:type="dxa"/>
              <w:left w:w="120" w:type="dxa"/>
              <w:bottom w:w="80" w:type="dxa"/>
              <w:right w:w="120" w:type="dxa"/>
            </w:tcMar>
          </w:tcPr>
          <w:p w14:paraId="06B58722" w14:textId="77777777" w:rsidR="00DE2554" w:rsidRPr="003F5491" w:rsidRDefault="00DE2554" w:rsidP="00FA16F2">
            <w:pPr>
              <w:keepNext/>
              <w:spacing w:line="240" w:lineRule="auto"/>
            </w:pPr>
            <w:r w:rsidRPr="003F5491">
              <w:rPr>
                <w:color w:val="1A1C20"/>
              </w:rPr>
              <w:t>Contextual</w:t>
            </w:r>
          </w:p>
        </w:tc>
      </w:tr>
    </w:tbl>
    <w:p w14:paraId="176A4F84" w14:textId="2BB29237" w:rsidR="00DE2554" w:rsidRDefault="6D4A426D" w:rsidP="6D4A426D">
      <w:pPr>
        <w:pStyle w:val="Caption"/>
        <w:rPr>
          <w:i w:val="0"/>
          <w:iCs w:val="0"/>
          <w:color w:val="000000" w:themeColor="text1"/>
          <w:sz w:val="20"/>
          <w:szCs w:val="20"/>
        </w:rPr>
      </w:pPr>
      <w:r w:rsidRPr="6D4A426D">
        <w:rPr>
          <w:b/>
          <w:bCs/>
          <w:i w:val="0"/>
          <w:iCs w:val="0"/>
          <w:color w:val="000000" w:themeColor="text1"/>
          <w:sz w:val="20"/>
          <w:szCs w:val="20"/>
        </w:rPr>
        <w:t xml:space="preserve">Supplementary Table </w:t>
      </w:r>
      <w:r w:rsidR="00DE2554">
        <w:fldChar w:fldCharType="begin"/>
      </w:r>
      <w:r w:rsidR="00DE2554">
        <w:instrText>SEQ Supplementary_Table \* ARABIC</w:instrText>
      </w:r>
      <w:r w:rsidR="00DE2554">
        <w:fldChar w:fldCharType="separate"/>
      </w:r>
      <w:r w:rsidR="00710683">
        <w:rPr>
          <w:noProof/>
        </w:rPr>
        <w:t>3</w:t>
      </w:r>
      <w:r w:rsidR="00DE2554">
        <w:fldChar w:fldCharType="end"/>
      </w:r>
      <w:r w:rsidRPr="6D4A426D">
        <w:rPr>
          <w:b/>
          <w:bCs/>
          <w:i w:val="0"/>
          <w:iCs w:val="0"/>
          <w:color w:val="000000" w:themeColor="text1"/>
          <w:sz w:val="20"/>
          <w:szCs w:val="20"/>
        </w:rPr>
        <w:t>.</w:t>
      </w:r>
      <w:r w:rsidRPr="6D4A426D">
        <w:rPr>
          <w:i w:val="0"/>
          <w:iCs w:val="0"/>
          <w:color w:val="000000" w:themeColor="text1"/>
          <w:sz w:val="20"/>
          <w:szCs w:val="20"/>
        </w:rPr>
        <w:t xml:space="preserve"> Acquisition framework for creating measurement-grade video for hand and upper limb movement analysis.</w:t>
      </w:r>
    </w:p>
    <w:p w14:paraId="647948F4" w14:textId="77777777" w:rsidR="00DE2554" w:rsidRDefault="00DE2554" w:rsidP="6D4A426D">
      <w:pPr>
        <w:spacing w:line="278" w:lineRule="auto"/>
      </w:pPr>
      <w:r>
        <w:br w:type="page"/>
      </w:r>
    </w:p>
    <w:p w14:paraId="1BF095DB" w14:textId="1E9C2255" w:rsidR="00DE2554" w:rsidRDefault="6D4A426D" w:rsidP="6D4A426D">
      <w:pPr>
        <w:pStyle w:val="Heading2"/>
        <w:rPr>
          <w:b/>
          <w:bCs/>
          <w:sz w:val="32"/>
        </w:rPr>
      </w:pPr>
      <w:r w:rsidRPr="6D4A426D">
        <w:rPr>
          <w:b/>
          <w:bCs/>
          <w:sz w:val="32"/>
        </w:rPr>
        <w:lastRenderedPageBreak/>
        <w:t>IV Gait and posture</w:t>
      </w:r>
    </w:p>
    <w:p w14:paraId="7501FB86" w14:textId="3BA267B0" w:rsidR="00DE2554" w:rsidRDefault="00DE2554" w:rsidP="6D4A426D">
      <w:pPr>
        <w:keepNext/>
        <w:spacing w:line="240" w:lineRule="auto"/>
        <w:jc w:val="left"/>
        <w:rPr>
          <w:sz w:val="20"/>
          <w:szCs w:val="20"/>
        </w:rPr>
      </w:pPr>
      <w:r>
        <w:rPr>
          <w:noProof/>
        </w:rPr>
        <w:drawing>
          <wp:inline distT="0" distB="0" distL="0" distR="0" wp14:anchorId="394F7603" wp14:editId="5D80798F">
            <wp:extent cx="5251984" cy="2816332"/>
            <wp:effectExtent l="0" t="0" r="6350" b="3175"/>
            <wp:docPr id="86031950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319505" name="Picture 860319505"/>
                    <pic:cNvPicPr/>
                  </pic:nvPicPr>
                  <pic:blipFill rotWithShape="1">
                    <a:blip r:embed="rId15"/>
                    <a:srcRect t="12693" b="7675"/>
                    <a:stretch>
                      <a:fillRect/>
                    </a:stretch>
                  </pic:blipFill>
                  <pic:spPr bwMode="auto">
                    <a:xfrm>
                      <a:off x="0" y="0"/>
                      <a:ext cx="5251984" cy="2816332"/>
                    </a:xfrm>
                    <a:prstGeom prst="rect">
                      <a:avLst/>
                    </a:prstGeom>
                    <a:ln>
                      <a:noFill/>
                    </a:ln>
                    <a:extLst>
                      <a:ext uri="{53640926-AAD7-44D8-BBD7-CCE9431645EC}">
                        <a14:shadowObscured xmlns:a14="http://schemas.microsoft.com/office/drawing/2010/main"/>
                      </a:ext>
                    </a:extLst>
                  </pic:spPr>
                </pic:pic>
              </a:graphicData>
            </a:graphic>
          </wp:inline>
        </w:drawing>
      </w:r>
      <w:r w:rsidR="6D4A426D" w:rsidRPr="6D4A426D">
        <w:rPr>
          <w:b/>
          <w:bCs/>
          <w:color w:val="000000" w:themeColor="text1"/>
          <w:sz w:val="20"/>
          <w:szCs w:val="20"/>
        </w:rPr>
        <w:t xml:space="preserve">Supplementary Figure </w:t>
      </w:r>
      <w:fldSimple w:instr=" SEQ Supplementary_Figure \* ARABIC ">
        <w:r w:rsidR="00710683">
          <w:rPr>
            <w:noProof/>
          </w:rPr>
          <w:t>8</w:t>
        </w:r>
      </w:fldSimple>
      <w:r w:rsidR="6D4A426D" w:rsidRPr="6D4A426D">
        <w:rPr>
          <w:color w:val="000000" w:themeColor="text1"/>
          <w:sz w:val="20"/>
          <w:szCs w:val="20"/>
        </w:rPr>
        <w:t xml:space="preserve">. </w:t>
      </w:r>
      <w:r w:rsidR="6D4A426D" w:rsidRPr="6D4A426D">
        <w:rPr>
          <w:b/>
          <w:bCs/>
          <w:color w:val="000000" w:themeColor="text1"/>
          <w:sz w:val="20"/>
          <w:szCs w:val="20"/>
        </w:rPr>
        <w:t>Domain-specific importance of acquisition parameters and key failure modes for video-based gait analysis based on Round 1  results.</w:t>
      </w:r>
      <w:r w:rsidR="6D4A426D" w:rsidRPr="6D4A426D">
        <w:rPr>
          <w:color w:val="000000" w:themeColor="text1"/>
          <w:sz w:val="20"/>
          <w:szCs w:val="20"/>
        </w:rPr>
        <w:t xml:space="preserve"> Camera viewpoint, full-body visibility, and standardized task design emerged as dominant determinants of data quality. Failure modes were primarily related to incomplete body capture, multi-person scenes, and suboptimal camera perspectives. These findings highlight the importance of scene configuration and structured task execution, as well as the need for more controlled acquisition environments when deriving spatiotemporal gait metrics from videos using computer vision</w:t>
      </w:r>
      <w:r w:rsidR="6D4A426D" w:rsidRPr="6D4A426D">
        <w:rPr>
          <w:sz w:val="20"/>
          <w:szCs w:val="20"/>
        </w:rPr>
        <w:t>.</w:t>
      </w:r>
    </w:p>
    <w:p w14:paraId="79D13DCB" w14:textId="70EACCB3" w:rsidR="00DE2554" w:rsidRPr="00BB2364" w:rsidRDefault="00DE2554" w:rsidP="6D4A426D">
      <w:pPr>
        <w:keepNext/>
        <w:spacing w:line="240" w:lineRule="auto"/>
        <w:rPr>
          <w:color w:val="000000" w:themeColor="text1"/>
          <w:sz w:val="20"/>
          <w:szCs w:val="20"/>
        </w:rPr>
      </w:pPr>
      <w:r>
        <w:rPr>
          <w:noProof/>
        </w:rPr>
        <w:drawing>
          <wp:inline distT="0" distB="0" distL="0" distR="0" wp14:anchorId="184DE67C" wp14:editId="72D61F69">
            <wp:extent cx="5316202" cy="2575207"/>
            <wp:effectExtent l="0" t="0" r="0" b="0"/>
            <wp:docPr id="181000714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007144" name="Picture 1810007144"/>
                    <pic:cNvPicPr/>
                  </pic:nvPicPr>
                  <pic:blipFill rotWithShape="1">
                    <a:blip r:embed="rId16"/>
                    <a:srcRect t="12589" b="8130"/>
                    <a:stretch>
                      <a:fillRect/>
                    </a:stretch>
                  </pic:blipFill>
                  <pic:spPr bwMode="auto">
                    <a:xfrm>
                      <a:off x="0" y="0"/>
                      <a:ext cx="5316202" cy="2575207"/>
                    </a:xfrm>
                    <a:prstGeom prst="rect">
                      <a:avLst/>
                    </a:prstGeom>
                    <a:ln>
                      <a:noFill/>
                    </a:ln>
                    <a:extLst>
                      <a:ext uri="{53640926-AAD7-44D8-BBD7-CCE9431645EC}">
                        <a14:shadowObscured xmlns:a14="http://schemas.microsoft.com/office/drawing/2010/main"/>
                      </a:ext>
                    </a:extLst>
                  </pic:spPr>
                </pic:pic>
              </a:graphicData>
            </a:graphic>
          </wp:inline>
        </w:drawing>
      </w:r>
      <w:r w:rsidR="6D4A426D" w:rsidRPr="6D4A426D">
        <w:rPr>
          <w:b/>
          <w:bCs/>
          <w:color w:val="000000" w:themeColor="text1"/>
          <w:sz w:val="20"/>
          <w:szCs w:val="20"/>
        </w:rPr>
        <w:t xml:space="preserve">Supplementary Figure </w:t>
      </w:r>
      <w:fldSimple w:instr=" SEQ Supplementary_Figure \* ARABIC ">
        <w:r w:rsidR="00710683">
          <w:rPr>
            <w:noProof/>
          </w:rPr>
          <w:t>9</w:t>
        </w:r>
      </w:fldSimple>
      <w:r w:rsidR="6D4A426D" w:rsidRPr="6D4A426D">
        <w:rPr>
          <w:b/>
          <w:bCs/>
          <w:color w:val="000000" w:themeColor="text1"/>
          <w:sz w:val="20"/>
          <w:szCs w:val="20"/>
        </w:rPr>
        <w:t>. Domain-specific importance of acquisition parameters and failure modes for video-based assessments of posture and balance based on Round 1 sresults.</w:t>
      </w:r>
      <w:r w:rsidR="6D4A426D" w:rsidRPr="6D4A426D">
        <w:rPr>
          <w:color w:val="000000" w:themeColor="text1"/>
          <w:sz w:val="20"/>
          <w:szCs w:val="20"/>
        </w:rPr>
        <w:t xml:space="preserve"> Camera viewpoint, patient positioning, and full-body visibility, including the lower extremities, were consistently rated as critical factors. Common failure modes included incomplete body capture, multiple persons in frame (e.g. clinicians performing the “pull-test”, or supporting a patient while walking), and clothing-related tracking issues. These </w:t>
      </w:r>
      <w:r w:rsidR="6D4A426D" w:rsidRPr="6D4A426D">
        <w:rPr>
          <w:color w:val="000000" w:themeColor="text1"/>
          <w:sz w:val="20"/>
          <w:szCs w:val="20"/>
        </w:rPr>
        <w:lastRenderedPageBreak/>
        <w:t>findings highlight the importance of scene configuration, particularly in clinical environments where safety-related assistance may introduce unavoidable complexity.</w:t>
      </w:r>
    </w:p>
    <w:p w14:paraId="6B3C8789" w14:textId="48730650" w:rsidR="00DE2554" w:rsidRDefault="6D4A426D" w:rsidP="00FA16F2">
      <w:pPr>
        <w:pStyle w:val="Heading3"/>
      </w:pPr>
      <w:r>
        <w:t>Why the gait and posture domain matters clinically</w:t>
      </w:r>
    </w:p>
    <w:p w14:paraId="0C28771A" w14:textId="77777777" w:rsidR="00DE2554" w:rsidRDefault="00DE2554" w:rsidP="00FA16F2">
      <w:r>
        <w:t xml:space="preserve">Gait and posture impairments are cardinal features of many neurological disorders, including neurodegenerative, neurodevelopmental, and acquired brain conditions </w:t>
      </w:r>
      <w:r>
        <w:fldChar w:fldCharType="begin"/>
      </w:r>
      <w:r>
        <w:instrText xml:space="preserve"> ADDIN EN.CITE &lt;EndNote&gt;&lt;Cite&gt;&lt;Author&gt;Snijders&lt;/Author&gt;&lt;Year&gt;2007&lt;/Year&gt;&lt;RecNum&gt;574&lt;/RecNum&gt;&lt;DisplayText&gt;[82, 83]&lt;/DisplayText&gt;&lt;record&gt;&lt;rec-number&gt;574&lt;/rec-number&gt;&lt;foreign-keys&gt;&lt;key app="EN" db-id="e9psswxvmva0epexpr8v5aagf5vpx5draad0" timestamp="1774587616"&gt;574&lt;/key&gt;&lt;/foreign-keys&gt;&lt;ref-type name="Journal Article"&gt;17&lt;/ref-type&gt;&lt;contributors&gt;&lt;authors&gt;&lt;author&gt;Snijders, Anke H&lt;/author&gt;&lt;author&gt;Van De Warrenburg, Bart P&lt;/author&gt;&lt;author&gt;Giladi, Nir&lt;/author&gt;&lt;author&gt;Bloem, Bastiaan R&lt;/author&gt;&lt;/authors&gt;&lt;/contributors&gt;&lt;titles&gt;&lt;title&gt;Neurological gait disorders in elderly people: clinical approach and classification&lt;/title&gt;&lt;secondary-title&gt;The Lancet Neurology&lt;/secondary-title&gt;&lt;/titles&gt;&lt;periodical&gt;&lt;full-title&gt;The Lancet Neurology&lt;/full-title&gt;&lt;/periodical&gt;&lt;pages&gt;63-74&lt;/pages&gt;&lt;volume&gt;6&lt;/volume&gt;&lt;number&gt;1&lt;/number&gt;&lt;dates&gt;&lt;year&gt;2007&lt;/year&gt;&lt;/dates&gt;&lt;isbn&gt;1474-4422&lt;/isbn&gt;&lt;urls&gt;&lt;/urls&gt;&lt;/record&gt;&lt;/Cite&gt;&lt;Cite&gt;&lt;Author&gt;Jahn&lt;/Author&gt;&lt;Year&gt;2010&lt;/Year&gt;&lt;RecNum&gt;575&lt;/RecNum&gt;&lt;record&gt;&lt;rec-number&gt;575&lt;/rec-number&gt;&lt;foreign-keys&gt;&lt;key app="EN" db-id="e9psswxvmva0epexpr8v5aagf5vpx5draad0" timestamp="1774587638"&gt;575&lt;/key&gt;&lt;/foreign-keys&gt;&lt;ref-type name="Journal Article"&gt;17&lt;/ref-type&gt;&lt;contributors&gt;&lt;authors&gt;&lt;author&gt;Jahn, Klaus&lt;/author&gt;&lt;author&gt;Zwergal, Andreas&lt;/author&gt;&lt;author&gt;Schniepp, Roman&lt;/author&gt;&lt;/authors&gt;&lt;/contributors&gt;&lt;titles&gt;&lt;title&gt;Gait disturbances in old age: classification, diagnosis, and treatment from a neurological perspective&lt;/title&gt;&lt;secondary-title&gt;Deutsches Ärzteblatt International&lt;/secondary-title&gt;&lt;/titles&gt;&lt;periodical&gt;&lt;full-title&gt;Deutsches Ärzteblatt International&lt;/full-title&gt;&lt;/periodical&gt;&lt;pages&gt;306&lt;/pages&gt;&lt;volume&gt;107&lt;/volume&gt;&lt;number&gt;17&lt;/number&gt;&lt;dates&gt;&lt;year&gt;2010&lt;/year&gt;&lt;/dates&gt;&lt;urls&gt;&lt;/urls&gt;&lt;/record&gt;&lt;/Cite&gt;&lt;/EndNote&gt;</w:instrText>
      </w:r>
      <w:r>
        <w:fldChar w:fldCharType="separate"/>
      </w:r>
      <w:r w:rsidRPr="39856238">
        <w:rPr>
          <w:noProof/>
        </w:rPr>
        <w:t>[82, 83]</w:t>
      </w:r>
      <w:r>
        <w:fldChar w:fldCharType="end"/>
      </w:r>
      <w:r>
        <w:t xml:space="preserve">. They are major determinants of mobility limitation and falls, the latter being closely linked to morbidity and loss of independence </w:t>
      </w:r>
      <w:r>
        <w:fldChar w:fldCharType="begin"/>
      </w:r>
      <w:r>
        <w:instrText xml:space="preserve"> ADDIN EN.CITE &lt;EndNote&gt;&lt;Cite&gt;&lt;Author&gt;Schniepp&lt;/Author&gt;&lt;Year&gt;2021&lt;/Year&gt;&lt;RecNum&gt;576&lt;/RecNum&gt;&lt;DisplayText&gt;[84]&lt;/DisplayText&gt;&lt;record&gt;&lt;rec-number&gt;576&lt;/rec-number&gt;&lt;foreign-keys&gt;&lt;key app="EN" db-id="e9psswxvmva0epexpr8v5aagf5vpx5draad0" timestamp="1774587651"&gt;576&lt;/key&gt;&lt;/foreign-keys&gt;&lt;ref-type name="Journal Article"&gt;17&lt;/ref-type&gt;&lt;contributors&gt;&lt;authors&gt;&lt;author&gt;Schniepp, Roman&lt;/author&gt;&lt;author&gt;Huppert, Anna&lt;/author&gt;&lt;author&gt;Decker, Julian&lt;/author&gt;&lt;author&gt;Schenkel, Fabian&lt;/author&gt;&lt;author&gt;Schlick, Cornelia&lt;/author&gt;&lt;author&gt;Rasoul, Atal&lt;/author&gt;&lt;author&gt;Dieterich, Marianne&lt;/author&gt;&lt;author&gt;Brandt, Thomas&lt;/author&gt;&lt;author&gt;Jahn, Klaus&lt;/author&gt;&lt;author&gt;Wuehr, Max&lt;/author&gt;&lt;/authors&gt;&lt;/contributors&gt;&lt;titles&gt;&lt;title&gt;Fall prediction in neurological gait disorders: differential contributions from clinical assessment, gait analysis, and daily-life mobility monitoring&lt;/title&gt;&lt;secondary-title&gt;Journal of neurology&lt;/secondary-title&gt;&lt;/titles&gt;&lt;periodical&gt;&lt;full-title&gt;Journal of neurology&lt;/full-title&gt;&lt;/periodical&gt;&lt;pages&gt;3421-3434&lt;/pages&gt;&lt;volume&gt;268&lt;/volume&gt;&lt;number&gt;9&lt;/number&gt;&lt;dates&gt;&lt;year&gt;2021&lt;/year&gt;&lt;/dates&gt;&lt;isbn&gt;0340-5354&lt;/isbn&gt;&lt;urls&gt;&lt;/urls&gt;&lt;/record&gt;&lt;/Cite&gt;&lt;/EndNote&gt;</w:instrText>
      </w:r>
      <w:r>
        <w:fldChar w:fldCharType="separate"/>
      </w:r>
      <w:r w:rsidRPr="39856238">
        <w:rPr>
          <w:noProof/>
        </w:rPr>
        <w:t>[84]</w:t>
      </w:r>
      <w:r>
        <w:fldChar w:fldCharType="end"/>
      </w:r>
      <w:r>
        <w:t>. Quantitative assessment supports differential diagnosis, early detection of neurodegeneration, monitoring of disease progression or treatment response, and prospective fall risk assessment.</w:t>
      </w:r>
    </w:p>
    <w:p w14:paraId="076DDC51" w14:textId="7EC2D16D" w:rsidR="00DE2554" w:rsidRDefault="6D4A426D" w:rsidP="00FA16F2">
      <w:r>
        <w:t xml:space="preserve">Accordingly, static and dynamic balance, gait, and posture evaluations are core components of widely used clinical rating scales such as the MDS-UPDRS </w:t>
      </w:r>
      <w:r w:rsidR="00DE2554">
        <w:fldChar w:fldCharType="begin"/>
      </w:r>
      <w:r w:rsidR="00DE2554">
        <w:instrText xml:space="preserve"> ADDIN EN.CITE &lt;EndNote&gt;&lt;Cite&gt;&lt;Author&gt;Goetz&lt;/Author&gt;&lt;Year&gt;2008&lt;/Year&gt;&lt;RecNum&gt;577&lt;/RecNum&gt;&lt;DisplayText&gt;[85]&lt;/DisplayText&gt;&lt;record&gt;&lt;rec-number&gt;577&lt;/rec-number&gt;&lt;foreign-keys&gt;&lt;key app="EN" db-id="e9psswxvmva0epexpr8v5aagf5vpx5draad0" timestamp="1774587668"&gt;577&lt;/key&gt;&lt;/foreign-keys&gt;&lt;ref-type name="Journal Article"&gt;17&lt;/ref-type&gt;&lt;contributors&gt;&lt;authors&gt;&lt;author&gt;Goetz, Christopher G&lt;/author&gt;&lt;author&gt;Tilley, Barbara C&lt;/author&gt;&lt;author&gt;Shaftman, Stephanie R&lt;/author&gt;&lt;author&gt;Stebbins, Glenn T&lt;/author&gt;&lt;author&gt;Fahn, Stanley&lt;/author&gt;&lt;author&gt;Martinez</w:instrText>
      </w:r>
      <w:r w:rsidR="00DE2554" w:rsidRPr="6D4A426D">
        <w:rPr>
          <w:rFonts w:ascii="Cambria Math" w:hAnsi="Cambria Math" w:cs="Cambria Math"/>
        </w:rPr>
        <w:instrText>‐</w:instrText>
      </w:r>
      <w:r w:rsidR="00DE2554">
        <w:instrText>Martin, Pablo&lt;/author&gt;&lt;author&gt;Poewe, Werner&lt;/author&gt;&lt;author&gt;Sampaio, Cristina&lt;/author&gt;&lt;author&gt;Stern, Matthew B&lt;/author&gt;&lt;author&gt;Dodel, Richard&lt;/author&gt;&lt;/authors&gt;&lt;/contributors&gt;&lt;titles&gt;&lt;title&gt;Movement Disorder Society</w:instrText>
      </w:r>
      <w:r w:rsidR="00DE2554" w:rsidRPr="6D4A426D">
        <w:rPr>
          <w:rFonts w:ascii="Cambria Math" w:hAnsi="Cambria Math" w:cs="Cambria Math"/>
        </w:rPr>
        <w:instrText>‐</w:instrText>
      </w:r>
      <w:r w:rsidR="00DE2554">
        <w:instrText>sponsored revision of the Unified Parkinson&amp;apos;s Disease Rating Scale (MDS</w:instrText>
      </w:r>
      <w:r w:rsidR="00DE2554" w:rsidRPr="6D4A426D">
        <w:rPr>
          <w:rFonts w:ascii="Cambria Math" w:hAnsi="Cambria Math" w:cs="Cambria Math"/>
        </w:rPr>
        <w:instrText>‐</w:instrText>
      </w:r>
      <w:r w:rsidR="00DE2554">
        <w:instrText>UPDRS): scale presentation and clinimetric testing results&lt;/title&gt;&lt;secondary-title&gt;Movement disorders: official journal of the Movement Disorder Society&lt;/secondary-title&gt;&lt;/titles&gt;&lt;periodical&gt;&lt;full-title&gt;Movement disorders: official journal of the Movement Disorder Society&lt;/full-title&gt;&lt;/periodical&gt;&lt;pages&gt;2129-2170&lt;/pages&gt;&lt;volume&gt;23&lt;/volume&gt;&lt;number&gt;15&lt;/number&gt;&lt;dates&gt;&lt;year&gt;2008&lt;/year&gt;&lt;/dates&gt;&lt;isbn&gt;0885-3185&lt;/isbn&gt;&lt;urls&gt;&lt;/urls&gt;&lt;/record&gt;&lt;/Cite&gt;&lt;/EndNote&gt;</w:instrText>
      </w:r>
      <w:r w:rsidR="00DE2554">
        <w:fldChar w:fldCharType="separate"/>
      </w:r>
      <w:r w:rsidRPr="6D4A426D">
        <w:rPr>
          <w:noProof/>
        </w:rPr>
        <w:t>[85]</w:t>
      </w:r>
      <w:r w:rsidR="00DE2554">
        <w:fldChar w:fldCharType="end"/>
      </w:r>
      <w:r>
        <w:t xml:space="preserve">) and the SARA </w:t>
      </w:r>
      <w:r w:rsidR="00DE2554">
        <w:fldChar w:fldCharType="begin"/>
      </w:r>
      <w:r w:rsidR="00DE2554">
        <w:instrText xml:space="preserve"> ADDIN EN.CITE &lt;EndNote&gt;&lt;Cite&gt;&lt;Author&gt;Schmitz-Hubsch&lt;/Author&gt;&lt;Year&gt;2006&lt;/Year&gt;&lt;RecNum&gt;578&lt;/RecNum&gt;&lt;DisplayText&gt;[86]&lt;/DisplayText&gt;&lt;record&gt;&lt;rec-number&gt;578&lt;/rec-number&gt;&lt;foreign-keys&gt;&lt;key app="EN" db-id="e9psswxvmva0epexpr8v5aagf5vpx5draad0" timestamp="1774587683"&gt;578&lt;/key&gt;&lt;/foreign-keys&gt;&lt;ref-type name="Journal Article"&gt;17&lt;/ref-type&gt;&lt;contributors&gt;&lt;authors&gt;&lt;author&gt;Schmitz-Hubsch, T&lt;/author&gt;&lt;author&gt;Du Montcel, S Tezenas&lt;/author&gt;&lt;author&gt;Baliko, L&lt;/author&gt;&lt;author&gt;Berciano, J&lt;/author&gt;&lt;author&gt;Boesch, S&lt;/author&gt;&lt;author&gt;Depondt, Chantal&lt;/author&gt;&lt;author&gt;Giunti, P&lt;/author&gt;&lt;author&gt;Globas, C&lt;/author&gt;&lt;author&gt;Infante, J&lt;/author&gt;&lt;author&gt;Kang, J-S&lt;/author&gt;&lt;/authors&gt;&lt;/contributors&gt;&lt;titles&gt;&lt;title&gt;Scale for the assessment and rating of ataxia: development of a new clinical scale&lt;/title&gt;&lt;secondary-title&gt;Neurology&lt;/secondary-title&gt;&lt;/titles&gt;&lt;periodical&gt;&lt;full-title&gt;Neurology&lt;/full-title&gt;&lt;/periodical&gt;&lt;pages&gt;1717-1720&lt;/pages&gt;&lt;volume&gt;66&lt;/volume&gt;&lt;number&gt;11&lt;/number&gt;&lt;dates&gt;&lt;year&gt;2006&lt;/year&gt;&lt;/dates&gt;&lt;isbn&gt;0028-3878&lt;/isbn&gt;&lt;urls&gt;&lt;/urls&gt;&lt;/record&gt;&lt;/Cite&gt;&lt;/EndNote&gt;</w:instrText>
      </w:r>
      <w:r w:rsidR="00DE2554">
        <w:fldChar w:fldCharType="separate"/>
      </w:r>
      <w:r w:rsidRPr="6D4A426D">
        <w:rPr>
          <w:noProof/>
        </w:rPr>
        <w:t>[86]</w:t>
      </w:r>
      <w:r w:rsidR="00DE2554">
        <w:fldChar w:fldCharType="end"/>
      </w:r>
      <w:r>
        <w:t xml:space="preserve">), including tasks such as the retropulsion test and normal or narrow-based walking. More comprehensive functional test batteries, including the Mini-BESTest </w:t>
      </w:r>
      <w:r w:rsidR="00DE2554">
        <w:fldChar w:fldCharType="begin"/>
      </w:r>
      <w:r w:rsidR="00DE2554">
        <w:instrText xml:space="preserve"> ADDIN EN.CITE &lt;EndNote&gt;&lt;Cite&gt;&lt;Author&gt;Franchignoni&lt;/Author&gt;&lt;Year&gt;2010&lt;/Year&gt;&lt;RecNum&gt;579&lt;/RecNum&gt;&lt;DisplayText&gt;[87]&lt;/DisplayText&gt;&lt;record&gt;&lt;rec-number&gt;579&lt;/rec-number&gt;&lt;foreign-keys&gt;&lt;key app="EN" db-id="e9psswxvmva0epexpr8v5aagf5vpx5draad0" timestamp="1774587698"&gt;579&lt;/key&gt;&lt;/foreign-keys&gt;&lt;ref-type name="Journal Article"&gt;17&lt;/ref-type&gt;&lt;contributors&gt;&lt;authors&gt;&lt;author&gt;Franchignoni, Franco&lt;/author&gt;&lt;author&gt;Horak, Fay&lt;/author&gt;&lt;author&gt;Godi, Marco&lt;/author&gt;&lt;author&gt;Nardone, Antonio&lt;/author&gt;&lt;author&gt;Giordano, Andrea&lt;/author&gt;&lt;/authors&gt;&lt;/contributors&gt;&lt;titles&gt;&lt;title&gt;Using psychometric techniques to improve the Balance Evaluation System’s Test: the mini-BESTest&lt;/title&gt;&lt;secondary-title&gt;Journal of rehabilitation medicine: official journal of the UEMS European Board of Physical and Rehabilitation Medicine&lt;/secondary-title&gt;&lt;/titles&gt;&lt;periodical&gt;&lt;full-title&gt;Journal of rehabilitation medicine: official journal of the UEMS European Board of Physical and Rehabilitation Medicine&lt;/full-title&gt;&lt;/periodical&gt;&lt;pages&gt;323&lt;/pages&gt;&lt;volume&gt;42&lt;/volume&gt;&lt;number&gt;4&lt;/number&gt;&lt;dates&gt;&lt;year&gt;2010&lt;/year&gt;&lt;/dates&gt;&lt;urls&gt;&lt;/urls&gt;&lt;/record&gt;&lt;/Cite&gt;&lt;/EndNote&gt;</w:instrText>
      </w:r>
      <w:r w:rsidR="00DE2554">
        <w:fldChar w:fldCharType="separate"/>
      </w:r>
      <w:r w:rsidRPr="6D4A426D">
        <w:rPr>
          <w:noProof/>
        </w:rPr>
        <w:t>[87]</w:t>
      </w:r>
      <w:r w:rsidR="00DE2554">
        <w:fldChar w:fldCharType="end"/>
      </w:r>
      <w:r>
        <w:t xml:space="preserve">, Timed Up and Go (TUG </w:t>
      </w:r>
      <w:r w:rsidR="00DE2554">
        <w:fldChar w:fldCharType="begin"/>
      </w:r>
      <w:r w:rsidR="00DE2554">
        <w:instrText xml:space="preserve"> ADDIN EN.CITE &lt;EndNote&gt;&lt;Cite&gt;&lt;Author&gt;Podsiadlo&lt;/Author&gt;&lt;Year&gt;1991&lt;/Year&gt;&lt;RecNum&gt;580&lt;/RecNum&gt;&lt;DisplayText&gt;[88]&lt;/DisplayText&gt;&lt;record&gt;&lt;rec-number&gt;580&lt;/rec-number&gt;&lt;foreign-keys&gt;&lt;key app="EN" db-id="e9psswxvmva0epexpr8v5aagf5vpx5draad0" timestamp="1774587715"&gt;580&lt;/key&gt;&lt;/foreign-keys&gt;&lt;ref-type name="Journal Article"&gt;17&lt;/ref-type&gt;&lt;contributors&gt;&lt;authors&gt;&lt;author&gt;Podsiadlo, Diane&lt;/author&gt;&lt;author&gt;Richardson, Sandra&lt;/author&gt;&lt;/authors&gt;&lt;/contributors&gt;&lt;titles&gt;&lt;title&gt;The timed “Up &amp;amp; Go”: a test of basic functional mobility for frail elderly persons&lt;/title&gt;&lt;secondary-title&gt;Journal of the American geriatrics Society&lt;/secondary-title&gt;&lt;/titles&gt;&lt;periodical&gt;&lt;full-title&gt;Journal of the American geriatrics Society&lt;/full-title&gt;&lt;/periodical&gt;&lt;pages&gt;142-148&lt;/pages&gt;&lt;volume&gt;39&lt;/volume&gt;&lt;number&gt;2&lt;/number&gt;&lt;dates&gt;&lt;year&gt;1991&lt;/year&gt;&lt;/dates&gt;&lt;isbn&gt;0002-8614&lt;/isbn&gt;&lt;urls&gt;&lt;/urls&gt;&lt;/record&gt;&lt;/Cite&gt;&lt;/EndNote&gt;</w:instrText>
      </w:r>
      <w:r w:rsidR="00DE2554">
        <w:fldChar w:fldCharType="separate"/>
      </w:r>
      <w:r w:rsidRPr="6D4A426D">
        <w:rPr>
          <w:noProof/>
        </w:rPr>
        <w:t>[88]</w:t>
      </w:r>
      <w:r w:rsidR="00DE2554">
        <w:fldChar w:fldCharType="end"/>
      </w:r>
      <w:r>
        <w:t xml:space="preserve">), and Functional Gait Assessment (FGA </w:t>
      </w:r>
      <w:r w:rsidR="00DE2554">
        <w:fldChar w:fldCharType="begin"/>
      </w:r>
      <w:r w:rsidR="00DE2554">
        <w:instrText xml:space="preserve"> ADDIN EN.CITE &lt;EndNote&gt;&lt;Cite&gt;&lt;Author&gt;Wrisley&lt;/Author&gt;&lt;Year&gt;2004&lt;/Year&gt;&lt;RecNum&gt;581&lt;/RecNum&gt;&lt;DisplayText&gt;[89]&lt;/DisplayText&gt;&lt;record&gt;&lt;rec-number&gt;581&lt;/rec-number&gt;&lt;foreign-keys&gt;&lt;key app="EN" db-id="e9psswxvmva0epexpr8v5aagf5vpx5draad0" timestamp="1774587731"&gt;581&lt;/key&gt;&lt;/foreign-keys&gt;&lt;ref-type name="Journal Article"&gt;17&lt;/ref-type&gt;&lt;contributors&gt;&lt;authors&gt;&lt;author&gt;Wrisley, Diane M&lt;/author&gt;&lt;author&gt;Marchetti, Gregory F&lt;/author&gt;&lt;author&gt;Kuharsky, Diane K&lt;/author&gt;&lt;author&gt;Whitney, Susan L&lt;/author&gt;&lt;/authors&gt;&lt;/contributors&gt;&lt;titles&gt;&lt;title&gt;Reliability, internal consistency, and validity of data obtained with the functional gait assessment&lt;/title&gt;&lt;secondary-title&gt;Physical therapy&lt;/secondary-title&gt;&lt;/titles&gt;&lt;periodical&gt;&lt;full-title&gt;Physical therapy&lt;/full-title&gt;&lt;/periodical&gt;&lt;pages&gt;906-918&lt;/pages&gt;&lt;volume&gt;84&lt;/volume&gt;&lt;number&gt;10&lt;/number&gt;&lt;dates&gt;&lt;year&gt;2004&lt;/year&gt;&lt;/dates&gt;&lt;isbn&gt;0031-9023&lt;/isbn&gt;&lt;urls&gt;&lt;/urls&gt;&lt;/record&gt;&lt;/Cite&gt;&lt;/EndNote&gt;</w:instrText>
      </w:r>
      <w:r w:rsidR="00DE2554">
        <w:fldChar w:fldCharType="separate"/>
      </w:r>
      <w:r w:rsidRPr="6D4A426D">
        <w:rPr>
          <w:noProof/>
        </w:rPr>
        <w:t>[89]</w:t>
      </w:r>
      <w:r w:rsidR="00DE2554">
        <w:fldChar w:fldCharType="end"/>
      </w:r>
      <w:r>
        <w:t>), probe multiple contributors to postural instability and gait impairment (e.g., sensory, motor, and cognitive domains) and are particularly informative for differential diagnosis and fall risk stratification.</w:t>
      </w:r>
    </w:p>
    <w:p w14:paraId="1CA9C7ED" w14:textId="77777777" w:rsidR="00DE2554" w:rsidRDefault="00DE2554" w:rsidP="00FA16F2">
      <w:r>
        <w:t xml:space="preserve">Neurobiologically, gait and postural disturbances reflect dysfunction within distributed locomotor control networks integrating vestibular, visual, and proprioceptive inputs with motor output shaped by the basal ganglia, cerebellum, brainstem, and higher-order frontal systems </w:t>
      </w:r>
      <w:r>
        <w:fldChar w:fldCharType="begin"/>
      </w:r>
      <w:r>
        <w:instrText xml:space="preserve"> ADDIN EN.CITE &lt;EndNote&gt;&lt;Cite&gt;&lt;Author&gt;Jahn&lt;/Author&gt;&lt;Year&gt;2008&lt;/Year&gt;&lt;RecNum&gt;582&lt;/RecNum&gt;&lt;DisplayText&gt;[90]&lt;/DisplayText&gt;&lt;record&gt;&lt;rec-number&gt;582&lt;/rec-number&gt;&lt;foreign-keys&gt;&lt;key app="EN" db-id="e9psswxvmva0epexpr8v5aagf5vpx5draad0" timestamp="1774587742"&gt;582&lt;/key&gt;&lt;/foreign-keys&gt;&lt;ref-type name="Journal Article"&gt;17&lt;/ref-type&gt;&lt;contributors&gt;&lt;authors&gt;&lt;author&gt;Jahn, Klaus&lt;/author&gt;&lt;author&gt;Deutschländer, Angela&lt;/author&gt;&lt;author&gt;Stephan, Thomas&lt;/author&gt;&lt;author&gt;Kalla, Roger&lt;/author&gt;&lt;author&gt;Hüfner, Katharina&lt;/author&gt;&lt;author&gt;Wagner, Judith&lt;/author&gt;&lt;author&gt;Strupp, Michael&lt;/author&gt;&lt;author&gt;Brandt, Thomas&lt;/author&gt;&lt;/authors&gt;&lt;/contributors&gt;&lt;titles&gt;&lt;title&gt;Supraspinal locomotor control in quadrupeds and humans&lt;/title&gt;&lt;secondary-title&gt;Progress in brain research&lt;/secondary-title&gt;&lt;/titles&gt;&lt;periodical&gt;&lt;full-title&gt;Progress in brain research&lt;/full-title&gt;&lt;/periodical&gt;&lt;pages&gt;353-362&lt;/pages&gt;&lt;volume&gt;171&lt;/volume&gt;&lt;dates&gt;&lt;year&gt;2008&lt;/year&gt;&lt;/dates&gt;&lt;isbn&gt;0079-6123&lt;/isbn&gt;&lt;urls&gt;&lt;/urls&gt;&lt;/record&gt;&lt;/Cite&gt;&lt;/EndNote&gt;</w:instrText>
      </w:r>
      <w:r>
        <w:fldChar w:fldCharType="separate"/>
      </w:r>
      <w:r w:rsidRPr="39856238">
        <w:rPr>
          <w:noProof/>
        </w:rPr>
        <w:t>[90]</w:t>
      </w:r>
      <w:r>
        <w:fldChar w:fldCharType="end"/>
      </w:r>
      <w:r>
        <w:t xml:space="preserve">. Because postural control is inherently a whole-body coordination task, quantitative characterization relies on spatiotemporal kinematic measures derived from full-body motion, including postural sway, stepping parameters (e.g., stride time, stride length, base of support), and joint dynamics such as arm swing </w:t>
      </w:r>
      <w:r>
        <w:fldChar w:fldCharType="begin"/>
      </w:r>
      <w:r>
        <w:instrText xml:space="preserve"> ADDIN EN.CITE &lt;EndNote&gt;&lt;Cite&gt;&lt;Author&gt;Lord&lt;/Author&gt;&lt;Year&gt;2013&lt;/Year&gt;&lt;RecNum&gt;583&lt;/RecNum&gt;&lt;DisplayText&gt;[91, 92]&lt;/DisplayText&gt;&lt;record&gt;&lt;rec-number&gt;583&lt;/rec-number&gt;&lt;foreign-keys&gt;&lt;key app="EN" db-id="e9psswxvmva0epexpr8v5aagf5vpx5draad0" timestamp="1774587756"&gt;583&lt;/key&gt;&lt;/foreign-keys&gt;&lt;ref-type name="Journal Article"&gt;17&lt;/ref-type&gt;&lt;contributors&gt;&lt;authors&gt;&lt;author&gt;Lord, Sue&lt;/author&gt;&lt;author&gt;Galna, Brook&lt;/author&gt;&lt;author&gt;Rochester, Lynn&lt;/author&gt;&lt;/authors&gt;&lt;/contributors&gt;&lt;titles&gt;&lt;title&gt;Moving forward on gait measurement: toward a more refined approach&lt;/title&gt;&lt;secondary-title&gt;Movement Disorders&lt;/secondary-title&gt;&lt;/titles&gt;&lt;periodical&gt;&lt;full-title&gt;Movement disorders&lt;/full-title&gt;&lt;/periodical&gt;&lt;pages&gt;1534-1543&lt;/pages&gt;&lt;volume&gt;28&lt;/volume&gt;&lt;number&gt;11&lt;/number&gt;&lt;dates&gt;&lt;year&gt;2013&lt;/year&gt;&lt;/dates&gt;&lt;isbn&gt;0885-3185&lt;/isbn&gt;&lt;urls&gt;&lt;/urls&gt;&lt;/record&gt;&lt;/Cite&gt;&lt;Cite&gt;&lt;Author&gt;Duarte&lt;/Author&gt;&lt;Year&gt;2011&lt;/Year&gt;&lt;RecNum&gt;584&lt;/RecNum&gt;&lt;record&gt;&lt;rec-number&gt;584&lt;/rec-number&gt;&lt;foreign-keys&gt;&lt;key app="EN" db-id="e9psswxvmva0epexpr8v5aagf5vpx5draad0" timestamp="1774587769"&gt;584&lt;/key&gt;&lt;/foreign-keys&gt;&lt;ref-type name="Journal Article"&gt;17&lt;/ref-type&gt;&lt;contributors&gt;&lt;authors&gt;&lt;author&gt;Duarte, Marcos&lt;/author&gt;&lt;author&gt;Freitas, SMSF&lt;/author&gt;&lt;author&gt;Zatsiorsky, Vladimir&lt;/author&gt;&lt;/authors&gt;&lt;/contributors&gt;&lt;titles&gt;&lt;title&gt;Control of equilibrium in humans—Sway over sway&lt;/title&gt;&lt;secondary-title&gt;Motor Control: Theories, Experiments, and Applications&lt;/secondary-title&gt;&lt;/titles&gt;&lt;periodical&gt;&lt;full-title&gt;Motor Control: Theories, Experiments, and Applications&lt;/full-title&gt;&lt;/periodical&gt;&lt;pages&gt;219-242&lt;/pages&gt;&lt;dates&gt;&lt;year&gt;2011&lt;/year&gt;&lt;/dates&gt;&lt;urls&gt;&lt;/urls&gt;&lt;/record&gt;&lt;/Cite&gt;&lt;/EndNote&gt;</w:instrText>
      </w:r>
      <w:r>
        <w:fldChar w:fldCharType="separate"/>
      </w:r>
      <w:r w:rsidRPr="39856238">
        <w:rPr>
          <w:noProof/>
        </w:rPr>
        <w:t>[91, 92]</w:t>
      </w:r>
      <w:r>
        <w:fldChar w:fldCharType="end"/>
      </w:r>
      <w:r>
        <w:t xml:space="preserve">. Beyond mean performance, step-to-step variability and gait asymmetries have emerged as sensitive markers of impaired motor control and early neurodegeneration, closely linked to postural instability and fall risk </w:t>
      </w:r>
      <w:r>
        <w:fldChar w:fldCharType="begin"/>
      </w:r>
      <w:r>
        <w:instrText xml:space="preserve"> ADDIN EN.CITE &lt;EndNote&gt;&lt;Cite&gt;&lt;Author&gt;Hausdorff&lt;/Author&gt;&lt;Year&gt;2005&lt;/Year&gt;&lt;RecNum&gt;585&lt;/RecNum&gt;&lt;DisplayText&gt;[93]&lt;/DisplayText&gt;&lt;record&gt;&lt;rec-number&gt;585&lt;/rec-number&gt;&lt;foreign-keys&gt;&lt;key app="EN" db-id="e9psswxvmva0epexpr8v5aagf5vpx5draad0" timestamp="1774587781"&gt;585&lt;/key&gt;&lt;/foreign-keys&gt;&lt;ref-type name="Journal Article"&gt;17&lt;/ref-type&gt;&lt;contributors&gt;&lt;authors&gt;&lt;author&gt;Hausdorff, Jeffrey M&lt;/author&gt;&lt;/authors&gt;&lt;/contributors&gt;&lt;titles&gt;&lt;title&gt;Gait variability: methods, modeling and meaning&lt;/title&gt;&lt;secondary-title&gt;Journal of neuroengineering and rehabilitation&lt;/secondary-title&gt;&lt;/titles&gt;&lt;periodical&gt;&lt;full-title&gt;Journal of neuroengineering and rehabilitation&lt;/full-title&gt;&lt;/periodical&gt;&lt;pages&gt;19&lt;/pages&gt;&lt;volume&gt;2&lt;/volume&gt;&lt;number&gt;1&lt;/number&gt;&lt;dates&gt;&lt;year&gt;2005&lt;/year&gt;&lt;/dates&gt;&lt;isbn&gt;1743-0003&lt;/isbn&gt;&lt;urls&gt;&lt;/urls&gt;&lt;/record&gt;&lt;/Cite&gt;&lt;/EndNote&gt;</w:instrText>
      </w:r>
      <w:r>
        <w:fldChar w:fldCharType="separate"/>
      </w:r>
      <w:r w:rsidRPr="39856238">
        <w:rPr>
          <w:noProof/>
        </w:rPr>
        <w:t>[93]</w:t>
      </w:r>
      <w:r>
        <w:fldChar w:fldCharType="end"/>
      </w:r>
      <w:r>
        <w:t>.</w:t>
      </w:r>
    </w:p>
    <w:p w14:paraId="386780ED" w14:textId="77777777" w:rsidR="00DE2554" w:rsidRDefault="00DE2554" w:rsidP="00FA16F2">
      <w:r>
        <w:t xml:space="preserve">Clinically, gait disorders manifest as characteristic whole-body patterns such as hypokinetic, spastic, or ataxic gait, and phenomenological classification remains the starting point for diagnosis </w:t>
      </w:r>
      <w:r>
        <w:fldChar w:fldCharType="begin">
          <w:fldData xml:space="preserve">PEVuZE5vdGU+PENpdGU+PEF1dGhvcj5TbmlqZGVyczwvQXV0aG9yPjxZZWFyPjIwMDc8L1llYXI+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</w:fldData>
        </w:fldChar>
      </w:r>
      <w:r>
        <w:instrText xml:space="preserve"> ADDIN EN.CITE </w:instrText>
      </w:r>
      <w:r>
        <w:fldChar w:fldCharType="begin">
          <w:fldData xml:space="preserve">PEVuZE5vdGU+PENpdGU+PEF1dGhvcj5TbmlqZGVyczwvQXV0aG9yPjxZZWFyPjIwMDc8L1llYXI+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</w:fldData>
        </w:fldChar>
      </w:r>
      <w:r>
        <w:instrText xml:space="preserve"> ADDIN EN.CITE.DATA </w:instrText>
      </w:r>
      <w:r>
        <w:fldChar w:fldCharType="end"/>
      </w:r>
      <w:r>
        <w:fldChar w:fldCharType="separate"/>
      </w:r>
      <w:r w:rsidRPr="39856238">
        <w:rPr>
          <w:noProof/>
        </w:rPr>
        <w:t>[82, 83, 94]</w:t>
      </w:r>
      <w:r>
        <w:fldChar w:fldCharType="end"/>
      </w:r>
      <w:r>
        <w:t xml:space="preserve">. This paradigm translates naturally to computer </w:t>
      </w:r>
      <w:r>
        <w:lastRenderedPageBreak/>
        <w:t xml:space="preserve">vision–based approaches, which aim to quantify the same visually accessible motor signatures </w:t>
      </w:r>
      <w:r>
        <w:fldChar w:fldCharType="begin"/>
      </w:r>
      <w:r>
        <w:instrText xml:space="preserve"> ADDIN EN.CITE &lt;EndNote&gt;&lt;Cite&gt;&lt;Author&gt;Martínez</w:instrText>
      </w:r>
      <w:r w:rsidRPr="39856238">
        <w:rPr>
          <w:rFonts w:ascii="Cambria Math" w:hAnsi="Cambria Math" w:cs="Cambria Math"/>
        </w:rPr>
        <w:instrText>‐</w:instrText>
      </w:r>
      <w:r>
        <w:instrText>García</w:instrText>
      </w:r>
      <w:r w:rsidRPr="39856238">
        <w:rPr>
          <w:rFonts w:ascii="Cambria Math" w:hAnsi="Cambria Math" w:cs="Cambria Math"/>
        </w:rPr>
        <w:instrText>‐</w:instrText>
      </w:r>
      <w:r>
        <w:instrText>Peña&lt;/Author&gt;&lt;Year&gt;2025&lt;/Year&gt;&lt;RecNum&gt;587&lt;/RecNum&gt;&lt;DisplayText&gt;[95, 96]&lt;/DisplayText&gt;&lt;record&gt;&lt;rec-number&gt;587&lt;/rec-number&gt;&lt;foreign-keys&gt;&lt;key app="EN" db-id="e9psswxvmva0epexpr8v5aagf5vpx5draad0" timestamp="1774587812"&gt;587&lt;/key&gt;&lt;/foreign-keys&gt;&lt;ref-type name="Journal Article"&gt;17&lt;/ref-type&gt;&lt;contributors&gt;&lt;authors&gt;&lt;author&gt;Martínez</w:instrText>
      </w:r>
      <w:r w:rsidRPr="39856238">
        <w:rPr>
          <w:rFonts w:ascii="Cambria Math" w:hAnsi="Cambria Math" w:cs="Cambria Math"/>
        </w:rPr>
        <w:instrText>‐</w:instrText>
      </w:r>
      <w:r>
        <w:instrText>García</w:instrText>
      </w:r>
      <w:r w:rsidRPr="39856238">
        <w:rPr>
          <w:rFonts w:ascii="Cambria Math" w:hAnsi="Cambria Math" w:cs="Cambria Math"/>
        </w:rPr>
        <w:instrText>‐</w:instrText>
      </w:r>
      <w:r>
        <w:instrText>Peña, Rafael&lt;/author&gt;&lt;author&gt;Koens, Lisette H&lt;/author&gt;&lt;author&gt;Azzopardi, George&lt;/author&gt;&lt;author&gt;Tijssen, Marina AJ&lt;/author&gt;&lt;/authors&gt;&lt;/contributors&gt;&lt;titles&gt;&lt;title&gt;Video</w:instrText>
      </w:r>
      <w:r w:rsidRPr="39856238">
        <w:rPr>
          <w:rFonts w:ascii="Cambria Math" w:hAnsi="Cambria Math" w:cs="Cambria Math"/>
        </w:rPr>
        <w:instrText>‐</w:instrText>
      </w:r>
      <w:r>
        <w:instrText>based data</w:instrText>
      </w:r>
      <w:r w:rsidRPr="39856238">
        <w:rPr>
          <w:rFonts w:ascii="Cambria Math" w:hAnsi="Cambria Math" w:cs="Cambria Math"/>
        </w:rPr>
        <w:instrText>‐</w:instrText>
      </w:r>
      <w:r>
        <w:instrText>driven models for diagnosing movement disorders: review and future directions&lt;/title&gt;&lt;secondary-title&gt;Movement Disorders&lt;/secondary-title&gt;&lt;/titles&gt;&lt;periodical&gt;&lt;full-title&gt;Movement disorders&lt;/full-title&gt;&lt;/periodical&gt;&lt;pages&gt;2046-2066&lt;/pages&gt;&lt;volume&gt;40&lt;/volume&gt;&lt;number&gt;10&lt;/number&gt;&lt;dates&gt;&lt;year&gt;2025&lt;/year&gt;&lt;/dates&gt;&lt;isbn&gt;0885-3185&lt;/isbn&gt;&lt;urls&gt;&lt;/urls&gt;&lt;/record&gt;&lt;/Cite&gt;&lt;Cite&gt;&lt;Author&gt;Roggio&lt;/Author&gt;&lt;Year&gt;2024&lt;/Year&gt;&lt;RecNum&gt;588&lt;/RecNum&gt;&lt;record&gt;&lt;rec-number&gt;588&lt;/rec-number&gt;&lt;foreign-keys&gt;&lt;key app="EN" db-id="e9psswxvmva0epexpr8v5aagf5vpx5draad0" timestamp="1774587825"&gt;588&lt;/key&gt;&lt;/foreign-keys&gt;&lt;ref-type name="Journal Article"&gt;17&lt;/ref-type&gt;&lt;contributors&gt;&lt;authors&gt;&lt;author&gt;Roggio, Federico&lt;/author&gt;&lt;author&gt;Trovato, Bruno&lt;/author&gt;&lt;author&gt;Sortino, Martina&lt;/author&gt;&lt;author&gt;Musumeci, Giuseppe&lt;/author&gt;&lt;/authors&gt;&lt;/contributors&gt;&lt;titles&gt;&lt;title&gt;A comprehensive analysis of the machine learning pose estimation models used in human movement and posture analyses: A narrative review&lt;/title&gt;&lt;secondary-title&gt;Heliyon&lt;/secondary-title&gt;&lt;/titles&gt;&lt;periodical&gt;&lt;full-title&gt;Heliyon&lt;/full-title&gt;&lt;/periodical&gt;&lt;volume&gt;10&lt;/volume&gt;&lt;number&gt;21&lt;/number&gt;&lt;dates&gt;&lt;year&gt;2024&lt;/year&gt;&lt;/dates&gt;&lt;isbn&gt;2405-8440&lt;/isbn&gt;&lt;urls&gt;&lt;/urls&gt;&lt;/record&gt;&lt;/Cite&gt;&lt;/EndNote&gt;</w:instrText>
      </w:r>
      <w:r>
        <w:fldChar w:fldCharType="separate"/>
      </w:r>
      <w:r w:rsidRPr="39856238">
        <w:rPr>
          <w:noProof/>
        </w:rPr>
        <w:t>[95, 96]</w:t>
      </w:r>
      <w:r>
        <w:fldChar w:fldCharType="end"/>
      </w:r>
      <w:r>
        <w:t>.</w:t>
      </w:r>
    </w:p>
    <w:p w14:paraId="75C9D5EB" w14:textId="77777777" w:rsidR="00DE2554" w:rsidRDefault="00DE2554" w:rsidP="00FA16F2">
      <w:pPr>
        <w:pStyle w:val="Heading3"/>
      </w:pPr>
      <w:r>
        <w:t>What needs to be visible and measurable</w:t>
      </w:r>
    </w:p>
    <w:p w14:paraId="5B207FB2" w14:textId="31DC5A45" w:rsidR="00DE2554" w:rsidRDefault="6D4A426D" w:rsidP="00FA16F2">
      <w:r>
        <w:t xml:space="preserve">Accurate video-based analysis of gait and posture requires consistent full-body visibility, as relevant features emerge from coordinated multi-segment motion. Camera viewpoint is pivotal: frontal views are practical in constrained spaces, allowing longer walking distances to be captured </w:t>
      </w:r>
      <w:r w:rsidR="00DE2554">
        <w:fldChar w:fldCharType="begin"/>
      </w:r>
      <w:r w:rsidR="00DE2554">
        <w:instrText xml:space="preserve"> ADDIN EN.CITE &lt;EndNote&gt;&lt;Cite&gt;&lt;Author&gt;Stenum&lt;/Author&gt;&lt;Year&gt;2024&lt;/Year&gt;&lt;RecNum&gt;589&lt;/RecNum&gt;&lt;DisplayText&gt;[97]&lt;/DisplayText&gt;&lt;record&gt;&lt;rec-number&gt;589&lt;/rec-number&gt;&lt;foreign-keys&gt;&lt;key app="EN" db-id="e9psswxvmva0epexpr8v5aagf5vpx5draad0" timestamp="1774587839"&gt;589&lt;/key&gt;&lt;/foreign-keys&gt;&lt;ref-type name="Journal Article"&gt;17&lt;/ref-type&gt;&lt;contributors&gt;&lt;authors&gt;&lt;author&gt;Stenum, Jan&lt;/author&gt;&lt;author&gt;Hsu, Melody M&lt;/author&gt;&lt;author&gt;Pantelyat, Alexander Y&lt;/author&gt;&lt;author&gt;Roemmich, Ryan T&lt;/author&gt;&lt;/authors&gt;&lt;/contributors&gt;&lt;titles&gt;&lt;title&gt;Clinical gait analysis using video-based pose estimation: Multiple perspectives, clinical populations, and measuring change&lt;/title&gt;&lt;secondary-title&gt;PLOS Digital Health&lt;/secondary-title&gt;&lt;/titles&gt;&lt;periodical&gt;&lt;full-title&gt;PLOS Digital Health&lt;/full-title&gt;&lt;/periodical&gt;&lt;pages&gt;e0000467&lt;/pages&gt;&lt;volume&gt;3&lt;/volume&gt;&lt;number&gt;3&lt;/number&gt;&lt;dates&gt;&lt;year&gt;2024&lt;/year&gt;&lt;/dates&gt;&lt;isbn&gt;2767-3170&lt;/isbn&gt;&lt;urls&gt;&lt;/urls&gt;&lt;/record&gt;&lt;/Cite&gt;&lt;/EndNote&gt;</w:instrText>
      </w:r>
      <w:r w:rsidR="00DE2554">
        <w:fldChar w:fldCharType="separate"/>
      </w:r>
      <w:r w:rsidRPr="6D4A426D">
        <w:rPr>
          <w:noProof/>
        </w:rPr>
        <w:t>[97]</w:t>
      </w:r>
      <w:r w:rsidR="00DE2554">
        <w:fldChar w:fldCharType="end"/>
      </w:r>
      <w:r>
        <w:t xml:space="preserve">, but introduce depth ambiguities in the sagittal plane, particularly in 2D pose estimation. Mitigation approaches include known depth references </w:t>
      </w:r>
      <w:r w:rsidR="00DE2554">
        <w:fldChar w:fldCharType="begin"/>
      </w:r>
      <w:r w:rsidR="00DE2554">
        <w:instrText xml:space="preserve"> ADDIN EN.CITE &lt;EndNote&gt;&lt;Cite&gt;&lt;Author&gt;Stenum&lt;/Author&gt;&lt;Year&gt;2024&lt;/Year&gt;&lt;RecNum&gt;589&lt;/RecNum&gt;&lt;DisplayText&gt;[97, 98]&lt;/DisplayText&gt;&lt;record&gt;&lt;rec-number&gt;589&lt;/rec-number&gt;&lt;foreign-keys&gt;&lt;key app="EN" db-id="e9psswxvmva0epexpr8v5aagf5vpx5draad0" timestamp="1774587839"&gt;589&lt;/key&gt;&lt;/foreign-keys&gt;&lt;ref-type name="Journal Article"&gt;17&lt;/ref-type&gt;&lt;contributors&gt;&lt;authors&gt;&lt;author&gt;Stenum, Jan&lt;/author&gt;&lt;author&gt;Hsu, Melody M&lt;/author&gt;&lt;author&gt;Pantelyat, Alexander Y&lt;/author&gt;&lt;author&gt;Roemmich, Ryan T&lt;/author&gt;&lt;/authors&gt;&lt;/contributors&gt;&lt;titles&gt;&lt;title&gt;Clinical gait analysis using video-based pose estimation: Multiple perspectives, clinical populations, and measuring change&lt;/title&gt;&lt;secondary-title&gt;PLOS Digital Health&lt;/secondary-title&gt;&lt;/titles&gt;&lt;periodical&gt;&lt;full-title&gt;PLOS Digital Health&lt;/full-title&gt;&lt;/periodical&gt;&lt;pages&gt;e0000467&lt;/pages&gt;&lt;volume&gt;3&lt;/volume&gt;&lt;number&gt;3&lt;/number&gt;&lt;dates&gt;&lt;year&gt;2024&lt;/year&gt;&lt;/dates&gt;&lt;isbn&gt;2767-3170&lt;/isbn&gt;&lt;urls&gt;&lt;/urls&gt;&lt;/record&gt;&lt;/Cite&gt;&lt;Cite&gt;&lt;Author&gt;Shin&lt;/Author&gt;&lt;Year&gt;2021&lt;/Year&gt;&lt;RecNum&gt;590&lt;/RecNum&gt;&lt;record&gt;&lt;rec-number&gt;590&lt;/rec-number&gt;&lt;foreign-keys&gt;&lt;key app="EN" db-id="e9psswxvmva0epexpr8v5aagf5vpx5draad0" timestamp="1774587852"&gt;590&lt;/key&gt;&lt;/foreign-keys&gt;&lt;ref-type name="Journal Article"&gt;17&lt;/ref-type&gt;&lt;contributors&gt;&lt;authors&gt;&lt;author&gt;Shin, Jung Hwan&lt;/author&gt;&lt;author&gt;Yu, Ri&lt;/author&gt;&lt;author&gt;Ong, Jed Noel&lt;/author&gt;&lt;author&gt;Lee, Chan Young&lt;/author&gt;&lt;author&gt;Jeon, Seung Ho&lt;/author&gt;&lt;author&gt;Park, Hwanpil&lt;/author&gt;&lt;author&gt;Kim, Han-Joon&lt;/author&gt;&lt;author&gt;Lee, Jehee&lt;/author&gt;&lt;author&gt;Jeon, Beomseok&lt;/author&gt;&lt;/authors&gt;&lt;/contributors&gt;&lt;titles&gt;&lt;title&gt;Quantitative gait analysis using a pose-estimation algorithm with a single 2D-video of Parkinson’s disease patients&lt;/title&gt;&lt;secondary-title&gt;Journal of Parkinson’s Disease&lt;/secondary-title&gt;&lt;/titles&gt;&lt;periodical&gt;&lt;full-title&gt;Journal of Parkinson’s Disease&lt;/full-title&gt;&lt;/periodical&gt;&lt;pages&gt;1271-1283&lt;/pages&gt;&lt;volume&gt;11&lt;/volume&gt;&lt;number&gt;3&lt;/number&gt;&lt;dates&gt;&lt;year&gt;2021&lt;/year&gt;&lt;/dates&gt;&lt;isbn&gt;1877-7171&lt;/isbn&gt;&lt;urls&gt;&lt;/urls&gt;&lt;/record&gt;&lt;/Cite&gt;&lt;/EndNote&gt;</w:instrText>
      </w:r>
      <w:r w:rsidR="00DE2554">
        <w:fldChar w:fldCharType="separate"/>
      </w:r>
      <w:r w:rsidRPr="6D4A426D">
        <w:rPr>
          <w:noProof/>
        </w:rPr>
        <w:t>[97, 98]</w:t>
      </w:r>
      <w:r w:rsidR="00DE2554">
        <w:fldChar w:fldCharType="end"/>
      </w:r>
      <w:r>
        <w:t xml:space="preserve">, RGB-Depth sensing </w:t>
      </w:r>
      <w:r w:rsidR="00DE2554">
        <w:fldChar w:fldCharType="begin">
          <w:fldData xml:space="preserve">PEVuZE5vdGU+PENpdGU+PEF1dGhvcj5FbGxyaWNoPC9BdXRob3I+PFllYXI+MjAyNDwvWWVhcj48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</w:fldData>
        </w:fldChar>
      </w:r>
      <w:r w:rsidR="00DE2554">
        <w:instrText xml:space="preserve"> ADDIN EN.CITE </w:instrText>
      </w:r>
      <w:r w:rsidR="00DE2554">
        <w:fldChar w:fldCharType="begin">
          <w:fldData xml:space="preserve">PEVuZE5vdGU+PENpdGU+PEF1dGhvcj5FbGxyaWNoPC9BdXRob3I+PFllYXI+MjAyNDwvWWVhcj48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</w:fldData>
        </w:fldChar>
      </w:r>
      <w:r w:rsidR="00DE2554">
        <w:instrText xml:space="preserve"> ADDIN EN.CITE.DATA </w:instrText>
      </w:r>
      <w:r w:rsidR="00DE2554">
        <w:fldChar w:fldCharType="end"/>
      </w:r>
      <w:r w:rsidR="00DE2554">
        <w:fldChar w:fldCharType="separate"/>
      </w:r>
      <w:r w:rsidRPr="6D4A426D">
        <w:rPr>
          <w:noProof/>
        </w:rPr>
        <w:t>[99-101]</w:t>
      </w:r>
      <w:r w:rsidR="00DE2554">
        <w:fldChar w:fldCharType="end"/>
      </w:r>
      <w:r>
        <w:t xml:space="preserve">, or 2D-to-3D lifting. Lateral views provide complementary kinematic information but are more difficult to implement and less suited to   base of support or turning measures </w:t>
      </w:r>
      <w:r w:rsidR="00DE2554">
        <w:fldChar w:fldCharType="begin">
          <w:fldData xml:space="preserve">PEVuZE5vdGU+PENpdGU+PEF1dGhvcj5TdGVudW08L0F1dGhvcj48WWVhcj4yMDI0PC9ZZWFyPjxS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</w:fldData>
        </w:fldChar>
      </w:r>
      <w:r w:rsidR="00DE2554">
        <w:instrText xml:space="preserve"> ADDIN EN.CITE </w:instrText>
      </w:r>
      <w:r w:rsidR="00DE2554">
        <w:fldChar w:fldCharType="begin">
          <w:fldData xml:space="preserve">PEVuZE5vdGU+PENpdGU+PEF1dGhvcj5TdGVudW08L0F1dGhvcj48WWVhcj4yMDI0PC9ZZWFyPjxS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</w:fldData>
        </w:fldChar>
      </w:r>
      <w:r w:rsidR="00DE2554">
        <w:instrText xml:space="preserve"> ADDIN EN.CITE.DATA </w:instrText>
      </w:r>
      <w:r w:rsidR="00DE2554">
        <w:fldChar w:fldCharType="end"/>
      </w:r>
      <w:r w:rsidR="00DE2554">
        <w:fldChar w:fldCharType="separate"/>
      </w:r>
      <w:r w:rsidRPr="6D4A426D">
        <w:rPr>
          <w:noProof/>
        </w:rPr>
        <w:t>[97, 102, 103]</w:t>
      </w:r>
      <w:r w:rsidR="00DE2554">
        <w:fldChar w:fldCharType="end"/>
      </w:r>
      <w:r>
        <w:t xml:space="preserve">. Both perspectives encounter self-occlusions and keypoint dropouts; multi-camera setups, reduce these failures but are harder to scale in routine clinical workflows </w:t>
      </w:r>
      <w:r w:rsidR="00DE2554">
        <w:fldChar w:fldCharType="begin"/>
      </w:r>
      <w:r w:rsidR="00DE2554">
        <w:instrText xml:space="preserve"> ADDIN EN.CITE &lt;EndNote&gt;&lt;Cite&gt;&lt;Author&gt;Uhlrich&lt;/Author&gt;&lt;Year&gt;2023&lt;/Year&gt;&lt;RecNum&gt;596&lt;/RecNum&gt;&lt;DisplayText&gt;[104, 105]&lt;/DisplayText&gt;&lt;record&gt;&lt;rec-number&gt;596&lt;/rec-number&gt;&lt;foreign-keys&gt;&lt;key app="EN" db-id="e9psswxvmva0epexpr8v5aagf5vpx5draad0" timestamp="1774587924"&gt;596&lt;/key&gt;&lt;/foreign-keys&gt;&lt;ref-type name="Journal Article"&gt;17&lt;/ref-type&gt;&lt;contributors&gt;&lt;authors&gt;&lt;author&gt;Uhlrich, Scott D&lt;/author&gt;&lt;author&gt;Falisse, Antoine&lt;/author&gt;&lt;author&gt;Kidziński, Łukasz&lt;/author&gt;&lt;author&gt;Muccini, Julie&lt;/author&gt;&lt;author&gt;Ko, Michael&lt;/author&gt;&lt;author&gt;Chaudhari, Akshay S&lt;/author&gt;&lt;author&gt;Hicks, Jennifer L&lt;/author&gt;&lt;author&gt;Delp, Scott L&lt;/author&gt;&lt;/authors&gt;&lt;/contributors&gt;&lt;titles&gt;&lt;title&gt;OpenCap: Human movement dynamics from smartphone videos&lt;/title&gt;&lt;secondary-title&gt;PLoS computational biology&lt;/secondary-title&gt;&lt;/titles&gt;&lt;periodical&gt;&lt;full-title&gt;PLoS computational biology&lt;/full-title&gt;&lt;/periodical&gt;&lt;pages&gt;e1011462&lt;/pages&gt;&lt;volume&gt;19&lt;/volume&gt;&lt;number&gt;10&lt;/number&gt;&lt;dates&gt;&lt;year&gt;2023&lt;/year&gt;&lt;/dates&gt;&lt;isbn&gt;1553-734X&lt;/isbn&gt;&lt;urls&gt;&lt;/urls&gt;&lt;/record&gt;&lt;/Cite&gt;&lt;Cite&gt;&lt;Author&gt;Müller&lt;/Author&gt;&lt;Year&gt;2017&lt;/Year&gt;&lt;RecNum&gt;597&lt;/RecNum&gt;&lt;record&gt;&lt;rec-number&gt;597&lt;/rec-number&gt;&lt;foreign-keys&gt;&lt;key app="EN" db-id="e9psswxvmva0epexpr8v5aagf5vpx5draad0" timestamp="1774587936"&gt;597&lt;/key&gt;&lt;/foreign-keys&gt;&lt;ref-type name="Journal Article"&gt;17&lt;/ref-type&gt;&lt;contributors&gt;&lt;authors&gt;&lt;author&gt;Müller, Björn&lt;/author&gt;&lt;author&gt;Ilg, Winfried&lt;/author&gt;&lt;author&gt;Giese, Martin A&lt;/author&gt;&lt;author&gt;Ludolph, Nicolas&lt;/author&gt;&lt;/authors&gt;&lt;/contributors&gt;&lt;titles&gt;&lt;title&gt;Validation of enhanced kinect sensor based motion capturing for gait assessment&lt;/title&gt;&lt;secondary-title&gt;PloS one&lt;/secondary-title&gt;&lt;/titles&gt;&lt;periodical&gt;&lt;full-title&gt;Plos one&lt;/full-title&gt;&lt;/periodical&gt;&lt;pages&gt;e0175813&lt;/pages&gt;&lt;volume&gt;12&lt;/volume&gt;&lt;number&gt;4&lt;/number&gt;&lt;dates&gt;&lt;year&gt;2017&lt;/year&gt;&lt;/dates&gt;&lt;isbn&gt;1932-6203&lt;/isbn&gt;&lt;urls&gt;&lt;/urls&gt;&lt;/record&gt;&lt;/Cite&gt;&lt;/EndNote&gt;</w:instrText>
      </w:r>
      <w:r w:rsidR="00DE2554">
        <w:fldChar w:fldCharType="separate"/>
      </w:r>
      <w:r w:rsidRPr="6D4A426D">
        <w:rPr>
          <w:noProof/>
        </w:rPr>
        <w:t>[104, 105]</w:t>
      </w:r>
      <w:r w:rsidR="00DE2554">
        <w:fldChar w:fldCharType="end"/>
      </w:r>
      <w:r>
        <w:t>.</w:t>
      </w:r>
    </w:p>
    <w:p w14:paraId="08CFBC17" w14:textId="77777777" w:rsidR="00DE2554" w:rsidRDefault="00DE2554" w:rsidP="00FA16F2">
      <w:r>
        <w:t xml:space="preserve">Video quality directly determines measurement validity. Adequate spatial resolution is required, particularly for longer walking distances </w:t>
      </w:r>
      <w:r>
        <w:fldChar w:fldCharType="begin"/>
      </w:r>
      <w:r>
        <w:instrText xml:space="preserve"> ADDIN EN.CITE &lt;EndNote&gt;&lt;Cite&gt;&lt;Author&gt;Ye&lt;/Author&gt;&lt;Year&gt;2022&lt;/Year&gt;&lt;RecNum&gt;598&lt;/RecNum&gt;&lt;DisplayText&gt;[106]&lt;/DisplayText&gt;&lt;record&gt;&lt;rec-number&gt;598&lt;/rec-number&gt;&lt;foreign-keys&gt;&lt;key app="EN" db-id="e9psswxvmva0epexpr8v5aagf5vpx5draad0" timestamp="1774587948"&gt;598&lt;/key&gt;&lt;/foreign-keys&gt;&lt;ref-type name="Journal Article"&gt;17&lt;/ref-type&gt;&lt;contributors&gt;&lt;authors&gt;&lt;author&gt;Ye, Run Zhou&lt;/author&gt;&lt;author&gt;Subramanian, Arun&lt;/author&gt;&lt;author&gt;Diedrich, Daniel&lt;/author&gt;&lt;author&gt;Lindroth, Heidi&lt;/author&gt;&lt;author&gt;Pickering, Brian&lt;/author&gt;&lt;author&gt;Herasevich, Vitaly&lt;/author&gt;&lt;/authors&gt;&lt;/contributors&gt;&lt;titles&gt;&lt;title&gt;Effects of image quality on the accuracy human pose estimation and detection of eye lid opening/closing using OpenPose and DLib&lt;/title&gt;&lt;secondary-title&gt;Journal of Imaging&lt;/secondary-title&gt;&lt;/titles&gt;&lt;periodical&gt;&lt;full-title&gt;Journal of Imaging&lt;/full-title&gt;&lt;/periodical&gt;&lt;pages&gt;330&lt;/pages&gt;&lt;volume&gt;8&lt;/volume&gt;&lt;number&gt;12&lt;/number&gt;&lt;dates&gt;&lt;year&gt;2022&lt;/year&gt;&lt;/dates&gt;&lt;isbn&gt;2313-433X&lt;/isbn&gt;&lt;urls&gt;&lt;/urls&gt;&lt;/record&gt;&lt;/Cite&gt;&lt;/EndNote&gt;</w:instrText>
      </w:r>
      <w:r>
        <w:fldChar w:fldCharType="separate"/>
      </w:r>
      <w:r w:rsidRPr="39856238">
        <w:rPr>
          <w:noProof/>
        </w:rPr>
        <w:t>[106]</w:t>
      </w:r>
      <w:r>
        <w:fldChar w:fldCharType="end"/>
      </w:r>
      <w:r>
        <w:t xml:space="preserve">, and tracking performance may degrade with loose or very dark clothing or low body–background contrast </w:t>
      </w:r>
      <w:r>
        <w:fldChar w:fldCharType="begin"/>
      </w:r>
      <w:r>
        <w:instrText xml:space="preserve"> ADDIN EN.CITE &lt;EndNote&gt;&lt;Cite&gt;&lt;Author&gt;Andriluka&lt;/Author&gt;&lt;Year&gt;2014&lt;/Year&gt;&lt;RecNum&gt;599&lt;/RecNum&gt;&lt;DisplayText&gt;[107]&lt;/DisplayText&gt;&lt;record&gt;&lt;rec-number&gt;599&lt;/rec-number&gt;&lt;foreign-keys&gt;&lt;key app="EN" db-id="e9psswxvmva0epexpr8v5aagf5vpx5draad0" timestamp="1774587957"&gt;599&lt;/key&gt;&lt;/foreign-keys&gt;&lt;ref-type name="Conference Proceedings"&gt;10&lt;/ref-type&gt;&lt;contributors&gt;&lt;authors&gt;&lt;author&gt;Andriluka, Mykhaylo&lt;/author&gt;&lt;author&gt;Pishchulin, Leonid&lt;/author&gt;&lt;author&gt;Gehler, Peter&lt;/author&gt;&lt;author&gt;Schiele, Bernt&lt;/author&gt;&lt;/authors&gt;&lt;/contributors&gt;&lt;titles&gt;&lt;title&gt;2d human pose estimation: New benchmark and state of the art analysis&lt;/title&gt;&lt;secondary-title&gt;Proceedings of the IEEE Conference on computer Vision and Pattern Recognition&lt;/secondary-title&gt;&lt;/titles&gt;&lt;pages&gt;3686-3693&lt;/pages&gt;&lt;dates&gt;&lt;year&gt;2014&lt;/year&gt;&lt;/dates&gt;&lt;urls&gt;&lt;/urls&gt;&lt;/record&gt;&lt;/Cite&gt;&lt;/EndNote&gt;</w:instrText>
      </w:r>
      <w:r>
        <w:fldChar w:fldCharType="separate"/>
      </w:r>
      <w:r w:rsidRPr="39856238">
        <w:rPr>
          <w:noProof/>
        </w:rPr>
        <w:t>[107]</w:t>
      </w:r>
      <w:r>
        <w:fldChar w:fldCharType="end"/>
      </w:r>
      <w:r>
        <w:t xml:space="preserve">. Temporal resolution is critical: while 30 Hz is generally sufficient for estimating mean spatiotemporal parameters, frame rates above 60 Hz are typically required to reliably capture variability measures such as stride time variability </w:t>
      </w:r>
      <w:r>
        <w:fldChar w:fldCharType="begin"/>
      </w:r>
      <w:r>
        <w:instrText xml:space="preserve"> ADDIN EN.CITE &lt;EndNote&gt;&lt;Cite&gt;&lt;Author&gt;Hausdorff&lt;/Author&gt;&lt;Year&gt;2005&lt;/Year&gt;&lt;RecNum&gt;585&lt;/RecNum&gt;&lt;DisplayText&gt;[93, 100]&lt;/DisplayText&gt;&lt;record&gt;&lt;rec-number&gt;585&lt;/rec-number&gt;&lt;foreign-keys&gt;&lt;key app="EN" db-id="e9psswxvmva0epexpr8v5aagf5vpx5draad0" timestamp="1774587781"&gt;585&lt;/key&gt;&lt;/foreign-keys&gt;&lt;ref-type name="Journal Article"&gt;17&lt;/ref-type&gt;&lt;contributors&gt;&lt;authors&gt;&lt;author&gt;Hausdorff, Jeffrey M&lt;/author&gt;&lt;/authors&gt;&lt;/contributors&gt;&lt;titles&gt;&lt;title&gt;Gait variability: methods, modeling and meaning&lt;/title&gt;&lt;secondary-title&gt;Journal of neuroengineering and rehabilitation&lt;/secondary-title&gt;&lt;/titles&gt;&lt;periodical&gt;&lt;full-title&gt;Journal of neuroengineering and rehabilitation&lt;/full-title&gt;&lt;/periodical&gt;&lt;pages&gt;19&lt;/pages&gt;&lt;volume&gt;2&lt;/volume&gt;&lt;number&gt;1&lt;/number&gt;&lt;dates&gt;&lt;year&gt;2005&lt;/year&gt;&lt;/dates&gt;&lt;isbn&gt;1743-0003&lt;/isbn&gt;&lt;urls&gt;&lt;/urls&gt;&lt;/record&gt;&lt;/Cite&gt;&lt;Cite&gt;&lt;Author&gt;Boborzi&lt;/Author&gt;&lt;Year&gt;2025&lt;/Year&gt;&lt;RecNum&gt;592&lt;/RecNum&gt;&lt;record&gt;&lt;rec-number&gt;592&lt;/rec-number&gt;&lt;foreign-keys&gt;&lt;key app="EN" db-id="e9psswxvmva0epexpr8v5aagf5vpx5draad0" timestamp="1774587879"&gt;592&lt;/key&gt;&lt;/foreign-keys&gt;&lt;ref-type name="Journal Article"&gt;17&lt;/ref-type&gt;&lt;contributors&gt;&lt;authors&gt;&lt;author&gt;Boborzi, Lukas&lt;/author&gt;&lt;author&gt;Bertram, Johannes&lt;/author&gt;&lt;author&gt;Schniepp, Roman&lt;/author&gt;&lt;author&gt;Decker, Julian&lt;/author&gt;&lt;author&gt;Wuehr, Max&lt;/author&gt;&lt;/authors&gt;&lt;/contributors&gt;&lt;titles&gt;&lt;title&gt;Clinical Whole-Body Gait Characterization Using a Single RGB-D Sensor&lt;/title&gt;&lt;secondary-title&gt;Sensors&lt;/secondary-title&gt;&lt;/titles&gt;&lt;periodical&gt;&lt;full-title&gt;Sensors&lt;/full-title&gt;&lt;/periodical&gt;&lt;pages&gt;333&lt;/pages&gt;&lt;volume&gt;25&lt;/volume&gt;&lt;number&gt;2&lt;/number&gt;&lt;dates&gt;&lt;year&gt;2025&lt;/year&gt;&lt;/dates&gt;&lt;isbn&gt;1424-8220&lt;/isbn&gt;&lt;urls&gt;&lt;/urls&gt;&lt;/record&gt;&lt;/Cite&gt;&lt;/EndNote&gt;</w:instrText>
      </w:r>
      <w:r>
        <w:fldChar w:fldCharType="separate"/>
      </w:r>
      <w:r w:rsidRPr="39856238">
        <w:rPr>
          <w:noProof/>
        </w:rPr>
        <w:t>[93, 100]</w:t>
      </w:r>
      <w:r>
        <w:fldChar w:fldCharType="end"/>
      </w:r>
      <w:r>
        <w:t>.</w:t>
      </w:r>
    </w:p>
    <w:p w14:paraId="246F6B77" w14:textId="77777777" w:rsidR="00DE2554" w:rsidRDefault="00DE2554" w:rsidP="00FA16F2">
      <w:r>
        <w:t xml:space="preserve">Scene complexity introduces additional challenges. Because gait recordings often use a wide field of view, bystanders (e.g., assisting staff) may be visible. Reliable patient identification therefore requires either controlled recording protocols (e.g., fixed positioning) or robust multi-person tracking and re-identification to ensure that extracted kinematic features correspond to the correct individual </w:t>
      </w:r>
      <w:r>
        <w:fldChar w:fldCharType="begin"/>
      </w:r>
      <w:r>
        <w:instrText xml:space="preserve"> ADDIN EN.CITE &lt;EndNote&gt;&lt;Cite&gt;&lt;Author&gt;Ellrich&lt;/Author&gt;&lt;Year&gt;2024&lt;/Year&gt;&lt;RecNum&gt;591&lt;/RecNum&gt;&lt;DisplayText&gt;[99]&lt;/DisplayText&gt;&lt;record&gt;&lt;rec-number&gt;591&lt;/rec-number&gt;&lt;foreign-keys&gt;&lt;key app="EN" db-id="e9psswxvmva0epexpr8v5aagf5vpx5draad0" timestamp="1774587866"&gt;591&lt;/key&gt;&lt;/foreign-keys&gt;&lt;ref-type name="Journal Article"&gt;17&lt;/ref-type&gt;&lt;contributors&gt;&lt;authors&gt;&lt;author&gt;Ellrich, Nina&lt;/author&gt;&lt;author&gt;Niermeyer, Kasimir&lt;/author&gt;&lt;author&gt;Peto, Daniela&lt;/author&gt;&lt;author&gt;Decker, Julian&lt;/author&gt;&lt;author&gt;Fietzek, Urban M&lt;/author&gt;&lt;author&gt;Katzdobler, Sabrina&lt;/author&gt;&lt;author&gt;Höglinger, Günter U&lt;/author&gt;&lt;author&gt;Jahn, Klaus&lt;/author&gt;&lt;author&gt;Zwergal, Andreas&lt;/author&gt;&lt;author&gt;Wuehr, Max&lt;/author&gt;&lt;/authors&gt;&lt;/contributors&gt;&lt;titles&gt;&lt;title&gt;Precision balance assessment in Parkinson’s disease: utilizing vision-based 3D pose tracking for pull test analysis&lt;/title&gt;&lt;secondary-title&gt;Sensors&lt;/secondary-title&gt;&lt;/titles&gt;&lt;periodical&gt;&lt;full-title&gt;Sensors&lt;/full-title&gt;&lt;/periodical&gt;&lt;pages&gt;3673&lt;/pages&gt;&lt;volume&gt;24&lt;/volume&gt;&lt;number&gt;11&lt;/number&gt;&lt;dates&gt;&lt;year&gt;2024&lt;/year&gt;&lt;/dates&gt;&lt;isbn&gt;1424-8220&lt;/isbn&gt;&lt;urls&gt;&lt;/urls&gt;&lt;/record&gt;&lt;/Cite&gt;&lt;/EndNote&gt;</w:instrText>
      </w:r>
      <w:r>
        <w:fldChar w:fldCharType="separate"/>
      </w:r>
      <w:r w:rsidRPr="39856238">
        <w:rPr>
          <w:noProof/>
        </w:rPr>
        <w:t>[99]</w:t>
      </w:r>
      <w:r>
        <w:fldChar w:fldCharType="end"/>
      </w:r>
      <w:r>
        <w:t>.</w:t>
      </w:r>
    </w:p>
    <w:p w14:paraId="617A750B" w14:textId="77777777" w:rsidR="00DE2554" w:rsidRDefault="00DE2554" w:rsidP="6D4A426D">
      <w:pPr>
        <w:spacing w:line="278" w:lineRule="auto"/>
        <w:rPr>
          <w:rFonts w:eastAsia="Arial" w:cstheme="majorBidi"/>
          <w:b/>
          <w:bCs/>
          <w:color w:val="000000" w:themeColor="text1"/>
        </w:rPr>
      </w:pPr>
      <w:r w:rsidRPr="6D4A426D">
        <w:rPr>
          <w:rFonts w:eastAsia="Arial"/>
        </w:rPr>
        <w:br w:type="page"/>
      </w:r>
    </w:p>
    <w:p w14:paraId="31E90568" w14:textId="77777777" w:rsidR="00DE2554" w:rsidRPr="0014229B" w:rsidRDefault="00DE2554" w:rsidP="00FA16F2">
      <w:pPr>
        <w:pStyle w:val="Heading3"/>
        <w:rPr>
          <w:rFonts w:eastAsia="Arial"/>
        </w:rPr>
      </w:pPr>
      <w:r w:rsidRPr="39856238">
        <w:rPr>
          <w:rFonts w:eastAsia="Arial"/>
        </w:rPr>
        <w:lastRenderedPageBreak/>
        <w:t>Acquisition framework:  Gait and posture</w:t>
      </w:r>
    </w:p>
    <w:p w14:paraId="53813B86" w14:textId="77777777" w:rsidR="00DE2554" w:rsidRDefault="00DE2554" w:rsidP="00FA16F2">
      <w:r>
        <w:t xml:space="preserve">Feasibility: 79% of domain experts estimated ≥70% of patients can meet mandatory criteria. No domain expert rated &gt;90% feasibility, reflecting practical space and equipment constraints in standard clinical settings. </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561"/>
        <w:gridCol w:w="5190"/>
        <w:gridCol w:w="1609"/>
      </w:tblGrid>
      <w:tr w:rsidR="00DE2554" w:rsidRPr="009002C2" w14:paraId="5680D46A" w14:textId="77777777" w:rsidTr="064EEA1E">
        <w:trPr>
          <w:tblHeader/>
        </w:trPr>
        <w:tc>
          <w:tcPr>
            <w:tcW w:w="2561" w:type="dxa"/>
            <w:tcBorders>
              <w:top w:val="single" w:sz="4" w:space="0" w:color="D0D4DA"/>
              <w:left w:val="single" w:sz="4" w:space="0" w:color="D0D4DA"/>
              <w:bottom w:val="single" w:sz="4" w:space="0" w:color="D0D4DA"/>
              <w:right w:val="single" w:sz="4" w:space="0" w:color="D0D4DA"/>
            </w:tcBorders>
            <w:tcMar>
              <w:top w:w="80" w:type="dxa"/>
              <w:left w:w="120" w:type="dxa"/>
              <w:bottom w:w="80" w:type="dxa"/>
              <w:right w:w="120" w:type="dxa"/>
            </w:tcMar>
          </w:tcPr>
          <w:p w14:paraId="1FD56E3B" w14:textId="77777777" w:rsidR="00DE2554" w:rsidRPr="009002C2" w:rsidRDefault="00DE2554" w:rsidP="00FA16F2">
            <w:pPr>
              <w:spacing w:line="240" w:lineRule="auto"/>
              <w:rPr>
                <w:b/>
                <w:bCs/>
              </w:rPr>
            </w:pPr>
            <w:r w:rsidRPr="009002C2">
              <w:rPr>
                <w:b/>
                <w:bCs/>
              </w:rPr>
              <w:t>Parameter</w:t>
            </w:r>
          </w:p>
        </w:tc>
        <w:tc>
          <w:tcPr>
            <w:tcW w:w="5190" w:type="dxa"/>
            <w:tcBorders>
              <w:top w:val="single" w:sz="4" w:space="0" w:color="D0D4DA"/>
              <w:left w:val="single" w:sz="4" w:space="0" w:color="D0D4DA"/>
              <w:bottom w:val="single" w:sz="4" w:space="0" w:color="D0D4DA"/>
              <w:right w:val="single" w:sz="4" w:space="0" w:color="D0D4DA"/>
            </w:tcBorders>
            <w:tcMar>
              <w:top w:w="80" w:type="dxa"/>
              <w:left w:w="120" w:type="dxa"/>
              <w:bottom w:w="80" w:type="dxa"/>
              <w:right w:w="120" w:type="dxa"/>
            </w:tcMar>
          </w:tcPr>
          <w:p w14:paraId="59F28C26" w14:textId="77777777" w:rsidR="00DE2554" w:rsidRPr="009002C2" w:rsidRDefault="00DE2554" w:rsidP="00FA16F2">
            <w:pPr>
              <w:spacing w:line="240" w:lineRule="auto"/>
              <w:rPr>
                <w:b/>
                <w:bCs/>
              </w:rPr>
            </w:pPr>
            <w:r w:rsidRPr="009002C2">
              <w:rPr>
                <w:b/>
                <w:bCs/>
              </w:rPr>
              <w:t>Recommendation</w:t>
            </w:r>
          </w:p>
        </w:tc>
        <w:tc>
          <w:tcPr>
            <w:tcW w:w="1609" w:type="dxa"/>
            <w:tcBorders>
              <w:top w:val="single" w:sz="4" w:space="0" w:color="D0D4DA"/>
              <w:left w:val="single" w:sz="4" w:space="0" w:color="D0D4DA"/>
              <w:bottom w:val="single" w:sz="4" w:space="0" w:color="D0D4DA"/>
              <w:right w:val="single" w:sz="4" w:space="0" w:color="D0D4DA"/>
            </w:tcBorders>
            <w:tcMar>
              <w:top w:w="80" w:type="dxa"/>
              <w:left w:w="120" w:type="dxa"/>
              <w:bottom w:w="80" w:type="dxa"/>
              <w:right w:w="120" w:type="dxa"/>
            </w:tcMar>
          </w:tcPr>
          <w:p w14:paraId="48F768EB" w14:textId="77777777" w:rsidR="00DE2554" w:rsidRPr="009002C2" w:rsidRDefault="00DE2554" w:rsidP="00FA16F2">
            <w:pPr>
              <w:spacing w:line="240" w:lineRule="auto"/>
              <w:rPr>
                <w:b/>
                <w:bCs/>
              </w:rPr>
            </w:pPr>
            <w:r w:rsidRPr="009002C2">
              <w:rPr>
                <w:b/>
                <w:bCs/>
              </w:rPr>
              <w:t>Tier</w:t>
            </w:r>
          </w:p>
        </w:tc>
      </w:tr>
      <w:tr w:rsidR="00DE2554" w:rsidRPr="009002C2" w14:paraId="4074862B" w14:textId="77777777" w:rsidTr="064EEA1E">
        <w:tc>
          <w:tcPr>
            <w:tcW w:w="2561"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2761C691" w14:textId="77777777" w:rsidR="00DE2554" w:rsidRPr="009002C2" w:rsidRDefault="00DE2554" w:rsidP="00FA16F2">
            <w:pPr>
              <w:spacing w:line="240" w:lineRule="auto"/>
            </w:pPr>
            <w:r w:rsidRPr="009002C2">
              <w:rPr>
                <w:color w:val="1A1C20"/>
              </w:rPr>
              <w:t>Framing / visibility</w:t>
            </w:r>
          </w:p>
        </w:tc>
        <w:tc>
          <w:tcPr>
            <w:tcW w:w="519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6D0B7D44" w14:textId="77777777" w:rsidR="00DE2554" w:rsidRPr="009002C2" w:rsidRDefault="00DE2554" w:rsidP="00FA16F2">
            <w:pPr>
              <w:spacing w:line="240" w:lineRule="auto"/>
            </w:pPr>
            <w:r w:rsidRPr="009002C2">
              <w:rPr>
                <w:color w:val="1A1C20"/>
              </w:rPr>
              <w:t>Entire body including feet continuously visible throughout each trial</w:t>
            </w:r>
          </w:p>
        </w:tc>
        <w:tc>
          <w:tcPr>
            <w:tcW w:w="1609"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6CD19CAD" w14:textId="77777777" w:rsidR="00DE2554" w:rsidRPr="009002C2" w:rsidRDefault="00DE2554" w:rsidP="00FA16F2">
            <w:pPr>
              <w:spacing w:line="240" w:lineRule="auto"/>
              <w:rPr>
                <w:color w:val="FFFFFF" w:themeColor="background1"/>
              </w:rPr>
            </w:pPr>
            <w:r w:rsidRPr="009002C2">
              <w:rPr>
                <w:color w:val="FFFFFF" w:themeColor="background1"/>
              </w:rPr>
              <w:t>Mandatory</w:t>
            </w:r>
          </w:p>
        </w:tc>
      </w:tr>
      <w:tr w:rsidR="00DE2554" w:rsidRPr="009002C2" w14:paraId="0631CC9B" w14:textId="77777777" w:rsidTr="064EEA1E">
        <w:tc>
          <w:tcPr>
            <w:tcW w:w="2561"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514BFA0F" w14:textId="77777777" w:rsidR="00DE2554" w:rsidRPr="009002C2" w:rsidRDefault="00DE2554" w:rsidP="00FA16F2">
            <w:pPr>
              <w:spacing w:line="240" w:lineRule="auto"/>
            </w:pPr>
            <w:r w:rsidRPr="009002C2">
              <w:rPr>
                <w:color w:val="1A1C20"/>
              </w:rPr>
              <w:t>Multi-person presence</w:t>
            </w:r>
          </w:p>
        </w:tc>
        <w:tc>
          <w:tcPr>
            <w:tcW w:w="5190"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6AC4F481" w14:textId="77777777" w:rsidR="00DE2554" w:rsidRPr="009002C2" w:rsidRDefault="00DE2554" w:rsidP="00FA16F2">
            <w:pPr>
              <w:spacing w:line="240" w:lineRule="auto"/>
            </w:pPr>
            <w:r w:rsidRPr="009002C2">
              <w:rPr>
                <w:color w:val="1A1C20"/>
              </w:rPr>
              <w:t>Ideally only the participant in frame; if an assistant is required, maintain clear separation and avoid occlusion</w:t>
            </w:r>
          </w:p>
        </w:tc>
        <w:tc>
          <w:tcPr>
            <w:tcW w:w="1609"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20E4D7A6" w14:textId="77777777" w:rsidR="00DE2554" w:rsidRPr="009002C2" w:rsidRDefault="00DE2554" w:rsidP="00FA16F2">
            <w:pPr>
              <w:spacing w:line="240" w:lineRule="auto"/>
              <w:rPr>
                <w:color w:val="FFFFFF" w:themeColor="background1"/>
              </w:rPr>
            </w:pPr>
            <w:r w:rsidRPr="009002C2">
              <w:rPr>
                <w:color w:val="FFFFFF" w:themeColor="background1"/>
              </w:rPr>
              <w:t>Mandatory</w:t>
            </w:r>
          </w:p>
        </w:tc>
      </w:tr>
      <w:tr w:rsidR="00DE2554" w:rsidRPr="009002C2" w14:paraId="77454CD6" w14:textId="77777777" w:rsidTr="064EEA1E">
        <w:tc>
          <w:tcPr>
            <w:tcW w:w="2561"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3F830CDB" w14:textId="77777777" w:rsidR="00DE2554" w:rsidRPr="009002C2" w:rsidRDefault="00DE2554" w:rsidP="00FA16F2">
            <w:pPr>
              <w:spacing w:line="240" w:lineRule="auto"/>
            </w:pPr>
            <w:r w:rsidRPr="009002C2">
              <w:rPr>
                <w:color w:val="1A1C20"/>
              </w:rPr>
              <w:t>Metadata reporting</w:t>
            </w:r>
          </w:p>
        </w:tc>
        <w:tc>
          <w:tcPr>
            <w:tcW w:w="519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21911064" w14:textId="77777777" w:rsidR="00DE2554" w:rsidRPr="009002C2" w:rsidRDefault="00DE2554" w:rsidP="00FA16F2">
            <w:pPr>
              <w:spacing w:line="240" w:lineRule="auto"/>
            </w:pPr>
            <w:r w:rsidRPr="009002C2">
              <w:rPr>
                <w:color w:val="1A1C20"/>
              </w:rPr>
              <w:t>Report device/model, resolution, fps, orientation, camera height, participant distance, setup type, task protocol, assistive device/assistant presence, and relevant clinical state</w:t>
            </w:r>
          </w:p>
        </w:tc>
        <w:tc>
          <w:tcPr>
            <w:tcW w:w="1609" w:type="dxa"/>
            <w:tcBorders>
              <w:top w:val="single" w:sz="4" w:space="0" w:color="D0D4DA"/>
              <w:left w:val="single" w:sz="4" w:space="0" w:color="D0D4DA"/>
              <w:bottom w:val="single" w:sz="4" w:space="0" w:color="D0D4DA"/>
              <w:right w:val="single" w:sz="4" w:space="0" w:color="D0D4DA"/>
            </w:tcBorders>
            <w:shd w:val="clear" w:color="auto" w:fill="2166AC"/>
            <w:tcMar>
              <w:top w:w="80" w:type="dxa"/>
              <w:left w:w="120" w:type="dxa"/>
              <w:bottom w:w="80" w:type="dxa"/>
              <w:right w:w="120" w:type="dxa"/>
            </w:tcMar>
          </w:tcPr>
          <w:p w14:paraId="552E9635" w14:textId="77777777" w:rsidR="00DE2554" w:rsidRPr="009002C2" w:rsidRDefault="00DE2554" w:rsidP="00FA16F2">
            <w:pPr>
              <w:spacing w:line="240" w:lineRule="auto"/>
              <w:rPr>
                <w:color w:val="FFFFFF" w:themeColor="background1"/>
              </w:rPr>
            </w:pPr>
            <w:r w:rsidRPr="009002C2">
              <w:rPr>
                <w:color w:val="FFFFFF" w:themeColor="background1"/>
              </w:rPr>
              <w:t>Mandatory</w:t>
            </w:r>
          </w:p>
        </w:tc>
      </w:tr>
      <w:tr w:rsidR="00DE2554" w:rsidRPr="009002C2" w14:paraId="1AB7B3BE" w14:textId="77777777" w:rsidTr="064EEA1E">
        <w:tc>
          <w:tcPr>
            <w:tcW w:w="2561"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38A1A8ED" w14:textId="77777777" w:rsidR="00DE2554" w:rsidRPr="009002C2" w:rsidRDefault="00DE2554" w:rsidP="00FA16F2">
            <w:pPr>
              <w:spacing w:line="240" w:lineRule="auto"/>
            </w:pPr>
            <w:r w:rsidRPr="009002C2">
              <w:rPr>
                <w:color w:val="1A1C20"/>
              </w:rPr>
              <w:t>Camera setup (stability &amp; height)</w:t>
            </w:r>
          </w:p>
        </w:tc>
        <w:tc>
          <w:tcPr>
            <w:tcW w:w="5190"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2CDA5741" w14:textId="77777777" w:rsidR="00DE2554" w:rsidRPr="009002C2" w:rsidRDefault="00DE2554" w:rsidP="00FA16F2">
            <w:pPr>
              <w:spacing w:line="240" w:lineRule="auto"/>
            </w:pPr>
            <w:r w:rsidRPr="009002C2">
              <w:rPr>
                <w:color w:val="1A1C20"/>
              </w:rPr>
              <w:t>Fixed tripod or stable mount; camera approximately waist level (~1–1.5 m); constant across sessions</w:t>
            </w:r>
          </w:p>
        </w:tc>
        <w:tc>
          <w:tcPr>
            <w:tcW w:w="1609" w:type="dxa"/>
            <w:tcBorders>
              <w:top w:val="single" w:sz="4" w:space="0" w:color="D0D4DA"/>
              <w:left w:val="single" w:sz="4" w:space="0" w:color="D0D4DA"/>
              <w:bottom w:val="single" w:sz="4" w:space="0" w:color="D0D4DA"/>
              <w:right w:val="single" w:sz="4" w:space="0" w:color="D0D4DA"/>
            </w:tcBorders>
            <w:shd w:val="clear" w:color="auto" w:fill="74ACD6"/>
            <w:tcMar>
              <w:top w:w="80" w:type="dxa"/>
              <w:left w:w="120" w:type="dxa"/>
              <w:bottom w:w="80" w:type="dxa"/>
              <w:right w:w="120" w:type="dxa"/>
            </w:tcMar>
          </w:tcPr>
          <w:p w14:paraId="4F521335" w14:textId="77777777" w:rsidR="00DE2554" w:rsidRPr="009002C2" w:rsidRDefault="00DE2554" w:rsidP="00FA16F2">
            <w:pPr>
              <w:spacing w:line="240" w:lineRule="auto"/>
              <w:rPr>
                <w:color w:val="FFFFFF" w:themeColor="background1"/>
              </w:rPr>
            </w:pPr>
            <w:r w:rsidRPr="009002C2">
              <w:rPr>
                <w:color w:val="FFFFFF" w:themeColor="background1"/>
              </w:rPr>
              <w:t>Optimal</w:t>
            </w:r>
          </w:p>
        </w:tc>
      </w:tr>
      <w:tr w:rsidR="00DE2554" w:rsidRPr="009002C2" w14:paraId="79C6DE68" w14:textId="77777777" w:rsidTr="064EEA1E">
        <w:tc>
          <w:tcPr>
            <w:tcW w:w="2561"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1477518C" w14:textId="77777777" w:rsidR="00DE2554" w:rsidRPr="009002C2" w:rsidRDefault="00DE2554" w:rsidP="00FA16F2">
            <w:pPr>
              <w:spacing w:line="240" w:lineRule="auto"/>
            </w:pPr>
            <w:r w:rsidRPr="009002C2">
              <w:rPr>
                <w:color w:val="1A1C20"/>
              </w:rPr>
              <w:t>Resolution</w:t>
            </w:r>
          </w:p>
        </w:tc>
        <w:tc>
          <w:tcPr>
            <w:tcW w:w="519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40803350" w14:textId="77777777" w:rsidR="00DE2554" w:rsidRPr="009002C2" w:rsidRDefault="00DE2554" w:rsidP="00FA16F2">
            <w:pPr>
              <w:spacing w:line="240" w:lineRule="auto"/>
            </w:pPr>
            <w:r w:rsidRPr="009002C2">
              <w:rPr>
                <w:color w:val="1A1C20"/>
              </w:rPr>
              <w:t>≥1080p where possible; ensure adequate lower-limb pixel coverage</w:t>
            </w:r>
          </w:p>
        </w:tc>
        <w:tc>
          <w:tcPr>
            <w:tcW w:w="1609" w:type="dxa"/>
            <w:tcBorders>
              <w:top w:val="single" w:sz="4" w:space="0" w:color="D0D4DA"/>
              <w:left w:val="single" w:sz="4" w:space="0" w:color="D0D4DA"/>
              <w:bottom w:val="single" w:sz="4" w:space="0" w:color="D0D4DA"/>
              <w:right w:val="single" w:sz="4" w:space="0" w:color="D0D4DA"/>
            </w:tcBorders>
            <w:shd w:val="clear" w:color="auto" w:fill="74ACD6"/>
            <w:tcMar>
              <w:top w:w="80" w:type="dxa"/>
              <w:left w:w="120" w:type="dxa"/>
              <w:bottom w:w="80" w:type="dxa"/>
              <w:right w:w="120" w:type="dxa"/>
            </w:tcMar>
          </w:tcPr>
          <w:p w14:paraId="113D5A88" w14:textId="77777777" w:rsidR="00DE2554" w:rsidRPr="009002C2" w:rsidRDefault="00DE2554" w:rsidP="00FA16F2">
            <w:pPr>
              <w:spacing w:line="240" w:lineRule="auto"/>
              <w:rPr>
                <w:color w:val="FFFFFF" w:themeColor="background1"/>
              </w:rPr>
            </w:pPr>
            <w:r w:rsidRPr="009002C2">
              <w:rPr>
                <w:color w:val="FFFFFF" w:themeColor="background1"/>
              </w:rPr>
              <w:t>Optimal</w:t>
            </w:r>
          </w:p>
        </w:tc>
      </w:tr>
      <w:tr w:rsidR="00DE2554" w:rsidRPr="009002C2" w14:paraId="2429C513" w14:textId="77777777" w:rsidTr="064EEA1E">
        <w:tc>
          <w:tcPr>
            <w:tcW w:w="2561"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5D4F352A" w14:textId="77777777" w:rsidR="00DE2554" w:rsidRPr="009002C2" w:rsidRDefault="00DE2554" w:rsidP="00FA16F2">
            <w:pPr>
              <w:spacing w:line="240" w:lineRule="auto"/>
            </w:pPr>
            <w:r w:rsidRPr="009002C2">
              <w:rPr>
                <w:color w:val="1A1C20"/>
              </w:rPr>
              <w:t>Frame rate</w:t>
            </w:r>
          </w:p>
        </w:tc>
        <w:tc>
          <w:tcPr>
            <w:tcW w:w="5190"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42B76FFD" w14:textId="77777777" w:rsidR="00DE2554" w:rsidRPr="009002C2" w:rsidRDefault="00DE2554" w:rsidP="00FA16F2">
            <w:pPr>
              <w:spacing w:line="240" w:lineRule="auto"/>
            </w:pPr>
            <w:r w:rsidRPr="009002C2">
              <w:rPr>
                <w:color w:val="1A1C20"/>
              </w:rPr>
              <w:t>≥60 fps when targeting variability or rapid events; 30 fps may suffice for mean spatiotemporal parameters</w:t>
            </w:r>
          </w:p>
        </w:tc>
        <w:tc>
          <w:tcPr>
            <w:tcW w:w="1609" w:type="dxa"/>
            <w:tcBorders>
              <w:top w:val="single" w:sz="4" w:space="0" w:color="D0D4DA"/>
              <w:left w:val="single" w:sz="4" w:space="0" w:color="D0D4DA"/>
              <w:bottom w:val="single" w:sz="4" w:space="0" w:color="D0D4DA"/>
              <w:right w:val="single" w:sz="4" w:space="0" w:color="D0D4DA"/>
            </w:tcBorders>
            <w:shd w:val="clear" w:color="auto" w:fill="74ACD6"/>
            <w:tcMar>
              <w:top w:w="80" w:type="dxa"/>
              <w:left w:w="120" w:type="dxa"/>
              <w:bottom w:w="80" w:type="dxa"/>
              <w:right w:w="120" w:type="dxa"/>
            </w:tcMar>
          </w:tcPr>
          <w:p w14:paraId="12500DB0" w14:textId="77777777" w:rsidR="00DE2554" w:rsidRPr="009002C2" w:rsidRDefault="00DE2554" w:rsidP="00FA16F2">
            <w:pPr>
              <w:spacing w:line="240" w:lineRule="auto"/>
              <w:rPr>
                <w:color w:val="FFFFFF" w:themeColor="background1"/>
              </w:rPr>
            </w:pPr>
            <w:r w:rsidRPr="009002C2">
              <w:rPr>
                <w:color w:val="FFFFFF" w:themeColor="background1"/>
              </w:rPr>
              <w:t>Optimal</w:t>
            </w:r>
          </w:p>
        </w:tc>
      </w:tr>
      <w:tr w:rsidR="00DE2554" w:rsidRPr="009002C2" w14:paraId="20634506" w14:textId="77777777" w:rsidTr="064EEA1E">
        <w:tc>
          <w:tcPr>
            <w:tcW w:w="2561"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717A1CDA" w14:textId="77777777" w:rsidR="00DE2554" w:rsidRPr="009002C2" w:rsidRDefault="00DE2554" w:rsidP="00FA16F2">
            <w:pPr>
              <w:spacing w:line="240" w:lineRule="auto"/>
            </w:pPr>
            <w:r w:rsidRPr="009002C2">
              <w:rPr>
                <w:color w:val="1A1C20"/>
              </w:rPr>
              <w:t>Viewpoint</w:t>
            </w:r>
          </w:p>
        </w:tc>
        <w:tc>
          <w:tcPr>
            <w:tcW w:w="519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74B1C4D0" w14:textId="77777777" w:rsidR="00DE2554" w:rsidRPr="009002C2" w:rsidRDefault="00DE2554" w:rsidP="00FA16F2">
            <w:pPr>
              <w:spacing w:line="240" w:lineRule="auto"/>
            </w:pPr>
            <w:r w:rsidRPr="009002C2">
              <w:rPr>
                <w:color w:val="1A1C20"/>
              </w:rPr>
              <w:t>Prefer frontal (toward/away) for pragmatic deployment; use lateral view when sagittal-plane kinematics are primary</w:t>
            </w:r>
          </w:p>
        </w:tc>
        <w:tc>
          <w:tcPr>
            <w:tcW w:w="1609" w:type="dxa"/>
            <w:tcBorders>
              <w:top w:val="single" w:sz="4" w:space="0" w:color="D0D4DA"/>
              <w:left w:val="single" w:sz="4" w:space="0" w:color="D0D4DA"/>
              <w:bottom w:val="single" w:sz="4" w:space="0" w:color="D0D4DA"/>
              <w:right w:val="single" w:sz="4" w:space="0" w:color="D0D4DA"/>
            </w:tcBorders>
            <w:shd w:val="clear" w:color="auto" w:fill="74ACD6"/>
            <w:tcMar>
              <w:top w:w="80" w:type="dxa"/>
              <w:left w:w="120" w:type="dxa"/>
              <w:bottom w:w="80" w:type="dxa"/>
              <w:right w:w="120" w:type="dxa"/>
            </w:tcMar>
          </w:tcPr>
          <w:p w14:paraId="62D855DF" w14:textId="77777777" w:rsidR="00DE2554" w:rsidRPr="009002C2" w:rsidRDefault="00DE2554" w:rsidP="00FA16F2">
            <w:pPr>
              <w:spacing w:line="240" w:lineRule="auto"/>
              <w:rPr>
                <w:color w:val="FFFFFF" w:themeColor="background1"/>
              </w:rPr>
            </w:pPr>
            <w:r w:rsidRPr="009002C2">
              <w:rPr>
                <w:color w:val="FFFFFF" w:themeColor="background1"/>
              </w:rPr>
              <w:t>Optimal</w:t>
            </w:r>
          </w:p>
        </w:tc>
      </w:tr>
      <w:tr w:rsidR="00DE2554" w:rsidRPr="009002C2" w14:paraId="531EE52D" w14:textId="77777777" w:rsidTr="064EEA1E">
        <w:tc>
          <w:tcPr>
            <w:tcW w:w="2561"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1B5BB812" w14:textId="77777777" w:rsidR="00DE2554" w:rsidRPr="009002C2" w:rsidRDefault="00DE2554" w:rsidP="00FA16F2">
            <w:pPr>
              <w:spacing w:line="240" w:lineRule="auto"/>
            </w:pPr>
            <w:r w:rsidRPr="009002C2">
              <w:rPr>
                <w:color w:val="1A1C20"/>
              </w:rPr>
              <w:t>Environment (lighting, background, clothing)</w:t>
            </w:r>
          </w:p>
        </w:tc>
        <w:tc>
          <w:tcPr>
            <w:tcW w:w="5190"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28B1498E" w14:textId="77777777" w:rsidR="00DE2554" w:rsidRPr="009002C2" w:rsidRDefault="00DE2554" w:rsidP="00FA16F2">
            <w:pPr>
              <w:spacing w:line="240" w:lineRule="auto"/>
            </w:pPr>
            <w:r w:rsidRPr="009002C2">
              <w:rPr>
                <w:color w:val="1A1C20"/>
              </w:rPr>
              <w:t>Even diffuse lighting; neutral uncluttered background; sufficient body–background contrast; avoid loose, dark, or highly reflective clothing where feasible</w:t>
            </w:r>
          </w:p>
        </w:tc>
        <w:tc>
          <w:tcPr>
            <w:tcW w:w="1609" w:type="dxa"/>
            <w:tcBorders>
              <w:top w:val="single" w:sz="4" w:space="0" w:color="D0D4DA"/>
              <w:left w:val="single" w:sz="4" w:space="0" w:color="D0D4DA"/>
              <w:bottom w:val="single" w:sz="4" w:space="0" w:color="D0D4DA"/>
              <w:right w:val="single" w:sz="4" w:space="0" w:color="D0D4DA"/>
            </w:tcBorders>
            <w:shd w:val="clear" w:color="auto" w:fill="74ACD6"/>
            <w:tcMar>
              <w:top w:w="80" w:type="dxa"/>
              <w:left w:w="120" w:type="dxa"/>
              <w:bottom w:w="80" w:type="dxa"/>
              <w:right w:w="120" w:type="dxa"/>
            </w:tcMar>
          </w:tcPr>
          <w:p w14:paraId="345F9D36" w14:textId="77777777" w:rsidR="00DE2554" w:rsidRPr="009002C2" w:rsidRDefault="00DE2554" w:rsidP="00FA16F2">
            <w:pPr>
              <w:spacing w:line="240" w:lineRule="auto"/>
              <w:rPr>
                <w:color w:val="FFFFFF" w:themeColor="background1"/>
              </w:rPr>
            </w:pPr>
            <w:r w:rsidRPr="009002C2">
              <w:rPr>
                <w:color w:val="FFFFFF" w:themeColor="background1"/>
              </w:rPr>
              <w:t>Optimal</w:t>
            </w:r>
          </w:p>
        </w:tc>
      </w:tr>
      <w:tr w:rsidR="00DE2554" w:rsidRPr="009002C2" w14:paraId="1A14EE6D" w14:textId="77777777" w:rsidTr="064EEA1E">
        <w:tc>
          <w:tcPr>
            <w:tcW w:w="2561"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634AD0E7" w14:textId="77777777" w:rsidR="00DE2554" w:rsidRPr="009002C2" w:rsidRDefault="00DE2554" w:rsidP="00FA16F2">
            <w:pPr>
              <w:spacing w:line="240" w:lineRule="auto"/>
            </w:pPr>
            <w:r w:rsidRPr="009002C2">
              <w:rPr>
                <w:color w:val="1A1C20"/>
              </w:rPr>
              <w:lastRenderedPageBreak/>
              <w:t>Trial length / repetitions</w:t>
            </w:r>
          </w:p>
        </w:tc>
        <w:tc>
          <w:tcPr>
            <w:tcW w:w="519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483D1ACA" w14:textId="77777777" w:rsidR="00DE2554" w:rsidRPr="009002C2" w:rsidRDefault="00DE2554" w:rsidP="00FA16F2">
            <w:pPr>
              <w:spacing w:line="240" w:lineRule="auto"/>
            </w:pPr>
            <w:r w:rsidRPr="009002C2">
              <w:rPr>
                <w:color w:val="1A1C20"/>
              </w:rPr>
              <w:t>Multiple passes/laps preferred to increase stride count, particularly for variability metrics</w:t>
            </w:r>
          </w:p>
        </w:tc>
        <w:tc>
          <w:tcPr>
            <w:tcW w:w="1609" w:type="dxa"/>
            <w:tcBorders>
              <w:top w:val="single" w:sz="4" w:space="0" w:color="D0D4DA"/>
              <w:left w:val="single" w:sz="4" w:space="0" w:color="D0D4DA"/>
              <w:bottom w:val="single" w:sz="4" w:space="0" w:color="D0D4DA"/>
              <w:right w:val="single" w:sz="4" w:space="0" w:color="D0D4DA"/>
            </w:tcBorders>
            <w:shd w:val="clear" w:color="auto" w:fill="74ACD6"/>
            <w:tcMar>
              <w:top w:w="80" w:type="dxa"/>
              <w:left w:w="120" w:type="dxa"/>
              <w:bottom w:w="80" w:type="dxa"/>
              <w:right w:w="120" w:type="dxa"/>
            </w:tcMar>
          </w:tcPr>
          <w:p w14:paraId="6B398E4C" w14:textId="77777777" w:rsidR="00DE2554" w:rsidRPr="009002C2" w:rsidRDefault="00DE2554" w:rsidP="00FA16F2">
            <w:pPr>
              <w:spacing w:line="240" w:lineRule="auto"/>
              <w:rPr>
                <w:color w:val="FFFFFF" w:themeColor="background1"/>
              </w:rPr>
            </w:pPr>
            <w:r w:rsidRPr="009002C2">
              <w:rPr>
                <w:color w:val="FFFFFF" w:themeColor="background1"/>
              </w:rPr>
              <w:t>Optimal</w:t>
            </w:r>
          </w:p>
        </w:tc>
      </w:tr>
      <w:tr w:rsidR="00DE2554" w:rsidRPr="009002C2" w14:paraId="11C361A1" w14:textId="77777777" w:rsidTr="064EEA1E">
        <w:tc>
          <w:tcPr>
            <w:tcW w:w="2561"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300B85F8" w14:textId="77777777" w:rsidR="00DE2554" w:rsidRPr="009002C2" w:rsidRDefault="00DE2554" w:rsidP="00FA16F2">
            <w:pPr>
              <w:spacing w:line="240" w:lineRule="auto"/>
            </w:pPr>
            <w:r w:rsidRPr="009002C2">
              <w:rPr>
                <w:color w:val="1A1C20"/>
              </w:rPr>
              <w:t>Algorithm–viewpoint adaptation</w:t>
            </w:r>
          </w:p>
        </w:tc>
        <w:tc>
          <w:tcPr>
            <w:tcW w:w="5190"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451F41AD" w14:textId="77777777" w:rsidR="00DE2554" w:rsidRPr="009002C2" w:rsidRDefault="00DE2554" w:rsidP="00FA16F2">
            <w:pPr>
              <w:spacing w:line="240" w:lineRule="auto"/>
            </w:pPr>
            <w:r w:rsidRPr="009002C2">
              <w:rPr>
                <w:color w:val="1A1C20"/>
              </w:rPr>
              <w:t>Adapt feature extraction to the most reliably visible keypoints for the chosen viewpoint</w:t>
            </w:r>
          </w:p>
        </w:tc>
        <w:tc>
          <w:tcPr>
            <w:tcW w:w="1609" w:type="dxa"/>
            <w:tcBorders>
              <w:top w:val="single" w:sz="4" w:space="0" w:color="D0D4DA"/>
              <w:left w:val="single" w:sz="4" w:space="0" w:color="D0D4DA"/>
              <w:bottom w:val="single" w:sz="4" w:space="0" w:color="D0D4DA"/>
              <w:right w:val="single" w:sz="4" w:space="0" w:color="D0D4DA"/>
            </w:tcBorders>
            <w:shd w:val="clear" w:color="auto" w:fill="74ACD6"/>
            <w:tcMar>
              <w:top w:w="80" w:type="dxa"/>
              <w:left w:w="120" w:type="dxa"/>
              <w:bottom w:w="80" w:type="dxa"/>
              <w:right w:w="120" w:type="dxa"/>
            </w:tcMar>
          </w:tcPr>
          <w:p w14:paraId="5B2767BB" w14:textId="77777777" w:rsidR="00DE2554" w:rsidRPr="009002C2" w:rsidRDefault="00DE2554" w:rsidP="00FA16F2">
            <w:pPr>
              <w:spacing w:line="240" w:lineRule="auto"/>
              <w:rPr>
                <w:color w:val="FFFFFF" w:themeColor="background1"/>
              </w:rPr>
            </w:pPr>
            <w:r w:rsidRPr="009002C2">
              <w:rPr>
                <w:color w:val="FFFFFF" w:themeColor="background1"/>
              </w:rPr>
              <w:t>Optimal</w:t>
            </w:r>
          </w:p>
        </w:tc>
      </w:tr>
      <w:tr w:rsidR="00DE2554" w:rsidRPr="009002C2" w14:paraId="653A9BF7" w14:textId="77777777" w:rsidTr="064EEA1E">
        <w:tc>
          <w:tcPr>
            <w:tcW w:w="2561"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0F851829" w14:textId="77777777" w:rsidR="00DE2554" w:rsidRPr="009002C2" w:rsidRDefault="00DE2554" w:rsidP="00FA16F2">
            <w:pPr>
              <w:spacing w:line="240" w:lineRule="auto"/>
            </w:pPr>
            <w:r w:rsidRPr="009002C2">
              <w:rPr>
                <w:color w:val="1A1C20"/>
              </w:rPr>
              <w:t>Calibration / metric scaling</w:t>
            </w:r>
          </w:p>
        </w:tc>
        <w:tc>
          <w:tcPr>
            <w:tcW w:w="5190" w:type="dxa"/>
            <w:tcBorders>
              <w:top w:val="single" w:sz="4" w:space="0" w:color="D0D4DA"/>
              <w:left w:val="single" w:sz="4" w:space="0" w:color="D0D4DA"/>
              <w:bottom w:val="single" w:sz="4" w:space="0" w:color="D0D4DA"/>
              <w:right w:val="single" w:sz="4" w:space="0" w:color="D0D4DA"/>
            </w:tcBorders>
            <w:shd w:val="clear" w:color="auto" w:fill="FFFFFF" w:themeFill="background1"/>
            <w:tcMar>
              <w:top w:w="80" w:type="dxa"/>
              <w:left w:w="120" w:type="dxa"/>
              <w:bottom w:w="80" w:type="dxa"/>
              <w:right w:w="120" w:type="dxa"/>
            </w:tcMar>
          </w:tcPr>
          <w:p w14:paraId="7FFC98FC" w14:textId="77777777" w:rsidR="00DE2554" w:rsidRPr="009002C2" w:rsidRDefault="00DE2554" w:rsidP="00FA16F2">
            <w:pPr>
              <w:spacing w:line="240" w:lineRule="auto"/>
            </w:pPr>
            <w:r w:rsidRPr="009002C2">
              <w:rPr>
                <w:color w:val="1A1C20"/>
              </w:rPr>
              <w:t>Include a scale reference or validated 3D/RGB-D methods when absolute spatial metrics are required</w:t>
            </w:r>
          </w:p>
        </w:tc>
        <w:tc>
          <w:tcPr>
            <w:tcW w:w="1609" w:type="dxa"/>
            <w:tcBorders>
              <w:top w:val="single" w:sz="4" w:space="0" w:color="D0D4DA"/>
              <w:left w:val="single" w:sz="4" w:space="0" w:color="D0D4DA"/>
              <w:bottom w:val="single" w:sz="4" w:space="0" w:color="D0D4DA"/>
              <w:right w:val="single" w:sz="4" w:space="0" w:color="D0D4DA"/>
            </w:tcBorders>
            <w:shd w:val="clear" w:color="auto" w:fill="F4A582"/>
            <w:tcMar>
              <w:top w:w="80" w:type="dxa"/>
              <w:left w:w="120" w:type="dxa"/>
              <w:bottom w:w="80" w:type="dxa"/>
              <w:right w:w="120" w:type="dxa"/>
            </w:tcMar>
          </w:tcPr>
          <w:p w14:paraId="1885EF50" w14:textId="77777777" w:rsidR="00DE2554" w:rsidRPr="009002C2" w:rsidRDefault="00DE2554" w:rsidP="00FA16F2">
            <w:pPr>
              <w:spacing w:line="240" w:lineRule="auto"/>
            </w:pPr>
            <w:r w:rsidRPr="009002C2">
              <w:rPr>
                <w:color w:val="1A1C20"/>
              </w:rPr>
              <w:t>Contextual</w:t>
            </w:r>
          </w:p>
        </w:tc>
      </w:tr>
      <w:tr w:rsidR="00DE2554" w:rsidRPr="009002C2" w14:paraId="67187AA7" w14:textId="77777777" w:rsidTr="064EEA1E">
        <w:tc>
          <w:tcPr>
            <w:tcW w:w="2561"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147E2CA6" w14:textId="77777777" w:rsidR="00DE2554" w:rsidRPr="009002C2" w:rsidRDefault="00DE2554" w:rsidP="00FA16F2">
            <w:pPr>
              <w:spacing w:line="240" w:lineRule="auto"/>
            </w:pPr>
            <w:r w:rsidRPr="009002C2">
              <w:rPr>
                <w:color w:val="1A1C20"/>
              </w:rPr>
              <w:t>Task standardization</w:t>
            </w:r>
          </w:p>
        </w:tc>
        <w:tc>
          <w:tcPr>
            <w:tcW w:w="5190" w:type="dxa"/>
            <w:tcBorders>
              <w:top w:val="single" w:sz="4" w:space="0" w:color="D0D4DA"/>
              <w:left w:val="single" w:sz="4" w:space="0" w:color="D0D4DA"/>
              <w:bottom w:val="single" w:sz="4" w:space="0" w:color="D0D4DA"/>
              <w:right w:val="single" w:sz="4" w:space="0" w:color="D0D4DA"/>
            </w:tcBorders>
            <w:shd w:val="clear" w:color="auto" w:fill="FAFBFC"/>
            <w:tcMar>
              <w:top w:w="80" w:type="dxa"/>
              <w:left w:w="120" w:type="dxa"/>
              <w:bottom w:w="80" w:type="dxa"/>
              <w:right w:w="120" w:type="dxa"/>
            </w:tcMar>
          </w:tcPr>
          <w:p w14:paraId="47838E95" w14:textId="77777777" w:rsidR="00DE2554" w:rsidRPr="009002C2" w:rsidRDefault="00DE2554" w:rsidP="00FA16F2">
            <w:pPr>
              <w:spacing w:line="240" w:lineRule="auto"/>
            </w:pPr>
            <w:r w:rsidRPr="009002C2">
              <w:rPr>
                <w:color w:val="1A1C20"/>
              </w:rPr>
              <w:t>Provide simple, standardized verbal instructions (e.g. walk at comfortable speed)</w:t>
            </w:r>
          </w:p>
        </w:tc>
        <w:tc>
          <w:tcPr>
            <w:tcW w:w="1609" w:type="dxa"/>
            <w:tcBorders>
              <w:top w:val="single" w:sz="4" w:space="0" w:color="D0D4DA"/>
              <w:left w:val="single" w:sz="4" w:space="0" w:color="D0D4DA"/>
              <w:bottom w:val="single" w:sz="4" w:space="0" w:color="D0D4DA"/>
              <w:right w:val="single" w:sz="4" w:space="0" w:color="D0D4DA"/>
            </w:tcBorders>
            <w:shd w:val="clear" w:color="auto" w:fill="F4A582"/>
            <w:tcMar>
              <w:top w:w="80" w:type="dxa"/>
              <w:left w:w="120" w:type="dxa"/>
              <w:bottom w:w="80" w:type="dxa"/>
              <w:right w:w="120" w:type="dxa"/>
            </w:tcMar>
          </w:tcPr>
          <w:p w14:paraId="1D01BF66" w14:textId="77777777" w:rsidR="00DE2554" w:rsidRPr="009002C2" w:rsidRDefault="00DE2554" w:rsidP="00FA16F2">
            <w:pPr>
              <w:keepNext/>
              <w:spacing w:line="240" w:lineRule="auto"/>
            </w:pPr>
            <w:r w:rsidRPr="009002C2">
              <w:rPr>
                <w:color w:val="1A1C20"/>
              </w:rPr>
              <w:t>Contextual</w:t>
            </w:r>
          </w:p>
        </w:tc>
      </w:tr>
    </w:tbl>
    <w:p w14:paraId="04CC11FF" w14:textId="792E7207" w:rsidR="00DE2554" w:rsidRDefault="6D4A426D" w:rsidP="6D4A426D">
      <w:pPr>
        <w:pStyle w:val="Caption"/>
        <w:rPr>
          <w:i w:val="0"/>
          <w:iCs w:val="0"/>
          <w:color w:val="000000" w:themeColor="text1"/>
          <w:sz w:val="20"/>
          <w:szCs w:val="20"/>
        </w:rPr>
      </w:pPr>
      <w:r w:rsidRPr="6D4A426D">
        <w:rPr>
          <w:b/>
          <w:bCs/>
          <w:i w:val="0"/>
          <w:iCs w:val="0"/>
          <w:color w:val="000000" w:themeColor="text1"/>
          <w:sz w:val="20"/>
          <w:szCs w:val="20"/>
        </w:rPr>
        <w:t xml:space="preserve">Supplementary Table </w:t>
      </w:r>
      <w:r w:rsidR="00DE2554">
        <w:fldChar w:fldCharType="begin"/>
      </w:r>
      <w:r w:rsidR="00DE2554">
        <w:instrText>SEQ Supplementary_Table \* ARABIC</w:instrText>
      </w:r>
      <w:r w:rsidR="00DE2554">
        <w:fldChar w:fldCharType="separate"/>
      </w:r>
      <w:r w:rsidR="00710683">
        <w:rPr>
          <w:noProof/>
        </w:rPr>
        <w:t>4</w:t>
      </w:r>
      <w:r w:rsidR="00DE2554">
        <w:fldChar w:fldCharType="end"/>
      </w:r>
      <w:r w:rsidRPr="6D4A426D">
        <w:rPr>
          <w:b/>
          <w:bCs/>
          <w:i w:val="0"/>
          <w:iCs w:val="0"/>
          <w:color w:val="000000" w:themeColor="text1"/>
          <w:sz w:val="20"/>
          <w:szCs w:val="20"/>
        </w:rPr>
        <w:t>.</w:t>
      </w:r>
      <w:r w:rsidRPr="6D4A426D">
        <w:rPr>
          <w:i w:val="0"/>
          <w:iCs w:val="0"/>
          <w:color w:val="000000" w:themeColor="text1"/>
          <w:sz w:val="20"/>
          <w:szCs w:val="20"/>
        </w:rPr>
        <w:t xml:space="preserve"> Acquisition framework for creating measurement-grade video for gait and posture analysis.</w:t>
      </w:r>
    </w:p>
    <w:p w14:paraId="4D052E59" w14:textId="695D6DA3" w:rsidR="6D4A426D" w:rsidRDefault="6D4A426D" w:rsidP="6D4A426D">
      <w:pPr>
        <w:jc w:val="left"/>
        <w:rPr>
          <w:rFonts w:ascii="Aptos" w:eastAsia="Aptos" w:hAnsi="Aptos" w:cs="Aptos"/>
        </w:rPr>
      </w:pPr>
    </w:p>
    <w:p w14:paraId="26DC245B" w14:textId="70EE4013" w:rsidR="6D4A426D" w:rsidRDefault="6D4A426D" w:rsidP="6D4A426D">
      <w:pPr>
        <w:jc w:val="left"/>
        <w:rPr>
          <w:rFonts w:ascii="Aptos" w:eastAsia="Aptos" w:hAnsi="Aptos" w:cs="Aptos"/>
          <w:b/>
          <w:bCs/>
        </w:rPr>
      </w:pPr>
      <w:r w:rsidRPr="6D4A426D">
        <w:rPr>
          <w:rFonts w:ascii="Aptos" w:eastAsia="Aptos" w:hAnsi="Aptos" w:cs="Aptos"/>
          <w:b/>
          <w:bCs/>
        </w:rPr>
        <w:t>Summary of the domain-specific frameworks</w:t>
      </w:r>
    </w:p>
    <w:p w14:paraId="66D86C0D" w14:textId="0C56E17D" w:rsidR="00AE7693" w:rsidRDefault="6D4A426D" w:rsidP="6D4A426D">
      <w:pPr>
        <w:jc w:val="left"/>
        <w:rPr>
          <w:rFonts w:ascii="Aptos" w:eastAsia="Aptos" w:hAnsi="Aptos" w:cs="Aptos"/>
        </w:rPr>
      </w:pPr>
      <w:r w:rsidRPr="6D4A426D">
        <w:rPr>
          <w:rFonts w:ascii="Aptos" w:eastAsia="Aptos" w:hAnsi="Aptos" w:cs="Aptos"/>
        </w:rPr>
        <w:t>In summary, across the four domains, hand and upper‑limb recordings were considered the most straightforward to implement in routine clinical practice, with 94% of experts judging ≥70% of patients able to meet mandatory criteria, reflecting relatively simple setup requirements and high tolerance to variability. Face and head movement protocols follow, with 85% feasibility, as they require only stable lighting, frontal pose, and high-definition resolution (</w:t>
      </w:r>
      <w:r>
        <w:t>720p or higher)</w:t>
      </w:r>
      <w:r w:rsidRPr="6D4A426D">
        <w:rPr>
          <w:rFonts w:ascii="Aptos" w:eastAsia="Aptos" w:hAnsi="Aptos" w:cs="Aptos"/>
        </w:rPr>
        <w:t>, though occlusion and head pose remain common pitfalls. Gait and posture assessments are moderately feasible (79%), but space constraints, full‑body visibility, and avoidance of multi‑person scenes introduce practical challenges in clinics. Eye‑movement recordings are the most technically demanding, with only 67% feasibility, due to strict requirements for high frame rates, precise framing, lighting, and occlusion control. Overall, feasibility decreases as spatiotemporal precision demands increase, making eye‑movement protocols the hardest and hand‑movement protocols the most straightforward to deploy.</w:t>
      </w:r>
    </w:p>
    <w:p w14:paraId="682AFFF0" w14:textId="76B8B139" w:rsidR="00DE2554" w:rsidRDefault="00DE2554" w:rsidP="6D4A426D">
      <w:r>
        <w:br w:type="page"/>
      </w:r>
      <w:r w:rsidR="6D4A426D" w:rsidRPr="6D4A426D">
        <w:rPr>
          <w:b/>
          <w:bCs/>
        </w:rPr>
        <w:lastRenderedPageBreak/>
        <w:t xml:space="preserve">References </w:t>
      </w:r>
    </w:p>
    <w:p w14:paraId="54A97D2B" w14:textId="77777777" w:rsidR="00DE2554" w:rsidRPr="006C5024" w:rsidRDefault="00DE2554" w:rsidP="007E2D29">
      <w:pPr>
        <w:pStyle w:val="EndNoteBibliography"/>
        <w:spacing w:after="0"/>
        <w:ind w:left="720" w:hanging="720"/>
      </w:pPr>
      <w:r>
        <w:fldChar w:fldCharType="begin"/>
      </w:r>
      <w:r>
        <w:instrText xml:space="preserve"> ADDIN EN.REFLIST </w:instrText>
      </w:r>
      <w:r>
        <w:fldChar w:fldCharType="separate"/>
      </w:r>
      <w:r>
        <w:t>1.</w:t>
      </w:r>
      <w:r>
        <w:tab/>
        <w:t xml:space="preserve">Mantokoudis, G., J. Otero-Millan, and D.R. Gold, </w:t>
      </w:r>
      <w:r w:rsidRPr="39856238">
        <w:rPr>
          <w:i/>
          <w:iCs/>
        </w:rPr>
        <w:t>Current concepts in acute vestibular syndrome and video-oculography.</w:t>
      </w:r>
      <w:r>
        <w:t xml:space="preserve"> Current opinion in neurology, 2022. </w:t>
      </w:r>
      <w:r w:rsidRPr="39856238">
        <w:rPr>
          <w:b/>
          <w:bCs/>
        </w:rPr>
        <w:t>35</w:t>
      </w:r>
      <w:r>
        <w:t>(1): p. 75-83.</w:t>
      </w:r>
    </w:p>
    <w:p w14:paraId="0533B271" w14:textId="77777777" w:rsidR="00DE2554" w:rsidRPr="006C5024" w:rsidRDefault="00DE2554" w:rsidP="007E2D29">
      <w:pPr>
        <w:pStyle w:val="EndNoteBibliography"/>
        <w:spacing w:after="0"/>
        <w:ind w:left="720" w:hanging="720"/>
      </w:pPr>
      <w:r>
        <w:t>2.</w:t>
      </w:r>
      <w:r>
        <w:tab/>
        <w:t xml:space="preserve">Höglinger, G.U., et al., </w:t>
      </w:r>
      <w:r w:rsidRPr="39856238">
        <w:rPr>
          <w:i/>
          <w:iCs/>
        </w:rPr>
        <w:t>Clinical diagnosis of progressive supranuclear palsy: the movement disorder society criteria.</w:t>
      </w:r>
      <w:r>
        <w:t xml:space="preserve"> Movement disorders, 2017. </w:t>
      </w:r>
      <w:r w:rsidRPr="39856238">
        <w:rPr>
          <w:b/>
          <w:bCs/>
        </w:rPr>
        <w:t>32</w:t>
      </w:r>
      <w:r>
        <w:t>(6): p. 853-864.</w:t>
      </w:r>
    </w:p>
    <w:p w14:paraId="2B514808" w14:textId="77777777" w:rsidR="00DE2554" w:rsidRPr="006C5024" w:rsidRDefault="00DE2554" w:rsidP="007E2D29">
      <w:pPr>
        <w:pStyle w:val="EndNoteBibliography"/>
        <w:spacing w:after="0"/>
        <w:ind w:left="720" w:hanging="720"/>
      </w:pPr>
      <w:r>
        <w:t>3.</w:t>
      </w:r>
      <w:r>
        <w:tab/>
        <w:t xml:space="preserve">Bremova‐Ertl, T., et al., </w:t>
      </w:r>
      <w:r w:rsidRPr="39856238">
        <w:rPr>
          <w:i/>
          <w:iCs/>
        </w:rPr>
        <w:t>A cross‐sectional, prospective ocular motor study in 72 patients with Niemann‐Pick disease type C.</w:t>
      </w:r>
      <w:r>
        <w:t xml:space="preserve"> European Journal of Neurology, 2021. </w:t>
      </w:r>
      <w:r w:rsidRPr="39856238">
        <w:rPr>
          <w:b/>
          <w:bCs/>
        </w:rPr>
        <w:t>28</w:t>
      </w:r>
      <w:r>
        <w:t>(9): p. 3040-3050.</w:t>
      </w:r>
    </w:p>
    <w:p w14:paraId="68453079" w14:textId="77777777" w:rsidR="00DE2554" w:rsidRPr="006C5024" w:rsidRDefault="00DE2554" w:rsidP="007E2D29">
      <w:pPr>
        <w:pStyle w:val="EndNoteBibliography"/>
        <w:spacing w:after="0"/>
        <w:ind w:left="720" w:hanging="720"/>
      </w:pPr>
      <w:r>
        <w:t>4.</w:t>
      </w:r>
      <w:r>
        <w:tab/>
        <w:t xml:space="preserve">Pellerin, D., et al., </w:t>
      </w:r>
      <w:r w:rsidRPr="39856238">
        <w:rPr>
          <w:i/>
          <w:iCs/>
        </w:rPr>
        <w:t>GAA-FGF14 disease: defining its frequency, molecular basis, and 4-aminopyridine response in a large downbeat nystagmus cohort.</w:t>
      </w:r>
      <w:r>
        <w:t xml:space="preserve"> EBioMedicine, 2024. </w:t>
      </w:r>
      <w:r w:rsidRPr="39856238">
        <w:rPr>
          <w:b/>
          <w:bCs/>
        </w:rPr>
        <w:t>102</w:t>
      </w:r>
      <w:r>
        <w:t>.</w:t>
      </w:r>
    </w:p>
    <w:p w14:paraId="41617C6E" w14:textId="77777777" w:rsidR="00DE2554" w:rsidRPr="006C5024" w:rsidRDefault="00DE2554" w:rsidP="007E2D29">
      <w:pPr>
        <w:pStyle w:val="EndNoteBibliography"/>
        <w:spacing w:after="0"/>
        <w:ind w:left="720" w:hanging="720"/>
      </w:pPr>
      <w:r>
        <w:t>5.</w:t>
      </w:r>
      <w:r>
        <w:tab/>
        <w:t xml:space="preserve">Claassen, J., et al., </w:t>
      </w:r>
      <w:r w:rsidRPr="39856238">
        <w:rPr>
          <w:i/>
          <w:iCs/>
        </w:rPr>
        <w:t>A randomised double-blind, cross-over trial of 4-aminopyridine for downbeat nystagmus—effects on slowphase eye velocity, postural stability, locomotion and symptoms.</w:t>
      </w:r>
      <w:r>
        <w:t xml:space="preserve"> Journal of Neurology, Neurosurgery &amp; Psychiatry, 2013. </w:t>
      </w:r>
      <w:r w:rsidRPr="39856238">
        <w:rPr>
          <w:b/>
          <w:bCs/>
        </w:rPr>
        <w:t>84</w:t>
      </w:r>
      <w:r>
        <w:t>(12): p. 1392-1399.</w:t>
      </w:r>
    </w:p>
    <w:p w14:paraId="53EF6612" w14:textId="77777777" w:rsidR="00DE2554" w:rsidRPr="006C5024" w:rsidRDefault="00DE2554" w:rsidP="007E2D29">
      <w:pPr>
        <w:pStyle w:val="EndNoteBibliography"/>
        <w:spacing w:after="0"/>
        <w:ind w:left="720" w:hanging="720"/>
      </w:pPr>
      <w:r>
        <w:t>6.</w:t>
      </w:r>
      <w:r>
        <w:tab/>
        <w:t xml:space="preserve">Santhosh, S. and R. Kamaraj, </w:t>
      </w:r>
      <w:r w:rsidRPr="39856238">
        <w:rPr>
          <w:i/>
          <w:iCs/>
        </w:rPr>
        <w:t>510 (k) premarket notification.</w:t>
      </w:r>
      <w:r>
        <w:t xml:space="preserve"> Research Journal of Pharmacy and Technology, 2018. </w:t>
      </w:r>
      <w:r w:rsidRPr="39856238">
        <w:rPr>
          <w:b/>
          <w:bCs/>
        </w:rPr>
        <w:t>11</w:t>
      </w:r>
      <w:r>
        <w:t>(12): p. 5675-5680.</w:t>
      </w:r>
    </w:p>
    <w:p w14:paraId="222B9FC6" w14:textId="77777777" w:rsidR="00DE2554" w:rsidRPr="006C5024" w:rsidRDefault="00DE2554" w:rsidP="007E2D29">
      <w:pPr>
        <w:pStyle w:val="EndNoteBibliography"/>
        <w:spacing w:after="0"/>
        <w:ind w:left="720" w:hanging="720"/>
      </w:pPr>
      <w:r>
        <w:t>7.</w:t>
      </w:r>
      <w:r>
        <w:tab/>
        <w:t xml:space="preserve">Bastani, P.B., et al., </w:t>
      </w:r>
      <w:r w:rsidRPr="39856238">
        <w:rPr>
          <w:i/>
          <w:iCs/>
        </w:rPr>
        <w:t>Smartphones versus goggles for video-oculography: current status and future direction.</w:t>
      </w:r>
      <w:r>
        <w:t xml:space="preserve"> Res Vestib Sci, 2024. </w:t>
      </w:r>
      <w:r w:rsidRPr="39856238">
        <w:rPr>
          <w:b/>
          <w:bCs/>
        </w:rPr>
        <w:t>23</w:t>
      </w:r>
      <w:r>
        <w:t>(3): p. 63-70.</w:t>
      </w:r>
    </w:p>
    <w:p w14:paraId="7E9D4398" w14:textId="77777777" w:rsidR="00DE2554" w:rsidRPr="006C5024" w:rsidRDefault="00DE2554" w:rsidP="007E2D29">
      <w:pPr>
        <w:pStyle w:val="EndNoteBibliography"/>
        <w:spacing w:after="0"/>
        <w:ind w:left="720" w:hanging="720"/>
      </w:pPr>
      <w:r>
        <w:t>8.</w:t>
      </w:r>
      <w:r>
        <w:tab/>
        <w:t xml:space="preserve">Friedrich, M.U., et al., </w:t>
      </w:r>
      <w:r w:rsidRPr="39856238">
        <w:rPr>
          <w:i/>
          <w:iCs/>
        </w:rPr>
        <w:t>Smartphone video nystagmography using convolutional neural networks: ConVNG.</w:t>
      </w:r>
      <w:r>
        <w:t xml:space="preserve"> Journal of neurology, 2023. </w:t>
      </w:r>
      <w:r w:rsidRPr="39856238">
        <w:rPr>
          <w:b/>
          <w:bCs/>
        </w:rPr>
        <w:t>270</w:t>
      </w:r>
      <w:r>
        <w:t>(5): p. 2518-2530.</w:t>
      </w:r>
    </w:p>
    <w:p w14:paraId="72372829" w14:textId="77777777" w:rsidR="00DE2554" w:rsidRPr="006C5024" w:rsidRDefault="00DE2554" w:rsidP="007E2D29">
      <w:pPr>
        <w:pStyle w:val="EndNoteBibliography"/>
        <w:spacing w:after="0"/>
        <w:ind w:left="720" w:hanging="720"/>
      </w:pPr>
      <w:r>
        <w:t>9.</w:t>
      </w:r>
      <w:r>
        <w:tab/>
        <w:t xml:space="preserve">Reinhardt, S., et al. </w:t>
      </w:r>
      <w:r w:rsidRPr="39856238">
        <w:rPr>
          <w:i/>
          <w:iCs/>
        </w:rPr>
        <w:t>Smartphone-based videonystagmography using artificial intelligence</w:t>
      </w:r>
      <w:r>
        <w:t xml:space="preserve">. in </w:t>
      </w:r>
      <w:r w:rsidRPr="39856238">
        <w:rPr>
          <w:i/>
          <w:iCs/>
        </w:rPr>
        <w:t>Current Directions in Biomedical Engineering</w:t>
      </w:r>
      <w:r>
        <w:t>. 2023. De Gruyter.</w:t>
      </w:r>
    </w:p>
    <w:p w14:paraId="490C962B" w14:textId="77777777" w:rsidR="00DE2554" w:rsidRPr="006C5024" w:rsidRDefault="00DE2554" w:rsidP="007E2D29">
      <w:pPr>
        <w:pStyle w:val="EndNoteBibliography"/>
        <w:spacing w:after="0"/>
        <w:ind w:left="720" w:hanging="720"/>
      </w:pPr>
      <w:r>
        <w:t>10.</w:t>
      </w:r>
      <w:r>
        <w:tab/>
        <w:t xml:space="preserve">Phillips, V., et al., </w:t>
      </w:r>
      <w:r w:rsidRPr="39856238">
        <w:rPr>
          <w:i/>
          <w:iCs/>
        </w:rPr>
        <w:t>A Pilot Study of Smartphone Eye Tracking for Detection of Positional Nystagmus.</w:t>
      </w:r>
      <w:r>
        <w:t xml:space="preserve"> Digital Biomarkers, 2025. </w:t>
      </w:r>
      <w:r w:rsidRPr="39856238">
        <w:rPr>
          <w:b/>
          <w:bCs/>
        </w:rPr>
        <w:t>9</w:t>
      </w:r>
      <w:r>
        <w:t>(1): p. 124-129.</w:t>
      </w:r>
    </w:p>
    <w:p w14:paraId="02E9D168" w14:textId="77777777" w:rsidR="00DE2554" w:rsidRPr="006C5024" w:rsidRDefault="00DE2554" w:rsidP="007E2D29">
      <w:pPr>
        <w:pStyle w:val="EndNoteBibliography"/>
        <w:spacing w:after="0"/>
        <w:ind w:left="720" w:hanging="720"/>
      </w:pPr>
      <w:r>
        <w:t>11.</w:t>
      </w:r>
      <w:r>
        <w:tab/>
        <w:t xml:space="preserve">Duvieusart, B., et al. </w:t>
      </w:r>
      <w:r w:rsidRPr="39856238">
        <w:rPr>
          <w:i/>
          <w:iCs/>
        </w:rPr>
        <w:t>Towards Affordable Smartphone Eye Tracking for Nystagmus Analysis and Monitoring</w:t>
      </w:r>
      <w:r>
        <w:t xml:space="preserve">. in </w:t>
      </w:r>
      <w:r w:rsidRPr="39856238">
        <w:rPr>
          <w:i/>
          <w:iCs/>
        </w:rPr>
        <w:t>2025 47th Annual International Conference of the IEEE Engineering in Medicine and Biology Society (EMBC)</w:t>
      </w:r>
      <w:r>
        <w:t>. 2025. IEEE.</w:t>
      </w:r>
    </w:p>
    <w:p w14:paraId="5F1337D4" w14:textId="77777777" w:rsidR="00DE2554" w:rsidRPr="006C5024" w:rsidRDefault="00DE2554" w:rsidP="007E2D29">
      <w:pPr>
        <w:pStyle w:val="EndNoteBibliography"/>
        <w:spacing w:after="0"/>
        <w:ind w:left="720" w:hanging="720"/>
      </w:pPr>
      <w:r>
        <w:t>12.</w:t>
      </w:r>
      <w:r>
        <w:tab/>
        <w:t xml:space="preserve">Leigh, R.J. and D.S. Zee, </w:t>
      </w:r>
      <w:r w:rsidRPr="39856238">
        <w:rPr>
          <w:i/>
          <w:iCs/>
        </w:rPr>
        <w:t>The neurology of eye movements</w:t>
      </w:r>
      <w:r>
        <w:t>. 2015: Oxford university press.</w:t>
      </w:r>
    </w:p>
    <w:p w14:paraId="7F51B0EE" w14:textId="77777777" w:rsidR="00DE2554" w:rsidRPr="006C5024" w:rsidRDefault="00DE2554" w:rsidP="007E2D29">
      <w:pPr>
        <w:pStyle w:val="EndNoteBibliography"/>
        <w:spacing w:after="0"/>
        <w:ind w:left="720" w:hanging="720"/>
      </w:pPr>
      <w:r>
        <w:t>13.</w:t>
      </w:r>
      <w:r>
        <w:tab/>
        <w:t xml:space="preserve">Parker, T.M., et al., </w:t>
      </w:r>
      <w:r w:rsidRPr="39856238">
        <w:rPr>
          <w:i/>
          <w:iCs/>
        </w:rPr>
        <w:t>Eye and head movement recordings using smartphones for telemedicine applications: measurements of accuracy and precision.</w:t>
      </w:r>
      <w:r>
        <w:t xml:space="preserve"> Frontiers in neurology, 2022. </w:t>
      </w:r>
      <w:r w:rsidRPr="39856238">
        <w:rPr>
          <w:b/>
          <w:bCs/>
        </w:rPr>
        <w:t>13</w:t>
      </w:r>
      <w:r>
        <w:t>: p. 789581.</w:t>
      </w:r>
    </w:p>
    <w:p w14:paraId="7BFDA766" w14:textId="77777777" w:rsidR="00DE2554" w:rsidRPr="006C5024" w:rsidRDefault="00DE2554" w:rsidP="007E2D29">
      <w:pPr>
        <w:pStyle w:val="EndNoteBibliography"/>
        <w:spacing w:after="0"/>
        <w:ind w:left="720" w:hanging="720"/>
      </w:pPr>
      <w:r>
        <w:t>14.</w:t>
      </w:r>
      <w:r>
        <w:tab/>
        <w:t xml:space="preserve">Bastani, P.B., et al., </w:t>
      </w:r>
      <w:r w:rsidRPr="39856238">
        <w:rPr>
          <w:i/>
          <w:iCs/>
        </w:rPr>
        <w:t>Quantifying induced nystagmus using a smartphone eye tracking application (EyePhone).</w:t>
      </w:r>
      <w:r>
        <w:t xml:space="preserve"> Journal of the American Heart Association, 2024. </w:t>
      </w:r>
      <w:r w:rsidRPr="39856238">
        <w:rPr>
          <w:b/>
          <w:bCs/>
        </w:rPr>
        <w:t>13</w:t>
      </w:r>
      <w:r>
        <w:t>(2): p. e030927.</w:t>
      </w:r>
    </w:p>
    <w:p w14:paraId="4D0BE785" w14:textId="77777777" w:rsidR="00DE2554" w:rsidRPr="006C5024" w:rsidRDefault="00DE2554" w:rsidP="007E2D29">
      <w:pPr>
        <w:pStyle w:val="EndNoteBibliography"/>
        <w:spacing w:after="0"/>
        <w:ind w:left="720" w:hanging="720"/>
      </w:pPr>
      <w:r>
        <w:t>15.</w:t>
      </w:r>
      <w:r>
        <w:tab/>
        <w:t xml:space="preserve">Parker, T.M., et al., </w:t>
      </w:r>
      <w:r w:rsidRPr="39856238">
        <w:rPr>
          <w:i/>
          <w:iCs/>
        </w:rPr>
        <w:t>Proof of concept for an “eyePhone” app to measure video head impulses.</w:t>
      </w:r>
      <w:r>
        <w:t xml:space="preserve"> Digital biomarkers, 2021. </w:t>
      </w:r>
      <w:r w:rsidRPr="39856238">
        <w:rPr>
          <w:b/>
          <w:bCs/>
        </w:rPr>
        <w:t>5</w:t>
      </w:r>
      <w:r>
        <w:t>(1): p. 1-8.</w:t>
      </w:r>
    </w:p>
    <w:p w14:paraId="5CBDAFB5" w14:textId="77777777" w:rsidR="00DE2554" w:rsidRPr="006C5024" w:rsidRDefault="00DE2554" w:rsidP="007E2D29">
      <w:pPr>
        <w:pStyle w:val="EndNoteBibliography"/>
        <w:spacing w:after="0"/>
        <w:ind w:left="720" w:hanging="720"/>
      </w:pPr>
      <w:r>
        <w:t>16.</w:t>
      </w:r>
      <w:r>
        <w:tab/>
        <w:t xml:space="preserve">Koerner, J., et al., </w:t>
      </w:r>
      <w:r w:rsidRPr="39856238">
        <w:rPr>
          <w:i/>
          <w:iCs/>
        </w:rPr>
        <w:t>Towards scalable screening for the early detection of Parkinson’s disease: validation of an iPad-based eye movement assessment system against a clinical-grade eye tracker.</w:t>
      </w:r>
      <w:r>
        <w:t xml:space="preserve"> npj Parkinson's Disease, 2025. </w:t>
      </w:r>
      <w:r w:rsidRPr="39856238">
        <w:rPr>
          <w:b/>
          <w:bCs/>
        </w:rPr>
        <w:t>11</w:t>
      </w:r>
      <w:r>
        <w:t>(1): p. 233.</w:t>
      </w:r>
    </w:p>
    <w:p w14:paraId="740A9D26" w14:textId="77777777" w:rsidR="00DE2554" w:rsidRPr="006C5024" w:rsidRDefault="00DE2554" w:rsidP="007E2D29">
      <w:pPr>
        <w:pStyle w:val="EndNoteBibliography"/>
        <w:spacing w:after="0"/>
        <w:ind w:left="720" w:hanging="720"/>
      </w:pPr>
      <w:r>
        <w:lastRenderedPageBreak/>
        <w:t>17.</w:t>
      </w:r>
      <w:r>
        <w:tab/>
        <w:t xml:space="preserve">Hassoumi, A., V. Peysakhovich, and C. Hurter, </w:t>
      </w:r>
      <w:r w:rsidRPr="39856238">
        <w:rPr>
          <w:i/>
          <w:iCs/>
        </w:rPr>
        <w:t>Improving eye-tracking calibration accuracy using symbolic regression.</w:t>
      </w:r>
      <w:r>
        <w:t xml:space="preserve"> Plos one, 2019. </w:t>
      </w:r>
      <w:r w:rsidRPr="39856238">
        <w:rPr>
          <w:b/>
          <w:bCs/>
        </w:rPr>
        <w:t>14</w:t>
      </w:r>
      <w:r>
        <w:t>(3): p. e0213675.</w:t>
      </w:r>
    </w:p>
    <w:p w14:paraId="563BB84F" w14:textId="77777777" w:rsidR="00DE2554" w:rsidRPr="006C5024" w:rsidRDefault="00DE2554" w:rsidP="007E2D29">
      <w:pPr>
        <w:pStyle w:val="EndNoteBibliography"/>
        <w:spacing w:after="0"/>
        <w:ind w:left="720" w:hanging="720"/>
      </w:pPr>
      <w:r>
        <w:t>18.</w:t>
      </w:r>
      <w:r>
        <w:tab/>
        <w:t xml:space="preserve">Menezes, H.F., et al. </w:t>
      </w:r>
      <w:r w:rsidRPr="39856238">
        <w:rPr>
          <w:i/>
          <w:iCs/>
        </w:rPr>
        <w:t>Bias and fairness in face detection</w:t>
      </w:r>
      <w:r>
        <w:t xml:space="preserve">. in </w:t>
      </w:r>
      <w:r w:rsidRPr="39856238">
        <w:rPr>
          <w:i/>
          <w:iCs/>
        </w:rPr>
        <w:t>2021 34th SIBGRAPI Conference on Graphics, Patterns and Images (SIBGRAPI)</w:t>
      </w:r>
      <w:r>
        <w:t>. 2021. IEEE.</w:t>
      </w:r>
    </w:p>
    <w:p w14:paraId="4C1A9221" w14:textId="77777777" w:rsidR="00DE2554" w:rsidRPr="006C5024" w:rsidRDefault="00DE2554" w:rsidP="007E2D29">
      <w:pPr>
        <w:pStyle w:val="EndNoteBibliography"/>
        <w:spacing w:after="0"/>
        <w:ind w:left="720" w:hanging="720"/>
      </w:pPr>
      <w:r>
        <w:t>19.</w:t>
      </w:r>
      <w:r>
        <w:tab/>
        <w:t xml:space="preserve">Takezawa, K., G. Townsend, and M. Ghabriel, </w:t>
      </w:r>
      <w:r w:rsidRPr="39856238">
        <w:rPr>
          <w:i/>
          <w:iCs/>
        </w:rPr>
        <w:t>The facial nerve: anatomy and associated disorders for oral health professionals.</w:t>
      </w:r>
      <w:r>
        <w:t xml:space="preserve"> Odontology, 2018. </w:t>
      </w:r>
      <w:r w:rsidRPr="39856238">
        <w:rPr>
          <w:b/>
          <w:bCs/>
        </w:rPr>
        <w:t>106</w:t>
      </w:r>
      <w:r>
        <w:t>(2): p. 103-116.</w:t>
      </w:r>
    </w:p>
    <w:p w14:paraId="3264D741" w14:textId="77777777" w:rsidR="00DE2554" w:rsidRPr="006C5024" w:rsidRDefault="00DE2554" w:rsidP="007E2D29">
      <w:pPr>
        <w:pStyle w:val="EndNoteBibliography"/>
        <w:spacing w:after="0"/>
        <w:ind w:left="720" w:hanging="720"/>
      </w:pPr>
      <w:r>
        <w:t>20.</w:t>
      </w:r>
      <w:r>
        <w:tab/>
        <w:t xml:space="preserve">Ekman, P. and W.V. Friesen, </w:t>
      </w:r>
      <w:r w:rsidRPr="39856238">
        <w:rPr>
          <w:i/>
          <w:iCs/>
        </w:rPr>
        <w:t>Facial action coding system.</w:t>
      </w:r>
      <w:r>
        <w:t xml:space="preserve"> Environmental Psychology &amp; Nonverbal Behavior, 1978.</w:t>
      </w:r>
    </w:p>
    <w:p w14:paraId="61A2953B" w14:textId="77777777" w:rsidR="00DE2554" w:rsidRPr="006C5024" w:rsidRDefault="00DE2554" w:rsidP="007E2D29">
      <w:pPr>
        <w:pStyle w:val="EndNoteBibliography"/>
        <w:spacing w:after="0"/>
        <w:ind w:left="720" w:hanging="720"/>
      </w:pPr>
      <w:r>
        <w:t>21.</w:t>
      </w:r>
      <w:r>
        <w:tab/>
        <w:t xml:space="preserve">Standring, S., </w:t>
      </w:r>
      <w:r w:rsidRPr="39856238">
        <w:rPr>
          <w:i/>
          <w:iCs/>
        </w:rPr>
        <w:t>Gray's Anatomy E-Book: Gray's Anatomy E-Book</w:t>
      </w:r>
      <w:r>
        <w:t>. 2021: Elsevier Health Sciences.</w:t>
      </w:r>
    </w:p>
    <w:p w14:paraId="3543D040" w14:textId="77777777" w:rsidR="00DE2554" w:rsidRPr="006C5024" w:rsidRDefault="00DE2554" w:rsidP="007E2D29">
      <w:pPr>
        <w:pStyle w:val="EndNoteBibliography"/>
        <w:spacing w:after="0"/>
        <w:ind w:left="720" w:hanging="720"/>
      </w:pPr>
      <w:r>
        <w:t>22.</w:t>
      </w:r>
      <w:r>
        <w:tab/>
        <w:t xml:space="preserve">Bologna, M., et al., </w:t>
      </w:r>
      <w:r w:rsidRPr="39856238">
        <w:rPr>
          <w:i/>
          <w:iCs/>
        </w:rPr>
        <w:t>Facial bradykinesia.</w:t>
      </w:r>
      <w:r>
        <w:t xml:space="preserve"> Journal of Neurology, Neurosurgery &amp; Psychiatry, 2013. </w:t>
      </w:r>
      <w:r w:rsidRPr="39856238">
        <w:rPr>
          <w:b/>
          <w:bCs/>
        </w:rPr>
        <w:t>84</w:t>
      </w:r>
      <w:r>
        <w:t>(6): p. 681-685.</w:t>
      </w:r>
    </w:p>
    <w:p w14:paraId="0598FC99" w14:textId="77777777" w:rsidR="00DE2554" w:rsidRPr="006C5024" w:rsidRDefault="00DE2554" w:rsidP="007E2D29">
      <w:pPr>
        <w:pStyle w:val="EndNoteBibliography"/>
        <w:spacing w:after="0"/>
        <w:ind w:left="720" w:hanging="720"/>
      </w:pPr>
      <w:r>
        <w:t>23.</w:t>
      </w:r>
      <w:r>
        <w:tab/>
        <w:t xml:space="preserve">Fereshtehnejad, S.-M., et al., </w:t>
      </w:r>
      <w:r w:rsidRPr="39856238">
        <w:rPr>
          <w:i/>
          <w:iCs/>
        </w:rPr>
        <w:t>Evolution of prodromal Parkinson’s disease and dementia with Lewy bodies: a prospective study.</w:t>
      </w:r>
      <w:r>
        <w:t xml:space="preserve"> Brain, 2019. </w:t>
      </w:r>
      <w:r w:rsidRPr="39856238">
        <w:rPr>
          <w:b/>
          <w:bCs/>
        </w:rPr>
        <w:t>142</w:t>
      </w:r>
      <w:r>
        <w:t>(7): p. 2051-2067.</w:t>
      </w:r>
    </w:p>
    <w:p w14:paraId="591F28C9" w14:textId="77777777" w:rsidR="00DE2554" w:rsidRPr="006C5024" w:rsidRDefault="00DE2554" w:rsidP="007E2D29">
      <w:pPr>
        <w:pStyle w:val="EndNoteBibliography"/>
        <w:spacing w:after="0"/>
        <w:ind w:left="720" w:hanging="720"/>
      </w:pPr>
      <w:r>
        <w:t>24.</w:t>
      </w:r>
      <w:r>
        <w:tab/>
        <w:t xml:space="preserve">Postuma, R.B., et al., </w:t>
      </w:r>
      <w:r w:rsidRPr="39856238">
        <w:rPr>
          <w:i/>
          <w:iCs/>
        </w:rPr>
        <w:t>How does parkinsonism start? Prodromal parkinsonism motor changes in idiopathic REM sleep behaviour disorder.</w:t>
      </w:r>
      <w:r>
        <w:t xml:space="preserve"> Brain, 2012. </w:t>
      </w:r>
      <w:r w:rsidRPr="39856238">
        <w:rPr>
          <w:b/>
          <w:bCs/>
        </w:rPr>
        <w:t>135</w:t>
      </w:r>
      <w:r>
        <w:t>(6): p. 1860-1870.</w:t>
      </w:r>
    </w:p>
    <w:p w14:paraId="1B6C917F" w14:textId="77777777" w:rsidR="00DE2554" w:rsidRPr="006C5024" w:rsidRDefault="00DE2554" w:rsidP="007E2D29">
      <w:pPr>
        <w:pStyle w:val="EndNoteBibliography"/>
        <w:spacing w:after="0"/>
        <w:ind w:left="720" w:hanging="720"/>
      </w:pPr>
      <w:r>
        <w:t>25.</w:t>
      </w:r>
      <w:r>
        <w:tab/>
        <w:t xml:space="preserve">Armstrong, R.A., </w:t>
      </w:r>
      <w:r w:rsidRPr="39856238">
        <w:rPr>
          <w:i/>
          <w:iCs/>
        </w:rPr>
        <w:t>Visual signs and symptoms of progressive supranuclear palsy.</w:t>
      </w:r>
      <w:r>
        <w:t xml:space="preserve"> Clinical and Experimental Optometry, 2011. </w:t>
      </w:r>
      <w:r w:rsidRPr="39856238">
        <w:rPr>
          <w:b/>
          <w:bCs/>
        </w:rPr>
        <w:t>94</w:t>
      </w:r>
      <w:r>
        <w:t>(2): p. 150-160.</w:t>
      </w:r>
    </w:p>
    <w:p w14:paraId="2F166CE2" w14:textId="77777777" w:rsidR="00DE2554" w:rsidRPr="006C5024" w:rsidRDefault="00DE2554" w:rsidP="007E2D29">
      <w:pPr>
        <w:pStyle w:val="EndNoteBibliography"/>
        <w:spacing w:after="0"/>
        <w:ind w:left="720" w:hanging="720"/>
      </w:pPr>
      <w:r>
        <w:t>26.</w:t>
      </w:r>
      <w:r>
        <w:tab/>
        <w:t xml:space="preserve">Phokaewvarangkul, O. and R. Bhidayasiri, </w:t>
      </w:r>
      <w:r w:rsidRPr="39856238">
        <w:rPr>
          <w:i/>
          <w:iCs/>
        </w:rPr>
        <w:t>How to spot ocular abnormalities in progressive supranuclear palsy? A practical review.</w:t>
      </w:r>
      <w:r>
        <w:t xml:space="preserve"> Translational Neurodegeneration, 2019. </w:t>
      </w:r>
      <w:r w:rsidRPr="39856238">
        <w:rPr>
          <w:b/>
          <w:bCs/>
        </w:rPr>
        <w:t>8</w:t>
      </w:r>
      <w:r>
        <w:t>(1): p. 20.</w:t>
      </w:r>
    </w:p>
    <w:p w14:paraId="0A5BF957" w14:textId="77777777" w:rsidR="00DE2554" w:rsidRPr="006C5024" w:rsidRDefault="00DE2554" w:rsidP="007E2D29">
      <w:pPr>
        <w:pStyle w:val="EndNoteBibliography"/>
        <w:spacing w:after="0"/>
        <w:ind w:left="720" w:hanging="720"/>
      </w:pPr>
      <w:r>
        <w:t>27.</w:t>
      </w:r>
      <w:r>
        <w:tab/>
        <w:t xml:space="preserve">Schröter, N., et al., </w:t>
      </w:r>
      <w:r w:rsidRPr="39856238">
        <w:rPr>
          <w:i/>
          <w:iCs/>
        </w:rPr>
        <w:t>Significance of clinical symptoms and red flags in early differential diagnosis of Parkinson’s disease and atypical Parkinsonian syndromes.</w:t>
      </w:r>
      <w:r>
        <w:t xml:space="preserve"> Journal of Neural Transmission, 2023. </w:t>
      </w:r>
      <w:r w:rsidRPr="39856238">
        <w:rPr>
          <w:b/>
          <w:bCs/>
        </w:rPr>
        <w:t>130</w:t>
      </w:r>
      <w:r>
        <w:t>(6): p. 839-846.</w:t>
      </w:r>
    </w:p>
    <w:p w14:paraId="05792CEA" w14:textId="77777777" w:rsidR="00DE2554" w:rsidRPr="006C5024" w:rsidRDefault="00DE2554" w:rsidP="007E2D29">
      <w:pPr>
        <w:pStyle w:val="EndNoteBibliography"/>
        <w:spacing w:after="0"/>
        <w:ind w:left="720" w:hanging="720"/>
      </w:pPr>
      <w:r>
        <w:t>28.</w:t>
      </w:r>
      <w:r>
        <w:tab/>
        <w:t xml:space="preserve">Chunowski, P., N. Madetko-Alster, and P. Alster, </w:t>
      </w:r>
      <w:r w:rsidRPr="39856238">
        <w:rPr>
          <w:i/>
          <w:iCs/>
        </w:rPr>
        <w:t>Asymmetry in atypical parkinsonian syndromes—a review.</w:t>
      </w:r>
      <w:r>
        <w:t xml:space="preserve"> Journal of Clinical Medicine, 2024. </w:t>
      </w:r>
      <w:r w:rsidRPr="39856238">
        <w:rPr>
          <w:b/>
          <w:bCs/>
        </w:rPr>
        <w:t>13</w:t>
      </w:r>
      <w:r>
        <w:t>(19): p. 5798.</w:t>
      </w:r>
    </w:p>
    <w:p w14:paraId="14BCCA3A" w14:textId="77777777" w:rsidR="00DE2554" w:rsidRPr="006C5024" w:rsidRDefault="00DE2554" w:rsidP="007E2D29">
      <w:pPr>
        <w:pStyle w:val="EndNoteBibliography"/>
        <w:spacing w:after="0"/>
        <w:ind w:left="720" w:hanging="720"/>
      </w:pPr>
      <w:r>
        <w:t>29.</w:t>
      </w:r>
      <w:r>
        <w:tab/>
        <w:t xml:space="preserve">Muñoz, E., A. Cervera, and J. Valls-Solé, </w:t>
      </w:r>
      <w:r w:rsidRPr="39856238">
        <w:rPr>
          <w:i/>
          <w:iCs/>
        </w:rPr>
        <w:t>Neurophysiological study of facial chorea in patients with Huntington's disease.</w:t>
      </w:r>
      <w:r>
        <w:t xml:space="preserve"> Clinical neurophysiology, 2003. </w:t>
      </w:r>
      <w:r w:rsidRPr="39856238">
        <w:rPr>
          <w:b/>
          <w:bCs/>
        </w:rPr>
        <w:t>114</w:t>
      </w:r>
      <w:r>
        <w:t>(7): p. 1246-1252.</w:t>
      </w:r>
    </w:p>
    <w:p w14:paraId="29A6D5E8" w14:textId="77777777" w:rsidR="00DE2554" w:rsidRPr="006C5024" w:rsidRDefault="00DE2554" w:rsidP="007E2D29">
      <w:pPr>
        <w:pStyle w:val="EndNoteBibliography"/>
        <w:spacing w:after="0"/>
        <w:ind w:left="720" w:hanging="720"/>
      </w:pPr>
      <w:r>
        <w:t>30.</w:t>
      </w:r>
      <w:r>
        <w:tab/>
        <w:t xml:space="preserve">Fekete, R. and J. Jankovic, </w:t>
      </w:r>
      <w:r w:rsidRPr="39856238">
        <w:rPr>
          <w:i/>
          <w:iCs/>
        </w:rPr>
        <w:t>Upper facial chorea in Huntington disease.</w:t>
      </w:r>
      <w:r>
        <w:t xml:space="preserve"> Journal of Clinical Movement Disorders, 2014. </w:t>
      </w:r>
      <w:r w:rsidRPr="39856238">
        <w:rPr>
          <w:b/>
          <w:bCs/>
        </w:rPr>
        <w:t>1</w:t>
      </w:r>
      <w:r>
        <w:t>(1): p. 7.</w:t>
      </w:r>
    </w:p>
    <w:p w14:paraId="00690006" w14:textId="77777777" w:rsidR="00DE2554" w:rsidRPr="006C5024" w:rsidRDefault="00DE2554" w:rsidP="007E2D29">
      <w:pPr>
        <w:pStyle w:val="EndNoteBibliography"/>
        <w:spacing w:after="0"/>
        <w:ind w:left="720" w:hanging="720"/>
      </w:pPr>
      <w:r>
        <w:t>31.</w:t>
      </w:r>
      <w:r>
        <w:tab/>
        <w:t xml:space="preserve">Collazo, I.V.M. and W. Tobin, </w:t>
      </w:r>
      <w:r w:rsidRPr="39856238">
        <w:rPr>
          <w:i/>
          <w:iCs/>
        </w:rPr>
        <w:t>Facial myokymia and hemifacial spasm in multiple sclerosis: a descriptive study on clinical features and treatment outcomes.</w:t>
      </w:r>
      <w:r>
        <w:t xml:space="preserve"> The Neurologist, 2018. </w:t>
      </w:r>
      <w:r w:rsidRPr="39856238">
        <w:rPr>
          <w:b/>
          <w:bCs/>
        </w:rPr>
        <w:t>23</w:t>
      </w:r>
      <w:r>
        <w:t>(1): p. 1-6.</w:t>
      </w:r>
    </w:p>
    <w:p w14:paraId="57329861" w14:textId="77777777" w:rsidR="00DE2554" w:rsidRPr="006C5024" w:rsidRDefault="00DE2554" w:rsidP="007E2D29">
      <w:pPr>
        <w:pStyle w:val="EndNoteBibliography"/>
        <w:spacing w:after="0"/>
        <w:ind w:left="720" w:hanging="720"/>
      </w:pPr>
      <w:r>
        <w:t>32.</w:t>
      </w:r>
      <w:r>
        <w:tab/>
        <w:t xml:space="preserve">Lassemi, E., et al., </w:t>
      </w:r>
      <w:r w:rsidRPr="39856238">
        <w:rPr>
          <w:i/>
          <w:iCs/>
        </w:rPr>
        <w:t>Oral and facial manifestations of patients with multiple sclerosis.</w:t>
      </w:r>
      <w:r>
        <w:t xml:space="preserve"> Dentistry, 2014. </w:t>
      </w:r>
      <w:r w:rsidRPr="39856238">
        <w:rPr>
          <w:b/>
          <w:bCs/>
        </w:rPr>
        <w:t>4</w:t>
      </w:r>
      <w:r>
        <w:t>(2): p. 1.</w:t>
      </w:r>
    </w:p>
    <w:p w14:paraId="4B0CB5E7" w14:textId="77777777" w:rsidR="00DE2554" w:rsidRPr="006C5024" w:rsidRDefault="00DE2554" w:rsidP="007E2D29">
      <w:pPr>
        <w:pStyle w:val="EndNoteBibliography"/>
        <w:spacing w:after="0"/>
        <w:ind w:left="720" w:hanging="720"/>
      </w:pPr>
      <w:r>
        <w:t>33.</w:t>
      </w:r>
      <w:r>
        <w:tab/>
        <w:t xml:space="preserve">Masrori, P. and P. Van Damme, </w:t>
      </w:r>
      <w:r w:rsidRPr="39856238">
        <w:rPr>
          <w:i/>
          <w:iCs/>
        </w:rPr>
        <w:t>Amyotrophic lateral sclerosis: a clinical review.</w:t>
      </w:r>
      <w:r>
        <w:t xml:space="preserve"> European journal of neurology, 2020. </w:t>
      </w:r>
      <w:r w:rsidRPr="39856238">
        <w:rPr>
          <w:b/>
          <w:bCs/>
        </w:rPr>
        <w:t>27</w:t>
      </w:r>
      <w:r>
        <w:t>(10): p. 1918-1929.</w:t>
      </w:r>
    </w:p>
    <w:p w14:paraId="41AB4006" w14:textId="77777777" w:rsidR="00DE2554" w:rsidRPr="006C5024" w:rsidRDefault="00DE2554" w:rsidP="007E2D29">
      <w:pPr>
        <w:pStyle w:val="EndNoteBibliography"/>
        <w:spacing w:after="0"/>
        <w:ind w:left="720" w:hanging="720"/>
      </w:pPr>
      <w:r>
        <w:t>34.</w:t>
      </w:r>
      <w:r>
        <w:tab/>
        <w:t xml:space="preserve">Verma, A. and M. DM, </w:t>
      </w:r>
      <w:r w:rsidRPr="39856238">
        <w:rPr>
          <w:i/>
          <w:iCs/>
        </w:rPr>
        <w:t>Clinical manifestation and management of amyotrophic lateral sclerosis.</w:t>
      </w:r>
      <w:r>
        <w:t xml:space="preserve"> Exon Publications, 2021: p. 1-14.</w:t>
      </w:r>
    </w:p>
    <w:p w14:paraId="61C40F9A" w14:textId="77777777" w:rsidR="00DE2554" w:rsidRPr="006C5024" w:rsidRDefault="00DE2554" w:rsidP="007E2D29">
      <w:pPr>
        <w:pStyle w:val="EndNoteBibliography"/>
        <w:spacing w:after="0"/>
        <w:ind w:left="720" w:hanging="720"/>
      </w:pPr>
      <w:r>
        <w:t>35.</w:t>
      </w:r>
      <w:r>
        <w:tab/>
        <w:t xml:space="preserve">Salari, M., et al., </w:t>
      </w:r>
      <w:r w:rsidRPr="39856238">
        <w:rPr>
          <w:i/>
          <w:iCs/>
        </w:rPr>
        <w:t>A review of ocular movement abnormalities in hereditary cerebellar ataxias.</w:t>
      </w:r>
      <w:r>
        <w:t xml:space="preserve"> The Cerebellum, 2024. </w:t>
      </w:r>
      <w:r w:rsidRPr="39856238">
        <w:rPr>
          <w:b/>
          <w:bCs/>
        </w:rPr>
        <w:t>23</w:t>
      </w:r>
      <w:r>
        <w:t>(2): p. 702-721.</w:t>
      </w:r>
    </w:p>
    <w:p w14:paraId="39977697" w14:textId="77777777" w:rsidR="00DE2554" w:rsidRPr="006C5024" w:rsidRDefault="00DE2554" w:rsidP="007E2D29">
      <w:pPr>
        <w:pStyle w:val="EndNoteBibliography"/>
        <w:spacing w:after="0"/>
        <w:ind w:left="720" w:hanging="720"/>
      </w:pPr>
      <w:r>
        <w:lastRenderedPageBreak/>
        <w:t>36.</w:t>
      </w:r>
      <w:r>
        <w:tab/>
        <w:t xml:space="preserve">Levy, A. and A.E. Lang, </w:t>
      </w:r>
      <w:r w:rsidRPr="39856238">
        <w:rPr>
          <w:i/>
          <w:iCs/>
        </w:rPr>
        <w:t>Ataxia‐telangiectasia: a review of movement disorders, clinical features, and genotype correlations.</w:t>
      </w:r>
      <w:r>
        <w:t xml:space="preserve"> Movement Disorders, 2018. </w:t>
      </w:r>
      <w:r w:rsidRPr="39856238">
        <w:rPr>
          <w:b/>
          <w:bCs/>
        </w:rPr>
        <w:t>33</w:t>
      </w:r>
      <w:r>
        <w:t>(8): p. 1238-1247.</w:t>
      </w:r>
    </w:p>
    <w:p w14:paraId="02AD4B10" w14:textId="77777777" w:rsidR="00DE2554" w:rsidRPr="006C5024" w:rsidRDefault="00DE2554" w:rsidP="007E2D29">
      <w:pPr>
        <w:pStyle w:val="EndNoteBibliography"/>
        <w:spacing w:after="0"/>
        <w:ind w:left="720" w:hanging="720"/>
      </w:pPr>
      <w:r>
        <w:t>37.</w:t>
      </w:r>
      <w:r>
        <w:tab/>
        <w:t xml:space="preserve">Gierga, K., et al., </w:t>
      </w:r>
      <w:r w:rsidRPr="39856238">
        <w:rPr>
          <w:i/>
          <w:iCs/>
        </w:rPr>
        <w:t>Involvement of the cranial nerves and their nuclei in spinocerebellar ataxia type 2 (SCA2).</w:t>
      </w:r>
      <w:r>
        <w:t xml:space="preserve"> Acta neuropathologica, 2005. </w:t>
      </w:r>
      <w:r w:rsidRPr="39856238">
        <w:rPr>
          <w:b/>
          <w:bCs/>
        </w:rPr>
        <w:t>109</w:t>
      </w:r>
      <w:r>
        <w:t>(6): p. 617-631.</w:t>
      </w:r>
    </w:p>
    <w:p w14:paraId="4D254DDF" w14:textId="77777777" w:rsidR="00DE2554" w:rsidRPr="006C5024" w:rsidRDefault="00DE2554" w:rsidP="007E2D29">
      <w:pPr>
        <w:pStyle w:val="EndNoteBibliography"/>
        <w:spacing w:after="0"/>
        <w:ind w:left="720" w:hanging="720"/>
      </w:pPr>
      <w:r>
        <w:t>38.</w:t>
      </w:r>
      <w:r>
        <w:tab/>
        <w:t xml:space="preserve">Rajnoha, M., et al. </w:t>
      </w:r>
      <w:r w:rsidRPr="39856238">
        <w:rPr>
          <w:i/>
          <w:iCs/>
        </w:rPr>
        <w:t>Towards identification of hypomimia in Parkinson's disease based on face recognition methods</w:t>
      </w:r>
      <w:r>
        <w:t xml:space="preserve">. in </w:t>
      </w:r>
      <w:r w:rsidRPr="39856238">
        <w:rPr>
          <w:i/>
          <w:iCs/>
        </w:rPr>
        <w:t>2018 10th International Congress on Ultra Modern Telecommunications and Control Systems and Workshops (ICUMT)</w:t>
      </w:r>
      <w:r>
        <w:t>. 2018. IEEE.</w:t>
      </w:r>
    </w:p>
    <w:p w14:paraId="2B295289" w14:textId="77777777" w:rsidR="00DE2554" w:rsidRPr="006C5024" w:rsidRDefault="00DE2554" w:rsidP="007E2D29">
      <w:pPr>
        <w:pStyle w:val="EndNoteBibliography"/>
        <w:spacing w:after="0"/>
        <w:ind w:left="720" w:hanging="720"/>
      </w:pPr>
      <w:r>
        <w:t>39.</w:t>
      </w:r>
      <w:r>
        <w:tab/>
        <w:t xml:space="preserve">Yang, N., et al., </w:t>
      </w:r>
      <w:r w:rsidRPr="39856238">
        <w:rPr>
          <w:i/>
          <w:iCs/>
        </w:rPr>
        <w:t>Automated identification of early to mid-stage Parkinson’s disease using deep convolutional neural networks on static facial images.</w:t>
      </w:r>
      <w:r>
        <w:t xml:space="preserve"> Frontiers in Medical Technology, 2025. </w:t>
      </w:r>
      <w:r w:rsidRPr="39856238">
        <w:rPr>
          <w:b/>
          <w:bCs/>
        </w:rPr>
        <w:t>7</w:t>
      </w:r>
      <w:r>
        <w:t>: p. 1655199.</w:t>
      </w:r>
    </w:p>
    <w:p w14:paraId="6B50192D" w14:textId="77777777" w:rsidR="00DE2554" w:rsidRPr="006C5024" w:rsidRDefault="00DE2554" w:rsidP="007E2D29">
      <w:pPr>
        <w:pStyle w:val="EndNoteBibliography"/>
        <w:spacing w:after="0"/>
        <w:ind w:left="720" w:hanging="720"/>
      </w:pPr>
      <w:r>
        <w:t>40.</w:t>
      </w:r>
      <w:r>
        <w:tab/>
        <w:t xml:space="preserve">Abrami, A., et al., </w:t>
      </w:r>
      <w:r w:rsidRPr="39856238">
        <w:rPr>
          <w:i/>
          <w:iCs/>
        </w:rPr>
        <w:t>Automated computer vision assessment of hypomimia in Parkinson disease: proof-of-principle pilot study.</w:t>
      </w:r>
      <w:r>
        <w:t xml:space="preserve"> Journal of medical Internet research, 2021. </w:t>
      </w:r>
      <w:r w:rsidRPr="39856238">
        <w:rPr>
          <w:b/>
          <w:bCs/>
        </w:rPr>
        <w:t>23</w:t>
      </w:r>
      <w:r>
        <w:t>(2): p. e21037.</w:t>
      </w:r>
    </w:p>
    <w:p w14:paraId="7AE2B128" w14:textId="77777777" w:rsidR="00DE2554" w:rsidRPr="006C5024" w:rsidRDefault="00DE2554" w:rsidP="007E2D29">
      <w:pPr>
        <w:pStyle w:val="EndNoteBibliography"/>
        <w:spacing w:after="0"/>
        <w:ind w:left="720" w:hanging="720"/>
      </w:pPr>
      <w:r>
        <w:t>41.</w:t>
      </w:r>
      <w:r>
        <w:tab/>
        <w:t xml:space="preserve">Novotny, M., et al., </w:t>
      </w:r>
      <w:r w:rsidRPr="39856238">
        <w:rPr>
          <w:i/>
          <w:iCs/>
        </w:rPr>
        <w:t>Automated video-based assessment of facial bradykinesia in de-novo Parkinson’s disease.</w:t>
      </w:r>
      <w:r>
        <w:t xml:space="preserve"> NPJ digital medicine, 2022. </w:t>
      </w:r>
      <w:r w:rsidRPr="39856238">
        <w:rPr>
          <w:b/>
          <w:bCs/>
        </w:rPr>
        <w:t>5</w:t>
      </w:r>
      <w:r>
        <w:t>(1): p. 98.</w:t>
      </w:r>
    </w:p>
    <w:p w14:paraId="65B33541" w14:textId="77777777" w:rsidR="00DE2554" w:rsidRPr="006C5024" w:rsidRDefault="00DE2554" w:rsidP="007E2D29">
      <w:pPr>
        <w:pStyle w:val="EndNoteBibliography"/>
        <w:spacing w:after="0"/>
        <w:ind w:left="720" w:hanging="720"/>
      </w:pPr>
      <w:r>
        <w:t>42.</w:t>
      </w:r>
      <w:r>
        <w:tab/>
        <w:t xml:space="preserve">Rios-Urrego, C.D., et al., </w:t>
      </w:r>
      <w:r w:rsidRPr="39856238">
        <w:rPr>
          <w:i/>
          <w:iCs/>
        </w:rPr>
        <w:t>Dynamic cheek surface modeling for enhanced hypomimia detection in Parkinson’s disease.</w:t>
      </w:r>
      <w:r>
        <w:t xml:space="preserve"> Computers in Biology and Medicine, 2025. </w:t>
      </w:r>
      <w:r w:rsidRPr="39856238">
        <w:rPr>
          <w:b/>
          <w:bCs/>
        </w:rPr>
        <w:t>197</w:t>
      </w:r>
      <w:r>
        <w:t>: p. 110896.</w:t>
      </w:r>
    </w:p>
    <w:p w14:paraId="270EE3D8" w14:textId="77777777" w:rsidR="00DE2554" w:rsidRPr="006C5024" w:rsidRDefault="00DE2554" w:rsidP="007E2D29">
      <w:pPr>
        <w:pStyle w:val="EndNoteBibliography"/>
        <w:spacing w:after="0"/>
        <w:ind w:left="720" w:hanging="720"/>
      </w:pPr>
      <w:r>
        <w:t>43.</w:t>
      </w:r>
      <w:r>
        <w:tab/>
        <w:t xml:space="preserve">Kälble, L., et al., </w:t>
      </w:r>
      <w:r w:rsidRPr="39856238">
        <w:rPr>
          <w:i/>
          <w:iCs/>
        </w:rPr>
        <w:t>Automatic analysis of eyelid movement in de-novo Parkinson’s disease.</w:t>
      </w:r>
      <w:r>
        <w:t xml:space="preserve"> npj Parkinson's Disease, 2025. </w:t>
      </w:r>
      <w:r w:rsidRPr="39856238">
        <w:rPr>
          <w:b/>
          <w:bCs/>
        </w:rPr>
        <w:t>11</w:t>
      </w:r>
      <w:r>
        <w:t>(1): p. 153.</w:t>
      </w:r>
    </w:p>
    <w:p w14:paraId="01479829" w14:textId="77777777" w:rsidR="00DE2554" w:rsidRPr="006C5024" w:rsidRDefault="00DE2554" w:rsidP="007E2D29">
      <w:pPr>
        <w:pStyle w:val="EndNoteBibliography"/>
        <w:spacing w:after="0"/>
        <w:ind w:left="720" w:hanging="720"/>
      </w:pPr>
      <w:r>
        <w:t>44.</w:t>
      </w:r>
      <w:r>
        <w:tab/>
        <w:t xml:space="preserve">Serbée, E., et al., </w:t>
      </w:r>
      <w:r w:rsidRPr="39856238">
        <w:rPr>
          <w:i/>
          <w:iCs/>
        </w:rPr>
        <w:t>Facial expression analysis to uncover the relationship between sialorrhea and hypomimia in Parkinson’s disease.</w:t>
      </w:r>
      <w:r>
        <w:t xml:space="preserve"> Frontiers in Neurology, 2025. </w:t>
      </w:r>
      <w:r w:rsidRPr="39856238">
        <w:rPr>
          <w:b/>
          <w:bCs/>
        </w:rPr>
        <w:t>16</w:t>
      </w:r>
      <w:r>
        <w:t>: p. 1661043.</w:t>
      </w:r>
    </w:p>
    <w:p w14:paraId="32A50355" w14:textId="77777777" w:rsidR="00DE2554" w:rsidRPr="006C5024" w:rsidRDefault="00DE2554" w:rsidP="007E2D29">
      <w:pPr>
        <w:pStyle w:val="EndNoteBibliography"/>
        <w:spacing w:after="0"/>
        <w:ind w:left="720" w:hanging="720"/>
      </w:pPr>
      <w:r>
        <w:t>45.</w:t>
      </w:r>
      <w:r>
        <w:tab/>
        <w:t xml:space="preserve">Bandini, A., et al., </w:t>
      </w:r>
      <w:r w:rsidRPr="39856238">
        <w:rPr>
          <w:i/>
          <w:iCs/>
        </w:rPr>
        <w:t>Analysis of facial expressions in parkinson's disease through video-based automatic methods.</w:t>
      </w:r>
      <w:r>
        <w:t xml:space="preserve"> Journal of neuroscience methods, 2017. </w:t>
      </w:r>
      <w:r w:rsidRPr="39856238">
        <w:rPr>
          <w:b/>
          <w:bCs/>
        </w:rPr>
        <w:t>281</w:t>
      </w:r>
      <w:r>
        <w:t>: p. 7-20.</w:t>
      </w:r>
    </w:p>
    <w:p w14:paraId="7F7DB4AF" w14:textId="77777777" w:rsidR="00DE2554" w:rsidRPr="006C5024" w:rsidRDefault="00DE2554" w:rsidP="007E2D29">
      <w:pPr>
        <w:pStyle w:val="EndNoteBibliography"/>
        <w:spacing w:after="0"/>
        <w:ind w:left="720" w:hanging="720"/>
      </w:pPr>
      <w:r>
        <w:t>46.</w:t>
      </w:r>
      <w:r>
        <w:tab/>
        <w:t xml:space="preserve">Bowers, D., et al., </w:t>
      </w:r>
      <w:r w:rsidRPr="39856238">
        <w:rPr>
          <w:i/>
          <w:iCs/>
        </w:rPr>
        <w:t>Faces of emotion in Parkinsons disease: micro-expressivity and bradykinesia during voluntary facial expressions.</w:t>
      </w:r>
      <w:r>
        <w:t xml:space="preserve"> Journal of the International Neuropsychological Society, 2006. </w:t>
      </w:r>
      <w:r w:rsidRPr="39856238">
        <w:rPr>
          <w:b/>
          <w:bCs/>
        </w:rPr>
        <w:t>12</w:t>
      </w:r>
      <w:r>
        <w:t>(6): p. 765-773.</w:t>
      </w:r>
    </w:p>
    <w:p w14:paraId="14899CFE" w14:textId="77777777" w:rsidR="00DE2554" w:rsidRPr="006C5024" w:rsidRDefault="00DE2554" w:rsidP="007E2D29">
      <w:pPr>
        <w:pStyle w:val="EndNoteBibliography"/>
        <w:spacing w:after="0"/>
        <w:ind w:left="720" w:hanging="720"/>
      </w:pPr>
      <w:r>
        <w:t>47.</w:t>
      </w:r>
      <w:r>
        <w:tab/>
        <w:t xml:space="preserve">Gomez, L.F., et al. </w:t>
      </w:r>
      <w:r w:rsidRPr="39856238">
        <w:rPr>
          <w:i/>
          <w:iCs/>
        </w:rPr>
        <w:t>Improving Parkinson detection using dynamic features from evoked expressions in video</w:t>
      </w:r>
      <w:r>
        <w:t xml:space="preserve">. in </w:t>
      </w:r>
      <w:r w:rsidRPr="39856238">
        <w:rPr>
          <w:i/>
          <w:iCs/>
        </w:rPr>
        <w:t>Proceedings of the IEEE/CVF Conference on Computer Vision and Pattern Recognition</w:t>
      </w:r>
      <w:r>
        <w:t>. 2021.</w:t>
      </w:r>
    </w:p>
    <w:p w14:paraId="7E587E48" w14:textId="77777777" w:rsidR="00DE2554" w:rsidRPr="006C5024" w:rsidRDefault="00DE2554" w:rsidP="007E2D29">
      <w:pPr>
        <w:pStyle w:val="EndNoteBibliography"/>
        <w:spacing w:after="0"/>
        <w:ind w:left="720" w:hanging="720"/>
      </w:pPr>
      <w:r>
        <w:t>48.</w:t>
      </w:r>
      <w:r>
        <w:tab/>
        <w:t xml:space="preserve">Hou, X., et al., </w:t>
      </w:r>
      <w:r w:rsidRPr="39856238">
        <w:rPr>
          <w:i/>
          <w:iCs/>
        </w:rPr>
        <w:t>A markerless 2d video, facial feature recognition–based, artificial intelligence model to assist with screening for parkinson disease: development and usability study.</w:t>
      </w:r>
      <w:r>
        <w:t xml:space="preserve"> Journal of medical Internet research, 2021. </w:t>
      </w:r>
      <w:r w:rsidRPr="39856238">
        <w:rPr>
          <w:b/>
          <w:bCs/>
        </w:rPr>
        <w:t>23</w:t>
      </w:r>
      <w:r>
        <w:t>(11): p. e29554.</w:t>
      </w:r>
    </w:p>
    <w:p w14:paraId="23F19156" w14:textId="77777777" w:rsidR="00DE2554" w:rsidRPr="006C5024" w:rsidRDefault="00DE2554" w:rsidP="007E2D29">
      <w:pPr>
        <w:pStyle w:val="EndNoteBibliography"/>
        <w:spacing w:after="0"/>
        <w:ind w:left="720" w:hanging="720"/>
      </w:pPr>
      <w:r>
        <w:t>49.</w:t>
      </w:r>
      <w:r>
        <w:tab/>
        <w:t xml:space="preserve">Moshkova, A., et al. </w:t>
      </w:r>
      <w:r w:rsidRPr="39856238">
        <w:rPr>
          <w:i/>
          <w:iCs/>
        </w:rPr>
        <w:t>Facial emotional expression assessment in parkinson’s disease by automated algorithm based on action units</w:t>
      </w:r>
      <w:r>
        <w:t xml:space="preserve">. in </w:t>
      </w:r>
      <w:r w:rsidRPr="39856238">
        <w:rPr>
          <w:i/>
          <w:iCs/>
        </w:rPr>
        <w:t>2020 27th Conference of Open Innovations Association (FRUCT)</w:t>
      </w:r>
      <w:r>
        <w:t>. 2020. IEEE.</w:t>
      </w:r>
    </w:p>
    <w:p w14:paraId="0561496B" w14:textId="77777777" w:rsidR="00DE2554" w:rsidRPr="006C5024" w:rsidRDefault="00DE2554" w:rsidP="007E2D29">
      <w:pPr>
        <w:pStyle w:val="EndNoteBibliography"/>
        <w:spacing w:after="0"/>
        <w:ind w:left="720" w:hanging="720"/>
      </w:pPr>
      <w:r>
        <w:t>50.</w:t>
      </w:r>
      <w:r>
        <w:tab/>
        <w:t xml:space="preserve">Su, G., et al., </w:t>
      </w:r>
      <w:r w:rsidRPr="39856238">
        <w:rPr>
          <w:i/>
          <w:iCs/>
        </w:rPr>
        <w:t>Hypomimia recognition in Parkinson’s disease with semantic features.</w:t>
      </w:r>
      <w:r>
        <w:t xml:space="preserve"> ACM Transactions on Multimedia Computing, Communications, and Applications (TOMM), 2021. </w:t>
      </w:r>
      <w:r w:rsidRPr="39856238">
        <w:rPr>
          <w:b/>
          <w:bCs/>
        </w:rPr>
        <w:t>17</w:t>
      </w:r>
      <w:r>
        <w:t>(3s): p. 1-20.</w:t>
      </w:r>
    </w:p>
    <w:p w14:paraId="004A31B1" w14:textId="77777777" w:rsidR="00DE2554" w:rsidRPr="006C5024" w:rsidRDefault="00DE2554" w:rsidP="007E2D29">
      <w:pPr>
        <w:pStyle w:val="EndNoteBibliography"/>
        <w:spacing w:after="0"/>
        <w:ind w:left="720" w:hanging="720"/>
      </w:pPr>
      <w:r>
        <w:t>51.</w:t>
      </w:r>
      <w:r>
        <w:tab/>
        <w:t xml:space="preserve">Su, G., et al., </w:t>
      </w:r>
      <w:r w:rsidRPr="39856238">
        <w:rPr>
          <w:i/>
          <w:iCs/>
        </w:rPr>
        <w:t>Detection of hypomimia in patients with Parkinson’s disease via smile videos.</w:t>
      </w:r>
      <w:r>
        <w:t xml:space="preserve"> Annals of Translational Medicine, 2021. </w:t>
      </w:r>
      <w:r w:rsidRPr="39856238">
        <w:rPr>
          <w:b/>
          <w:bCs/>
        </w:rPr>
        <w:t>9</w:t>
      </w:r>
      <w:r>
        <w:t>(16): p. 1307.</w:t>
      </w:r>
    </w:p>
    <w:p w14:paraId="39610009" w14:textId="77777777" w:rsidR="00DE2554" w:rsidRPr="006C5024" w:rsidRDefault="00DE2554" w:rsidP="007E2D29">
      <w:pPr>
        <w:pStyle w:val="EndNoteBibliography"/>
        <w:spacing w:after="0"/>
        <w:ind w:left="720" w:hanging="720"/>
      </w:pPr>
      <w:r>
        <w:lastRenderedPageBreak/>
        <w:t>52.</w:t>
      </w:r>
      <w:r>
        <w:tab/>
        <w:t xml:space="preserve">Rinn, W.E., </w:t>
      </w:r>
      <w:r w:rsidRPr="39856238">
        <w:rPr>
          <w:i/>
          <w:iCs/>
        </w:rPr>
        <w:t>The neuropsychology of facial expression: a review of the neurological and psychological mechanisms for producing facial expressions.</w:t>
      </w:r>
      <w:r>
        <w:t xml:space="preserve"> Psychological bulletin, 1984. </w:t>
      </w:r>
      <w:r w:rsidRPr="39856238">
        <w:rPr>
          <w:b/>
          <w:bCs/>
        </w:rPr>
        <w:t>95</w:t>
      </w:r>
      <w:r>
        <w:t>(1): p. 52.</w:t>
      </w:r>
    </w:p>
    <w:p w14:paraId="594B1D9B" w14:textId="77777777" w:rsidR="00DE2554" w:rsidRPr="006C5024" w:rsidRDefault="00DE2554" w:rsidP="007E2D29">
      <w:pPr>
        <w:pStyle w:val="EndNoteBibliography"/>
        <w:spacing w:after="0"/>
        <w:ind w:left="720" w:hanging="720"/>
      </w:pPr>
      <w:r>
        <w:t>53.</w:t>
      </w:r>
      <w:r>
        <w:tab/>
        <w:t xml:space="preserve">Francis, M., et al., </w:t>
      </w:r>
      <w:r w:rsidRPr="39856238">
        <w:rPr>
          <w:i/>
          <w:iCs/>
        </w:rPr>
        <w:t>Rapid voluntary blinking as a clinical marker of parkinson’s disease.</w:t>
      </w:r>
      <w:r>
        <w:t xml:space="preserve"> Journal of Parkinson’s Disease, 2024. </w:t>
      </w:r>
      <w:r w:rsidRPr="39856238">
        <w:rPr>
          <w:b/>
          <w:bCs/>
        </w:rPr>
        <w:t>14</w:t>
      </w:r>
      <w:r>
        <w:t>(5): p. 993-997.</w:t>
      </w:r>
    </w:p>
    <w:p w14:paraId="31BB9E59" w14:textId="77777777" w:rsidR="00DE2554" w:rsidRPr="006C5024" w:rsidRDefault="00DE2554" w:rsidP="007E2D29">
      <w:pPr>
        <w:pStyle w:val="EndNoteBibliography"/>
        <w:spacing w:after="0"/>
        <w:ind w:left="720" w:hanging="720"/>
      </w:pPr>
      <w:r>
        <w:t>54.</w:t>
      </w:r>
      <w:r>
        <w:tab/>
        <w:t xml:space="preserve">Kimura, N., et al., </w:t>
      </w:r>
      <w:r w:rsidRPr="39856238">
        <w:rPr>
          <w:i/>
          <w:iCs/>
        </w:rPr>
        <w:t>Measurement of spontaneous blinks in patients with Parkinson's disease using a new high-speed blink analysis system.</w:t>
      </w:r>
      <w:r>
        <w:t xml:space="preserve"> Journal of the Neurological Sciences, 2017. </w:t>
      </w:r>
      <w:r w:rsidRPr="39856238">
        <w:rPr>
          <w:b/>
          <w:bCs/>
        </w:rPr>
        <w:t>380</w:t>
      </w:r>
      <w:r>
        <w:t>: p. 200-204.</w:t>
      </w:r>
    </w:p>
    <w:p w14:paraId="05B68A69" w14:textId="77777777" w:rsidR="00DE2554" w:rsidRPr="006C5024" w:rsidRDefault="00DE2554" w:rsidP="007E2D29">
      <w:pPr>
        <w:pStyle w:val="EndNoteBibliography"/>
        <w:spacing w:after="0"/>
        <w:ind w:left="720" w:hanging="720"/>
      </w:pPr>
      <w:r>
        <w:t>55.</w:t>
      </w:r>
      <w:r>
        <w:tab/>
        <w:t xml:space="preserve">Li, D., et al., </w:t>
      </w:r>
      <w:r w:rsidRPr="39856238">
        <w:rPr>
          <w:i/>
          <w:iCs/>
        </w:rPr>
        <w:t>Automating the analysis of eye movement for different neurodegenerative disorders.</w:t>
      </w:r>
      <w:r>
        <w:t xml:space="preserve"> Computers in Biology and Medicine, 2024. </w:t>
      </w:r>
      <w:r w:rsidRPr="39856238">
        <w:rPr>
          <w:b/>
          <w:bCs/>
        </w:rPr>
        <w:t>170</w:t>
      </w:r>
      <w:r>
        <w:t>: p. 107951.</w:t>
      </w:r>
    </w:p>
    <w:p w14:paraId="46E89BF6" w14:textId="77777777" w:rsidR="00DE2554" w:rsidRPr="006C5024" w:rsidRDefault="00DE2554" w:rsidP="007E2D29">
      <w:pPr>
        <w:pStyle w:val="EndNoteBibliography"/>
        <w:spacing w:after="0"/>
        <w:ind w:left="720" w:hanging="720"/>
      </w:pPr>
      <w:r>
        <w:t>56.</w:t>
      </w:r>
      <w:r>
        <w:tab/>
        <w:t xml:space="preserve">Marx, S., et al., </w:t>
      </w:r>
      <w:r w:rsidRPr="39856238">
        <w:rPr>
          <w:i/>
          <w:iCs/>
        </w:rPr>
        <w:t>Validation of mobile eye-tracking as novel and efficient means for differentiating progressive supranuclear palsy from Parkinson's disease.</w:t>
      </w:r>
      <w:r>
        <w:t xml:space="preserve"> Frontiers in behavioral neuroscience, 2012. </w:t>
      </w:r>
      <w:r w:rsidRPr="39856238">
        <w:rPr>
          <w:b/>
          <w:bCs/>
        </w:rPr>
        <w:t>6</w:t>
      </w:r>
      <w:r>
        <w:t>: p. 88.</w:t>
      </w:r>
    </w:p>
    <w:p w14:paraId="64B40096" w14:textId="77777777" w:rsidR="00DE2554" w:rsidRPr="006C5024" w:rsidRDefault="00DE2554" w:rsidP="007E2D29">
      <w:pPr>
        <w:pStyle w:val="EndNoteBibliography"/>
        <w:spacing w:after="0"/>
        <w:ind w:left="720" w:hanging="720"/>
      </w:pPr>
      <w:r>
        <w:t>57.</w:t>
      </w:r>
      <w:r>
        <w:tab/>
        <w:t xml:space="preserve">Quattrone, A., et al., </w:t>
      </w:r>
      <w:r w:rsidRPr="39856238">
        <w:rPr>
          <w:i/>
          <w:iCs/>
        </w:rPr>
        <w:t>Video-oculographic biomarkers for evaluating vertical ocular dysfunction in progressive supranuclear palsy.</w:t>
      </w:r>
      <w:r>
        <w:t xml:space="preserve"> Parkinsonism &amp; Related Disorders, 2022. </w:t>
      </w:r>
      <w:r w:rsidRPr="39856238">
        <w:rPr>
          <w:b/>
          <w:bCs/>
        </w:rPr>
        <w:t>99</w:t>
      </w:r>
      <w:r>
        <w:t>: p. 84-90.</w:t>
      </w:r>
    </w:p>
    <w:p w14:paraId="68875A9F" w14:textId="77777777" w:rsidR="00DE2554" w:rsidRPr="006C5024" w:rsidRDefault="00DE2554" w:rsidP="007E2D29">
      <w:pPr>
        <w:pStyle w:val="EndNoteBibliography"/>
        <w:spacing w:after="0"/>
        <w:ind w:left="720" w:hanging="720"/>
      </w:pPr>
      <w:r>
        <w:t>58.</w:t>
      </w:r>
      <w:r>
        <w:tab/>
        <w:t xml:space="preserve">Himle, M.B. and D.W. Woods, </w:t>
      </w:r>
      <w:r w:rsidRPr="39856238">
        <w:rPr>
          <w:i/>
          <w:iCs/>
        </w:rPr>
        <w:t>An experimental evaluation of tic suppression and the tic rebound effect.</w:t>
      </w:r>
      <w:r>
        <w:t xml:space="preserve"> Behaviour research and therapy, 2005. </w:t>
      </w:r>
      <w:r w:rsidRPr="39856238">
        <w:rPr>
          <w:b/>
          <w:bCs/>
        </w:rPr>
        <w:t>43</w:t>
      </w:r>
      <w:r>
        <w:t>(11): p. 1443-1451.</w:t>
      </w:r>
    </w:p>
    <w:p w14:paraId="2BAC87B0" w14:textId="77777777" w:rsidR="00DE2554" w:rsidRPr="006C5024" w:rsidRDefault="00DE2554" w:rsidP="007E2D29">
      <w:pPr>
        <w:pStyle w:val="EndNoteBibliography"/>
        <w:spacing w:after="0"/>
        <w:ind w:left="720" w:hanging="720"/>
      </w:pPr>
      <w:r>
        <w:t>59.</w:t>
      </w:r>
      <w:r>
        <w:tab/>
        <w:t xml:space="preserve">Yang, J., et al., </w:t>
      </w:r>
      <w:r w:rsidRPr="39856238">
        <w:rPr>
          <w:i/>
          <w:iCs/>
        </w:rPr>
        <w:t>Correlation between head tremble and the severity of Parkinson’s disease.</w:t>
      </w:r>
      <w:r>
        <w:t xml:space="preserve"> CNS Neuroscience &amp; Therapeutics, 2022. </w:t>
      </w:r>
      <w:r w:rsidRPr="39856238">
        <w:rPr>
          <w:b/>
          <w:bCs/>
        </w:rPr>
        <w:t>28</w:t>
      </w:r>
      <w:r>
        <w:t>(2): p. 218-225.</w:t>
      </w:r>
    </w:p>
    <w:p w14:paraId="14DE436E" w14:textId="77777777" w:rsidR="00DE2554" w:rsidRPr="006C5024" w:rsidRDefault="00DE2554" w:rsidP="007E2D29">
      <w:pPr>
        <w:pStyle w:val="EndNoteBibliography"/>
        <w:spacing w:after="0"/>
        <w:ind w:left="720" w:hanging="720"/>
      </w:pPr>
      <w:r>
        <w:t>60.</w:t>
      </w:r>
      <w:r>
        <w:tab/>
        <w:t xml:space="preserve">Ali, M.R., et al., </w:t>
      </w:r>
      <w:r w:rsidRPr="39856238">
        <w:rPr>
          <w:i/>
          <w:iCs/>
        </w:rPr>
        <w:t>Analyzing head pose in remotely collected videos of people with Parkinson’s disease.</w:t>
      </w:r>
      <w:r>
        <w:t xml:space="preserve"> ACM Transactions on Computing for Healthcare, 2021. </w:t>
      </w:r>
      <w:r w:rsidRPr="39856238">
        <w:rPr>
          <w:b/>
          <w:bCs/>
        </w:rPr>
        <w:t>2</w:t>
      </w:r>
      <w:r>
        <w:t>(4): p. 1-13.</w:t>
      </w:r>
    </w:p>
    <w:p w14:paraId="2DCD9A4B" w14:textId="77777777" w:rsidR="00DE2554" w:rsidRPr="006C5024" w:rsidRDefault="00DE2554" w:rsidP="007E2D29">
      <w:pPr>
        <w:pStyle w:val="EndNoteBibliography"/>
        <w:spacing w:after="0"/>
        <w:ind w:left="720" w:hanging="720"/>
      </w:pPr>
      <w:r>
        <w:t>61.</w:t>
      </w:r>
      <w:r>
        <w:tab/>
        <w:t xml:space="preserve">Brach, J.S. and J. VanSwearingen, </w:t>
      </w:r>
      <w:r w:rsidRPr="39856238">
        <w:rPr>
          <w:i/>
          <w:iCs/>
        </w:rPr>
        <w:t>Measuring fatigue related to facial muscle function.</w:t>
      </w:r>
      <w:r>
        <w:t xml:space="preserve"> Archives of physical medicine and rehabilitation, 1995. </w:t>
      </w:r>
      <w:r w:rsidRPr="39856238">
        <w:rPr>
          <w:b/>
          <w:bCs/>
        </w:rPr>
        <w:t>76</w:t>
      </w:r>
      <w:r>
        <w:t>(10): p. 905-908.</w:t>
      </w:r>
    </w:p>
    <w:p w14:paraId="43A50617" w14:textId="77777777" w:rsidR="00DE2554" w:rsidRPr="006C5024" w:rsidRDefault="00DE2554" w:rsidP="007E2D29">
      <w:pPr>
        <w:pStyle w:val="EndNoteBibliography"/>
        <w:spacing w:after="0"/>
        <w:ind w:left="720" w:hanging="720"/>
      </w:pPr>
      <w:r>
        <w:t>62.</w:t>
      </w:r>
      <w:r>
        <w:tab/>
        <w:t xml:space="preserve">Gaebel, W. and W. Wölwer, </w:t>
      </w:r>
      <w:r w:rsidRPr="39856238">
        <w:rPr>
          <w:i/>
          <w:iCs/>
        </w:rPr>
        <w:t>Facial expressivity in the course of schizophrenia and depression.</w:t>
      </w:r>
      <w:r>
        <w:t xml:space="preserve"> European archives of psychiatry and clinical neuroscience, 2004. </w:t>
      </w:r>
      <w:r w:rsidRPr="39856238">
        <w:rPr>
          <w:b/>
          <w:bCs/>
        </w:rPr>
        <w:t>254</w:t>
      </w:r>
      <w:r>
        <w:t>(5): p. 335-342.</w:t>
      </w:r>
    </w:p>
    <w:p w14:paraId="2CE767D7" w14:textId="77777777" w:rsidR="00DE2554" w:rsidRPr="006C5024" w:rsidRDefault="00DE2554" w:rsidP="007E2D29">
      <w:pPr>
        <w:pStyle w:val="EndNoteBibliography"/>
        <w:spacing w:after="0"/>
        <w:ind w:left="720" w:hanging="720"/>
      </w:pPr>
      <w:r>
        <w:t>63.</w:t>
      </w:r>
      <w:r>
        <w:tab/>
        <w:t xml:space="preserve">Amprimo, G., et al., </w:t>
      </w:r>
      <w:r w:rsidRPr="39856238">
        <w:rPr>
          <w:i/>
          <w:iCs/>
        </w:rPr>
        <w:t>Deep learning for hand tracking in Parkinson’s disease video-based assessment: current and future perspectives.</w:t>
      </w:r>
      <w:r>
        <w:t xml:space="preserve"> Artificial Intelligence in Medicine, 2024. </w:t>
      </w:r>
      <w:r w:rsidRPr="39856238">
        <w:rPr>
          <w:b/>
          <w:bCs/>
        </w:rPr>
        <w:t>154</w:t>
      </w:r>
      <w:r>
        <w:t>: p. 102914.</w:t>
      </w:r>
    </w:p>
    <w:p w14:paraId="44876185" w14:textId="77777777" w:rsidR="00DE2554" w:rsidRPr="006C5024" w:rsidRDefault="00DE2554" w:rsidP="007E2D29">
      <w:pPr>
        <w:pStyle w:val="EndNoteBibliography"/>
        <w:spacing w:after="0"/>
        <w:ind w:left="720" w:hanging="720"/>
      </w:pPr>
      <w:r>
        <w:t>64.</w:t>
      </w:r>
      <w:r>
        <w:tab/>
        <w:t xml:space="preserve">Friedrich, M.U., et al., </w:t>
      </w:r>
      <w:r w:rsidRPr="39856238">
        <w:rPr>
          <w:i/>
          <w:iCs/>
        </w:rPr>
        <w:t>Computer vision in clinical neurology: a review.</w:t>
      </w:r>
      <w:r>
        <w:t xml:space="preserve"> JAMA neurology, 2025. </w:t>
      </w:r>
      <w:r w:rsidRPr="39856238">
        <w:rPr>
          <w:b/>
          <w:bCs/>
        </w:rPr>
        <w:t>82</w:t>
      </w:r>
      <w:r>
        <w:t>(4): p. 407-415.</w:t>
      </w:r>
    </w:p>
    <w:p w14:paraId="18B510EC" w14:textId="77777777" w:rsidR="00DE2554" w:rsidRPr="006C5024" w:rsidRDefault="00DE2554" w:rsidP="007E2D29">
      <w:pPr>
        <w:pStyle w:val="EndNoteBibliography"/>
        <w:spacing w:after="0"/>
        <w:ind w:left="720" w:hanging="720"/>
      </w:pPr>
      <w:r>
        <w:t>65.</w:t>
      </w:r>
      <w:r>
        <w:tab/>
        <w:t xml:space="preserve">Michely, J., et al., </w:t>
      </w:r>
      <w:r w:rsidRPr="39856238">
        <w:rPr>
          <w:i/>
          <w:iCs/>
        </w:rPr>
        <w:t>Dopaminergic modulation of motor network dynamics in Parkinson’s disease.</w:t>
      </w:r>
      <w:r>
        <w:t xml:space="preserve"> Brain, 2015. </w:t>
      </w:r>
      <w:r w:rsidRPr="39856238">
        <w:rPr>
          <w:b/>
          <w:bCs/>
        </w:rPr>
        <w:t>138</w:t>
      </w:r>
      <w:r>
        <w:t>(3): p. 664-678.</w:t>
      </w:r>
    </w:p>
    <w:p w14:paraId="7556ECE5" w14:textId="77777777" w:rsidR="00DE2554" w:rsidRPr="006C5024" w:rsidRDefault="00DE2554" w:rsidP="007E2D29">
      <w:pPr>
        <w:pStyle w:val="EndNoteBibliography"/>
        <w:spacing w:after="0"/>
        <w:ind w:left="720" w:hanging="720"/>
      </w:pPr>
      <w:r>
        <w:t>66.</w:t>
      </w:r>
      <w:r>
        <w:tab/>
        <w:t xml:space="preserve">Witt, S.T., A.R. Laird, and M.E. Meyerand, </w:t>
      </w:r>
      <w:r w:rsidRPr="39856238">
        <w:rPr>
          <w:i/>
          <w:iCs/>
        </w:rPr>
        <w:t>Functional neuroimaging correlates of finger-tapping task variations: an ALE meta-analysis.</w:t>
      </w:r>
      <w:r>
        <w:t xml:space="preserve"> Neuroimage, 2008. </w:t>
      </w:r>
      <w:r w:rsidRPr="39856238">
        <w:rPr>
          <w:b/>
          <w:bCs/>
        </w:rPr>
        <w:t>42</w:t>
      </w:r>
      <w:r>
        <w:t>(1): p. 343-356.</w:t>
      </w:r>
    </w:p>
    <w:p w14:paraId="22CB121E" w14:textId="77777777" w:rsidR="00DE2554" w:rsidRPr="006C5024" w:rsidRDefault="00DE2554" w:rsidP="007E2D29">
      <w:pPr>
        <w:pStyle w:val="EndNoteBibliography"/>
        <w:spacing w:after="0"/>
        <w:ind w:left="720" w:hanging="720"/>
      </w:pPr>
      <w:r>
        <w:t>67.</w:t>
      </w:r>
      <w:r>
        <w:tab/>
        <w:t xml:space="preserve">Fasano, A., A. Mazzoni, and E. Falotico, </w:t>
      </w:r>
      <w:r w:rsidRPr="39856238">
        <w:rPr>
          <w:i/>
          <w:iCs/>
        </w:rPr>
        <w:t>Reaching and grasping movements in Parkinson’s disease: a review.</w:t>
      </w:r>
      <w:r>
        <w:t xml:space="preserve"> Journal of Parkinson’s disease, 2022. </w:t>
      </w:r>
      <w:r w:rsidRPr="39856238">
        <w:rPr>
          <w:b/>
          <w:bCs/>
        </w:rPr>
        <w:t>12</w:t>
      </w:r>
      <w:r>
        <w:t>(4): p. 1083-1113.</w:t>
      </w:r>
    </w:p>
    <w:p w14:paraId="6382C537" w14:textId="77777777" w:rsidR="00DE2554" w:rsidRPr="006C5024" w:rsidRDefault="00DE2554" w:rsidP="007E2D29">
      <w:pPr>
        <w:pStyle w:val="EndNoteBibliography"/>
        <w:spacing w:after="0"/>
        <w:ind w:left="720" w:hanging="720"/>
      </w:pPr>
      <w:r>
        <w:t>68.</w:t>
      </w:r>
      <w:r>
        <w:tab/>
        <w:t xml:space="preserve">Buijink, A.W., A.-F. van Rootselaar, and R.C. Helmich, </w:t>
      </w:r>
      <w:r w:rsidRPr="39856238">
        <w:rPr>
          <w:i/>
          <w:iCs/>
        </w:rPr>
        <w:t>Connecting tremors–a circuits perspective.</w:t>
      </w:r>
      <w:r>
        <w:t xml:space="preserve"> Current opinion in neurology, 2022. </w:t>
      </w:r>
      <w:r w:rsidRPr="39856238">
        <w:rPr>
          <w:b/>
          <w:bCs/>
        </w:rPr>
        <w:t>35</w:t>
      </w:r>
      <w:r>
        <w:t>(4): p. 518-524.</w:t>
      </w:r>
    </w:p>
    <w:p w14:paraId="2AD4B14A" w14:textId="77777777" w:rsidR="00DE2554" w:rsidRPr="006C5024" w:rsidRDefault="00DE2554" w:rsidP="007E2D29">
      <w:pPr>
        <w:pStyle w:val="EndNoteBibliography"/>
        <w:spacing w:after="0"/>
        <w:ind w:left="720" w:hanging="720"/>
      </w:pPr>
      <w:r>
        <w:lastRenderedPageBreak/>
        <w:t>69.</w:t>
      </w:r>
      <w:r>
        <w:tab/>
        <w:t xml:space="preserve">Williams, S., et al., </w:t>
      </w:r>
      <w:r w:rsidRPr="39856238">
        <w:rPr>
          <w:i/>
          <w:iCs/>
        </w:rPr>
        <w:t>The discerning eye of computer vision: Can it measure Parkinson's finger tap bradykinesia?</w:t>
      </w:r>
      <w:r>
        <w:t xml:space="preserve"> Journal of the Neurological Sciences, 2020. </w:t>
      </w:r>
      <w:r w:rsidRPr="39856238">
        <w:rPr>
          <w:b/>
          <w:bCs/>
        </w:rPr>
        <w:t>416</w:t>
      </w:r>
      <w:r>
        <w:t>: p. 117003.</w:t>
      </w:r>
    </w:p>
    <w:p w14:paraId="3CA22359" w14:textId="77777777" w:rsidR="00DE2554" w:rsidRPr="006C5024" w:rsidRDefault="00DE2554" w:rsidP="007E2D29">
      <w:pPr>
        <w:pStyle w:val="EndNoteBibliography"/>
        <w:spacing w:after="0"/>
        <w:ind w:left="720" w:hanging="720"/>
      </w:pPr>
      <w:r>
        <w:t>70.</w:t>
      </w:r>
      <w:r>
        <w:tab/>
        <w:t xml:space="preserve">Li, R., et al., </w:t>
      </w:r>
      <w:r w:rsidRPr="39856238">
        <w:rPr>
          <w:i/>
          <w:iCs/>
        </w:rPr>
        <w:t>Moving towards intelligent telemedicine: Computer vision measurement of human movement.</w:t>
      </w:r>
      <w:r>
        <w:t xml:space="preserve"> Computers in Biology and Medicine, 2022. </w:t>
      </w:r>
      <w:r w:rsidRPr="39856238">
        <w:rPr>
          <w:b/>
          <w:bCs/>
        </w:rPr>
        <w:t>147</w:t>
      </w:r>
      <w:r>
        <w:t>: p. 105776.</w:t>
      </w:r>
    </w:p>
    <w:p w14:paraId="3332E167" w14:textId="77777777" w:rsidR="00DE2554" w:rsidRPr="006C5024" w:rsidRDefault="00DE2554" w:rsidP="007E2D29">
      <w:pPr>
        <w:pStyle w:val="EndNoteBibliography"/>
        <w:spacing w:after="0"/>
        <w:ind w:left="720" w:hanging="720"/>
      </w:pPr>
      <w:r>
        <w:t>71.</w:t>
      </w:r>
      <w:r>
        <w:tab/>
        <w:t xml:space="preserve">Islam, M.S., et al., </w:t>
      </w:r>
      <w:r w:rsidRPr="39856238">
        <w:rPr>
          <w:i/>
          <w:iCs/>
        </w:rPr>
        <w:t>Using AI to measure Parkinson’s disease severity at home.</w:t>
      </w:r>
      <w:r>
        <w:t xml:space="preserve"> NPJ digital medicine, 2023. </w:t>
      </w:r>
      <w:r w:rsidRPr="39856238">
        <w:rPr>
          <w:b/>
          <w:bCs/>
        </w:rPr>
        <w:t>6</w:t>
      </w:r>
      <w:r>
        <w:t>(1): p. 156.</w:t>
      </w:r>
    </w:p>
    <w:p w14:paraId="41FDFE9D" w14:textId="77777777" w:rsidR="00DE2554" w:rsidRPr="006C5024" w:rsidRDefault="00DE2554" w:rsidP="007E2D29">
      <w:pPr>
        <w:pStyle w:val="EndNoteBibliography"/>
        <w:spacing w:after="0"/>
        <w:ind w:left="720" w:hanging="720"/>
      </w:pPr>
      <w:r>
        <w:t>72.</w:t>
      </w:r>
      <w:r>
        <w:tab/>
        <w:t xml:space="preserve">Alty, J., et al., </w:t>
      </w:r>
      <w:r w:rsidRPr="39856238">
        <w:rPr>
          <w:i/>
          <w:iCs/>
        </w:rPr>
        <w:t>The TAS Test project: a prospective longitudinal validation of new online motor-cognitive tests to detect preclinical Alzheimer’s disease and estimate 5-year risks of cognitive decline and dementia.</w:t>
      </w:r>
      <w:r>
        <w:t xml:space="preserve"> BMC neurology, 2022. </w:t>
      </w:r>
      <w:r w:rsidRPr="39856238">
        <w:rPr>
          <w:b/>
          <w:bCs/>
        </w:rPr>
        <w:t>22</w:t>
      </w:r>
      <w:r>
        <w:t>(1): p. 266.</w:t>
      </w:r>
    </w:p>
    <w:p w14:paraId="481DB0D7" w14:textId="77777777" w:rsidR="00DE2554" w:rsidRPr="006C5024" w:rsidRDefault="00DE2554" w:rsidP="007E2D29">
      <w:pPr>
        <w:pStyle w:val="EndNoteBibliography"/>
        <w:spacing w:after="0"/>
        <w:ind w:left="720" w:hanging="720"/>
      </w:pPr>
      <w:r>
        <w:t>73.</w:t>
      </w:r>
      <w:r>
        <w:tab/>
        <w:t xml:space="preserve">Amprimo, G., et al., </w:t>
      </w:r>
      <w:r w:rsidRPr="39856238">
        <w:rPr>
          <w:i/>
          <w:iCs/>
        </w:rPr>
        <w:t>Hand tracking for clinical applications: Validation of the Google MediaPipe Hand (GMH) and the depth-enhanced GMH-D frameworks.</w:t>
      </w:r>
      <w:r>
        <w:t xml:space="preserve"> Biomedical Signal Processing and Control, 2024. </w:t>
      </w:r>
      <w:r w:rsidRPr="39856238">
        <w:rPr>
          <w:b/>
          <w:bCs/>
        </w:rPr>
        <w:t>96</w:t>
      </w:r>
      <w:r>
        <w:t>: p. 106508.</w:t>
      </w:r>
    </w:p>
    <w:p w14:paraId="3615FFD9" w14:textId="77777777" w:rsidR="00DE2554" w:rsidRPr="006C5024" w:rsidRDefault="00DE2554" w:rsidP="007E2D29">
      <w:pPr>
        <w:pStyle w:val="EndNoteBibliography"/>
        <w:spacing w:after="0"/>
        <w:ind w:left="720" w:hanging="720"/>
      </w:pPr>
      <w:r>
        <w:t>74.</w:t>
      </w:r>
      <w:r>
        <w:tab/>
        <w:t xml:space="preserve">Friedrich, M.U., et al., </w:t>
      </w:r>
      <w:r w:rsidRPr="39856238">
        <w:rPr>
          <w:i/>
          <w:iCs/>
        </w:rPr>
        <w:t>Validation and application of computer vision algorithms for video-based tremor analysis.</w:t>
      </w:r>
      <w:r>
        <w:t xml:space="preserve"> npj Digital Medicine, 2024. </w:t>
      </w:r>
      <w:r w:rsidRPr="39856238">
        <w:rPr>
          <w:b/>
          <w:bCs/>
        </w:rPr>
        <w:t>7</w:t>
      </w:r>
      <w:r>
        <w:t>(1): p. 165.</w:t>
      </w:r>
    </w:p>
    <w:p w14:paraId="0504F636" w14:textId="77777777" w:rsidR="00DE2554" w:rsidRPr="006C5024" w:rsidRDefault="00DE2554" w:rsidP="007E2D29">
      <w:pPr>
        <w:pStyle w:val="EndNoteBibliography"/>
        <w:spacing w:after="0"/>
        <w:ind w:left="720" w:hanging="720"/>
      </w:pPr>
      <w:r>
        <w:t>75.</w:t>
      </w:r>
      <w:r>
        <w:tab/>
        <w:t xml:space="preserve">Guarín, D.L., </w:t>
      </w:r>
      <w:r w:rsidRPr="39856238">
        <w:rPr>
          <w:i/>
          <w:iCs/>
        </w:rPr>
        <w:t>Video-based quantification of hand postural tremor without external references. Integrating postural tremor quantification into visionMD.</w:t>
      </w:r>
      <w:r>
        <w:t xml:space="preserve"> npj Parkinson's Disease, 2025. </w:t>
      </w:r>
      <w:r w:rsidRPr="39856238">
        <w:rPr>
          <w:b/>
          <w:bCs/>
        </w:rPr>
        <w:t>11</w:t>
      </w:r>
      <w:r>
        <w:t>(1): p. 351.</w:t>
      </w:r>
    </w:p>
    <w:p w14:paraId="2A6628F2" w14:textId="77777777" w:rsidR="00DE2554" w:rsidRPr="006C5024" w:rsidRDefault="00DE2554" w:rsidP="007E2D29">
      <w:pPr>
        <w:pStyle w:val="EndNoteBibliography"/>
        <w:spacing w:after="0"/>
        <w:ind w:left="720" w:hanging="720"/>
      </w:pPr>
      <w:r>
        <w:t>76.</w:t>
      </w:r>
      <w:r>
        <w:tab/>
        <w:t xml:space="preserve">Wang, X., et al., </w:t>
      </w:r>
      <w:r w:rsidRPr="39856238">
        <w:rPr>
          <w:i/>
          <w:iCs/>
        </w:rPr>
        <w:t>Hand tremor detection in videos with cluttered background using neural network based approaches.</w:t>
      </w:r>
      <w:r>
        <w:t xml:space="preserve"> Health Information Science and Systems, 2021. </w:t>
      </w:r>
      <w:r w:rsidRPr="39856238">
        <w:rPr>
          <w:b/>
          <w:bCs/>
        </w:rPr>
        <w:t>9</w:t>
      </w:r>
      <w:r>
        <w:t>(1): p. 30.</w:t>
      </w:r>
    </w:p>
    <w:p w14:paraId="2C3D8FA7" w14:textId="77777777" w:rsidR="00DE2554" w:rsidRPr="006C5024" w:rsidRDefault="00DE2554" w:rsidP="007E2D29">
      <w:pPr>
        <w:pStyle w:val="EndNoteBibliography"/>
        <w:spacing w:after="0"/>
        <w:ind w:left="720" w:hanging="720"/>
      </w:pPr>
      <w:r>
        <w:t>77.</w:t>
      </w:r>
      <w:r>
        <w:tab/>
        <w:t xml:space="preserve">Li, R., et al., </w:t>
      </w:r>
      <w:r w:rsidRPr="39856238">
        <w:rPr>
          <w:i/>
          <w:iCs/>
        </w:rPr>
        <w:t>Evaluating the impact of human expertise in human-centered AI: A case study on finger-tapping video analysis for dementia detection.</w:t>
      </w:r>
      <w:r>
        <w:t xml:space="preserve"> Computers in Biology and Medicine, 2025. </w:t>
      </w:r>
      <w:r w:rsidRPr="39856238">
        <w:rPr>
          <w:b/>
          <w:bCs/>
        </w:rPr>
        <w:t>194</w:t>
      </w:r>
      <w:r>
        <w:t>: p. 110468.</w:t>
      </w:r>
    </w:p>
    <w:p w14:paraId="50BCB4F0" w14:textId="77777777" w:rsidR="00DE2554" w:rsidRPr="006C5024" w:rsidRDefault="00DE2554" w:rsidP="007E2D29">
      <w:pPr>
        <w:pStyle w:val="EndNoteBibliography"/>
        <w:spacing w:after="0"/>
        <w:ind w:left="720" w:hanging="720"/>
      </w:pPr>
      <w:r>
        <w:t>78.</w:t>
      </w:r>
      <w:r>
        <w:tab/>
        <w:t xml:space="preserve">Acevedo Trebbau, G.T., A. Bandini, and D.L. Guarin. </w:t>
      </w:r>
      <w:r w:rsidRPr="39856238">
        <w:rPr>
          <w:i/>
          <w:iCs/>
        </w:rPr>
        <w:t>Video-based hand pose estimation for remote assessment of bradykinesia in Parkinson’s disease</w:t>
      </w:r>
      <w:r>
        <w:t xml:space="preserve">. in </w:t>
      </w:r>
      <w:r w:rsidRPr="39856238">
        <w:rPr>
          <w:i/>
          <w:iCs/>
        </w:rPr>
        <w:t>International Workshop on PRedictive Intelligence In MEdicine</w:t>
      </w:r>
      <w:r>
        <w:t>. 2023. Springer.</w:t>
      </w:r>
    </w:p>
    <w:p w14:paraId="727628A9" w14:textId="77777777" w:rsidR="00DE2554" w:rsidRPr="006C5024" w:rsidRDefault="00DE2554" w:rsidP="007E2D29">
      <w:pPr>
        <w:pStyle w:val="EndNoteBibliography"/>
        <w:spacing w:after="0"/>
        <w:ind w:left="720" w:hanging="720"/>
      </w:pPr>
      <w:r>
        <w:t>79.</w:t>
      </w:r>
      <w:r>
        <w:tab/>
        <w:t xml:space="preserve">Li, R., et al., </w:t>
      </w:r>
      <w:r w:rsidRPr="39856238">
        <w:rPr>
          <w:i/>
          <w:iCs/>
        </w:rPr>
        <w:t>Rapid-Motion-Track: Markerless tracking of fast human motion with deep learning.</w:t>
      </w:r>
      <w:r>
        <w:t xml:space="preserve"> Intelligence-Based Medicine, 2024. </w:t>
      </w:r>
      <w:r w:rsidRPr="39856238">
        <w:rPr>
          <w:b/>
          <w:bCs/>
        </w:rPr>
        <w:t>10</w:t>
      </w:r>
      <w:r>
        <w:t>: p. 100162.</w:t>
      </w:r>
    </w:p>
    <w:p w14:paraId="3A02D48E" w14:textId="77777777" w:rsidR="00DE2554" w:rsidRPr="006C5024" w:rsidRDefault="00DE2554" w:rsidP="007E2D29">
      <w:pPr>
        <w:pStyle w:val="EndNoteBibliography"/>
        <w:spacing w:after="0"/>
        <w:ind w:left="720" w:hanging="720"/>
      </w:pPr>
      <w:r>
        <w:t>80.</w:t>
      </w:r>
      <w:r>
        <w:tab/>
        <w:t xml:space="preserve">Wolke, R., et al., </w:t>
      </w:r>
      <w:r w:rsidRPr="39856238">
        <w:rPr>
          <w:i/>
          <w:iCs/>
        </w:rPr>
        <w:t>Validity of tremor analysis using smartphone compatible computer vision frameworks.</w:t>
      </w:r>
      <w:r>
        <w:t xml:space="preserve"> Scientific reports, 2025. </w:t>
      </w:r>
      <w:r w:rsidRPr="39856238">
        <w:rPr>
          <w:b/>
          <w:bCs/>
        </w:rPr>
        <w:t>15</w:t>
      </w:r>
      <w:r>
        <w:t>(1): p. 13391.</w:t>
      </w:r>
    </w:p>
    <w:p w14:paraId="19A11A7D" w14:textId="77777777" w:rsidR="00DE2554" w:rsidRPr="006C5024" w:rsidRDefault="00DE2554" w:rsidP="007E2D29">
      <w:pPr>
        <w:pStyle w:val="EndNoteBibliography"/>
        <w:spacing w:after="0"/>
        <w:ind w:left="720" w:hanging="720"/>
      </w:pPr>
      <w:r>
        <w:t>81.</w:t>
      </w:r>
      <w:r>
        <w:tab/>
        <w:t xml:space="preserve">Li, R., et al., </w:t>
      </w:r>
      <w:r w:rsidRPr="39856238">
        <w:rPr>
          <w:i/>
          <w:iCs/>
        </w:rPr>
        <w:t>Parallel scale de-blur net for sharpening video images for remote clinical assessment of hand movements.</w:t>
      </w:r>
      <w:r>
        <w:t xml:space="preserve"> Expert Systems with Applications, 2024. </w:t>
      </w:r>
      <w:r w:rsidRPr="39856238">
        <w:rPr>
          <w:b/>
          <w:bCs/>
        </w:rPr>
        <w:t>235</w:t>
      </w:r>
      <w:r>
        <w:t>: p. 121093.</w:t>
      </w:r>
    </w:p>
    <w:p w14:paraId="5481EB26" w14:textId="77777777" w:rsidR="00DE2554" w:rsidRPr="006C5024" w:rsidRDefault="00DE2554" w:rsidP="007E2D29">
      <w:pPr>
        <w:pStyle w:val="EndNoteBibliography"/>
        <w:spacing w:after="0"/>
        <w:ind w:left="720" w:hanging="720"/>
      </w:pPr>
      <w:r>
        <w:t>82.</w:t>
      </w:r>
      <w:r>
        <w:tab/>
        <w:t xml:space="preserve">Snijders, A.H., et al., </w:t>
      </w:r>
      <w:r w:rsidRPr="39856238">
        <w:rPr>
          <w:i/>
          <w:iCs/>
        </w:rPr>
        <w:t>Neurological gait disorders in elderly people: clinical approach and classification.</w:t>
      </w:r>
      <w:r>
        <w:t xml:space="preserve"> The Lancet Neurology, 2007. </w:t>
      </w:r>
      <w:r w:rsidRPr="39856238">
        <w:rPr>
          <w:b/>
          <w:bCs/>
        </w:rPr>
        <w:t>6</w:t>
      </w:r>
      <w:r>
        <w:t>(1): p. 63-74.</w:t>
      </w:r>
    </w:p>
    <w:p w14:paraId="1727046C" w14:textId="77777777" w:rsidR="00DE2554" w:rsidRPr="006C5024" w:rsidRDefault="00DE2554" w:rsidP="007E2D29">
      <w:pPr>
        <w:pStyle w:val="EndNoteBibliography"/>
        <w:spacing w:after="0"/>
        <w:ind w:left="720" w:hanging="720"/>
      </w:pPr>
      <w:r>
        <w:t>83.</w:t>
      </w:r>
      <w:r>
        <w:tab/>
        <w:t xml:space="preserve">Jahn, K., A. Zwergal, and R. Schniepp, </w:t>
      </w:r>
      <w:r w:rsidRPr="39856238">
        <w:rPr>
          <w:i/>
          <w:iCs/>
        </w:rPr>
        <w:t>Gait disturbances in old age: classification, diagnosis, and treatment from a neurological perspective.</w:t>
      </w:r>
      <w:r>
        <w:t xml:space="preserve"> Deutsches Ärzteblatt International, 2010. </w:t>
      </w:r>
      <w:r w:rsidRPr="39856238">
        <w:rPr>
          <w:b/>
          <w:bCs/>
        </w:rPr>
        <w:t>107</w:t>
      </w:r>
      <w:r>
        <w:t>(17): p. 306.</w:t>
      </w:r>
    </w:p>
    <w:p w14:paraId="4EE16120" w14:textId="77777777" w:rsidR="00DE2554" w:rsidRPr="006C5024" w:rsidRDefault="00DE2554" w:rsidP="007E2D29">
      <w:pPr>
        <w:pStyle w:val="EndNoteBibliography"/>
        <w:spacing w:after="0"/>
        <w:ind w:left="720" w:hanging="720"/>
      </w:pPr>
      <w:r>
        <w:t>84.</w:t>
      </w:r>
      <w:r>
        <w:tab/>
        <w:t xml:space="preserve">Schniepp, R., et al., </w:t>
      </w:r>
      <w:r w:rsidRPr="39856238">
        <w:rPr>
          <w:i/>
          <w:iCs/>
        </w:rPr>
        <w:t>Fall prediction in neurological gait disorders: differential contributions from clinical assessment, gait analysis, and daily-life mobility monitoring.</w:t>
      </w:r>
      <w:r>
        <w:t xml:space="preserve"> Journal of neurology, 2021. </w:t>
      </w:r>
      <w:r w:rsidRPr="39856238">
        <w:rPr>
          <w:b/>
          <w:bCs/>
        </w:rPr>
        <w:t>268</w:t>
      </w:r>
      <w:r>
        <w:t>(9): p. 3421-3434.</w:t>
      </w:r>
    </w:p>
    <w:p w14:paraId="3757E3D0" w14:textId="77777777" w:rsidR="00DE2554" w:rsidRPr="006C5024" w:rsidRDefault="00DE2554" w:rsidP="007E2D29">
      <w:pPr>
        <w:pStyle w:val="EndNoteBibliography"/>
        <w:spacing w:after="0"/>
        <w:ind w:left="720" w:hanging="720"/>
      </w:pPr>
      <w:r>
        <w:t>85.</w:t>
      </w:r>
      <w:r>
        <w:tab/>
        <w:t xml:space="preserve">Goetz, C.G., et al., </w:t>
      </w:r>
      <w:r w:rsidRPr="39856238">
        <w:rPr>
          <w:i/>
          <w:iCs/>
        </w:rPr>
        <w:t xml:space="preserve">Movement Disorder Society‐sponsored revision of the Unified Parkinson's Disease Rating Scale (MDS‐UPDRS): scale presentation and clinimetric </w:t>
      </w:r>
      <w:r w:rsidRPr="39856238">
        <w:rPr>
          <w:i/>
          <w:iCs/>
        </w:rPr>
        <w:lastRenderedPageBreak/>
        <w:t>testing results.</w:t>
      </w:r>
      <w:r>
        <w:t xml:space="preserve"> Movement disorders: official journal of the Movement Disorder Society, 2008. </w:t>
      </w:r>
      <w:r w:rsidRPr="39856238">
        <w:rPr>
          <w:b/>
          <w:bCs/>
        </w:rPr>
        <w:t>23</w:t>
      </w:r>
      <w:r>
        <w:t>(15): p. 2129-2170.</w:t>
      </w:r>
    </w:p>
    <w:p w14:paraId="41CB7E93" w14:textId="77777777" w:rsidR="00DE2554" w:rsidRPr="006C5024" w:rsidRDefault="00DE2554" w:rsidP="007E2D29">
      <w:pPr>
        <w:pStyle w:val="EndNoteBibliography"/>
        <w:spacing w:after="0"/>
        <w:ind w:left="720" w:hanging="720"/>
      </w:pPr>
      <w:r>
        <w:t>86.</w:t>
      </w:r>
      <w:r>
        <w:tab/>
        <w:t xml:space="preserve">Schmitz-Hubsch, T., et al., </w:t>
      </w:r>
      <w:r w:rsidRPr="39856238">
        <w:rPr>
          <w:i/>
          <w:iCs/>
        </w:rPr>
        <w:t>Scale for the assessment and rating of ataxia: development of a new clinical scale.</w:t>
      </w:r>
      <w:r>
        <w:t xml:space="preserve"> Neurology, 2006. </w:t>
      </w:r>
      <w:r w:rsidRPr="39856238">
        <w:rPr>
          <w:b/>
          <w:bCs/>
        </w:rPr>
        <w:t>66</w:t>
      </w:r>
      <w:r>
        <w:t>(11): p. 1717-1720.</w:t>
      </w:r>
    </w:p>
    <w:p w14:paraId="36C3A957" w14:textId="77777777" w:rsidR="00DE2554" w:rsidRPr="006C5024" w:rsidRDefault="00DE2554" w:rsidP="007E2D29">
      <w:pPr>
        <w:pStyle w:val="EndNoteBibliography"/>
        <w:spacing w:after="0"/>
        <w:ind w:left="720" w:hanging="720"/>
      </w:pPr>
      <w:r>
        <w:t>87.</w:t>
      </w:r>
      <w:r>
        <w:tab/>
        <w:t xml:space="preserve">Franchignoni, F., et al., </w:t>
      </w:r>
      <w:r w:rsidRPr="39856238">
        <w:rPr>
          <w:i/>
          <w:iCs/>
        </w:rPr>
        <w:t>Using psychometric techniques to improve the Balance Evaluation System’s Test: the mini-BESTest.</w:t>
      </w:r>
      <w:r>
        <w:t xml:space="preserve"> Journal of rehabilitation medicine: official journal of the UEMS European Board of Physical and Rehabilitation Medicine, 2010. </w:t>
      </w:r>
      <w:r w:rsidRPr="39856238">
        <w:rPr>
          <w:b/>
          <w:bCs/>
        </w:rPr>
        <w:t>42</w:t>
      </w:r>
      <w:r>
        <w:t>(4): p. 323.</w:t>
      </w:r>
    </w:p>
    <w:p w14:paraId="0B444394" w14:textId="77777777" w:rsidR="00DE2554" w:rsidRPr="006C5024" w:rsidRDefault="00DE2554" w:rsidP="007E2D29">
      <w:pPr>
        <w:pStyle w:val="EndNoteBibliography"/>
        <w:spacing w:after="0"/>
        <w:ind w:left="720" w:hanging="720"/>
      </w:pPr>
      <w:r>
        <w:t>88.</w:t>
      </w:r>
      <w:r>
        <w:tab/>
        <w:t xml:space="preserve">Podsiadlo, D. and S. Richardson, </w:t>
      </w:r>
      <w:r w:rsidRPr="39856238">
        <w:rPr>
          <w:i/>
          <w:iCs/>
        </w:rPr>
        <w:t>The timed “Up &amp; Go”: a test of basic functional mobility for frail elderly persons.</w:t>
      </w:r>
      <w:r>
        <w:t xml:space="preserve"> Journal of the American geriatrics Society, 1991. </w:t>
      </w:r>
      <w:r w:rsidRPr="39856238">
        <w:rPr>
          <w:b/>
          <w:bCs/>
        </w:rPr>
        <w:t>39</w:t>
      </w:r>
      <w:r>
        <w:t>(2): p. 142-148.</w:t>
      </w:r>
    </w:p>
    <w:p w14:paraId="54E1377E" w14:textId="77777777" w:rsidR="00DE2554" w:rsidRPr="006C5024" w:rsidRDefault="00DE2554" w:rsidP="007E2D29">
      <w:pPr>
        <w:pStyle w:val="EndNoteBibliography"/>
        <w:spacing w:after="0"/>
        <w:ind w:left="720" w:hanging="720"/>
      </w:pPr>
      <w:r>
        <w:t>89.</w:t>
      </w:r>
      <w:r>
        <w:tab/>
        <w:t xml:space="preserve">Wrisley, D.M., et al., </w:t>
      </w:r>
      <w:r w:rsidRPr="39856238">
        <w:rPr>
          <w:i/>
          <w:iCs/>
        </w:rPr>
        <w:t>Reliability, internal consistency, and validity of data obtained with the functional gait assessment.</w:t>
      </w:r>
      <w:r>
        <w:t xml:space="preserve"> Physical therapy, 2004. </w:t>
      </w:r>
      <w:r w:rsidRPr="39856238">
        <w:rPr>
          <w:b/>
          <w:bCs/>
        </w:rPr>
        <w:t>84</w:t>
      </w:r>
      <w:r>
        <w:t>(10): p. 906-918.</w:t>
      </w:r>
    </w:p>
    <w:p w14:paraId="5F1AB57D" w14:textId="77777777" w:rsidR="00DE2554" w:rsidRPr="006C5024" w:rsidRDefault="00DE2554" w:rsidP="007E2D29">
      <w:pPr>
        <w:pStyle w:val="EndNoteBibliography"/>
        <w:spacing w:after="0"/>
        <w:ind w:left="720" w:hanging="720"/>
      </w:pPr>
      <w:r>
        <w:t>90.</w:t>
      </w:r>
      <w:r>
        <w:tab/>
        <w:t xml:space="preserve">Jahn, K., et al., </w:t>
      </w:r>
      <w:r w:rsidRPr="39856238">
        <w:rPr>
          <w:i/>
          <w:iCs/>
        </w:rPr>
        <w:t>Supraspinal locomotor control in quadrupeds and humans.</w:t>
      </w:r>
      <w:r>
        <w:t xml:space="preserve"> Progress in brain research, 2008. </w:t>
      </w:r>
      <w:r w:rsidRPr="39856238">
        <w:rPr>
          <w:b/>
          <w:bCs/>
        </w:rPr>
        <w:t>171</w:t>
      </w:r>
      <w:r>
        <w:t>: p. 353-362.</w:t>
      </w:r>
    </w:p>
    <w:p w14:paraId="1EB158A6" w14:textId="77777777" w:rsidR="00DE2554" w:rsidRPr="006C5024" w:rsidRDefault="00DE2554" w:rsidP="007E2D29">
      <w:pPr>
        <w:pStyle w:val="EndNoteBibliography"/>
        <w:spacing w:after="0"/>
        <w:ind w:left="720" w:hanging="720"/>
      </w:pPr>
      <w:r>
        <w:t>91.</w:t>
      </w:r>
      <w:r>
        <w:tab/>
        <w:t xml:space="preserve">Lord, S., B. Galna, and L. Rochester, </w:t>
      </w:r>
      <w:r w:rsidRPr="39856238">
        <w:rPr>
          <w:i/>
          <w:iCs/>
        </w:rPr>
        <w:t>Moving forward on gait measurement: toward a more refined approach.</w:t>
      </w:r>
      <w:r>
        <w:t xml:space="preserve"> Movement Disorders, 2013. </w:t>
      </w:r>
      <w:r w:rsidRPr="39856238">
        <w:rPr>
          <w:b/>
          <w:bCs/>
        </w:rPr>
        <w:t>28</w:t>
      </w:r>
      <w:r>
        <w:t>(11): p. 1534-1543.</w:t>
      </w:r>
    </w:p>
    <w:p w14:paraId="14A2A2C9" w14:textId="77777777" w:rsidR="00DE2554" w:rsidRPr="006C5024" w:rsidRDefault="00DE2554" w:rsidP="007E2D29">
      <w:pPr>
        <w:pStyle w:val="EndNoteBibliography"/>
        <w:spacing w:after="0"/>
        <w:ind w:left="720" w:hanging="720"/>
      </w:pPr>
      <w:r>
        <w:t>92.</w:t>
      </w:r>
      <w:r>
        <w:tab/>
        <w:t xml:space="preserve">Duarte, M., S. Freitas, and V. Zatsiorsky, </w:t>
      </w:r>
      <w:r w:rsidRPr="39856238">
        <w:rPr>
          <w:i/>
          <w:iCs/>
        </w:rPr>
        <w:t>Control of equilibrium in humans—Sway over sway.</w:t>
      </w:r>
      <w:r>
        <w:t xml:space="preserve"> Motor Control: Theories, Experiments, and Applications, 2011: p. 219-242.</w:t>
      </w:r>
    </w:p>
    <w:p w14:paraId="3E4BC1A0" w14:textId="77777777" w:rsidR="00DE2554" w:rsidRPr="006C5024" w:rsidRDefault="00DE2554" w:rsidP="007E2D29">
      <w:pPr>
        <w:pStyle w:val="EndNoteBibliography"/>
        <w:spacing w:after="0"/>
        <w:ind w:left="720" w:hanging="720"/>
      </w:pPr>
      <w:r>
        <w:t>93.</w:t>
      </w:r>
      <w:r>
        <w:tab/>
        <w:t xml:space="preserve">Hausdorff, J.M., </w:t>
      </w:r>
      <w:r w:rsidRPr="39856238">
        <w:rPr>
          <w:i/>
          <w:iCs/>
        </w:rPr>
        <w:t>Gait variability: methods, modeling and meaning.</w:t>
      </w:r>
      <w:r>
        <w:t xml:space="preserve"> Journal of neuroengineering and rehabilitation, 2005. </w:t>
      </w:r>
      <w:r w:rsidRPr="39856238">
        <w:rPr>
          <w:b/>
          <w:bCs/>
        </w:rPr>
        <w:t>2</w:t>
      </w:r>
      <w:r>
        <w:t>(1): p. 19.</w:t>
      </w:r>
    </w:p>
    <w:p w14:paraId="7B4FF156" w14:textId="77777777" w:rsidR="00DE2554" w:rsidRPr="006C5024" w:rsidRDefault="00DE2554" w:rsidP="007E2D29">
      <w:pPr>
        <w:pStyle w:val="EndNoteBibliography"/>
        <w:spacing w:after="0"/>
        <w:ind w:left="720" w:hanging="720"/>
      </w:pPr>
      <w:r>
        <w:t>94.</w:t>
      </w:r>
      <w:r>
        <w:tab/>
        <w:t xml:space="preserve">Nonnekes, J., et al., </w:t>
      </w:r>
      <w:r w:rsidRPr="39856238">
        <w:rPr>
          <w:i/>
          <w:iCs/>
        </w:rPr>
        <w:t>Neurological disorders of gait, balance and posture: a sign-based approach.</w:t>
      </w:r>
      <w:r>
        <w:t xml:space="preserve"> Nature Reviews Neurology, 2018. </w:t>
      </w:r>
      <w:r w:rsidRPr="39856238">
        <w:rPr>
          <w:b/>
          <w:bCs/>
        </w:rPr>
        <w:t>14</w:t>
      </w:r>
      <w:r>
        <w:t>(3): p. 183-189.</w:t>
      </w:r>
    </w:p>
    <w:p w14:paraId="44EA64C1" w14:textId="77777777" w:rsidR="00DE2554" w:rsidRPr="006C5024" w:rsidRDefault="00DE2554" w:rsidP="007E2D29">
      <w:pPr>
        <w:pStyle w:val="EndNoteBibliography"/>
        <w:spacing w:after="0"/>
        <w:ind w:left="720" w:hanging="720"/>
      </w:pPr>
      <w:r>
        <w:t>95.</w:t>
      </w:r>
      <w:r>
        <w:tab/>
        <w:t xml:space="preserve">Martínez‐García‐Peña, R., et al., </w:t>
      </w:r>
      <w:r w:rsidRPr="39856238">
        <w:rPr>
          <w:i/>
          <w:iCs/>
        </w:rPr>
        <w:t>Video‐based data‐driven models for diagnosing movement disorders: review and future directions.</w:t>
      </w:r>
      <w:r>
        <w:t xml:space="preserve"> Movement Disorders, 2025. </w:t>
      </w:r>
      <w:r w:rsidRPr="39856238">
        <w:rPr>
          <w:b/>
          <w:bCs/>
        </w:rPr>
        <w:t>40</w:t>
      </w:r>
      <w:r>
        <w:t>(10): p. 2046-2066.</w:t>
      </w:r>
    </w:p>
    <w:p w14:paraId="6F282B55" w14:textId="77777777" w:rsidR="00DE2554" w:rsidRPr="006C5024" w:rsidRDefault="00DE2554" w:rsidP="007E2D29">
      <w:pPr>
        <w:pStyle w:val="EndNoteBibliography"/>
        <w:spacing w:after="0"/>
        <w:ind w:left="720" w:hanging="720"/>
      </w:pPr>
      <w:r>
        <w:t>96.</w:t>
      </w:r>
      <w:r>
        <w:tab/>
        <w:t xml:space="preserve">Roggio, F., et al., </w:t>
      </w:r>
      <w:r w:rsidRPr="39856238">
        <w:rPr>
          <w:i/>
          <w:iCs/>
        </w:rPr>
        <w:t>A comprehensive analysis of the machine learning pose estimation models used in human movement and posture analyses: A narrative review.</w:t>
      </w:r>
      <w:r>
        <w:t xml:space="preserve"> Heliyon, 2024. </w:t>
      </w:r>
      <w:r w:rsidRPr="39856238">
        <w:rPr>
          <w:b/>
          <w:bCs/>
        </w:rPr>
        <w:t>10</w:t>
      </w:r>
      <w:r>
        <w:t>(21).</w:t>
      </w:r>
    </w:p>
    <w:p w14:paraId="7313594E" w14:textId="77777777" w:rsidR="00DE2554" w:rsidRPr="006C5024" w:rsidRDefault="00DE2554" w:rsidP="007E2D29">
      <w:pPr>
        <w:pStyle w:val="EndNoteBibliography"/>
        <w:spacing w:after="0"/>
        <w:ind w:left="720" w:hanging="720"/>
      </w:pPr>
      <w:r>
        <w:t>97.</w:t>
      </w:r>
      <w:r>
        <w:tab/>
        <w:t xml:space="preserve">Stenum, J., et al., </w:t>
      </w:r>
      <w:r w:rsidRPr="39856238">
        <w:rPr>
          <w:i/>
          <w:iCs/>
        </w:rPr>
        <w:t>Clinical gait analysis using video-based pose estimation: Multiple perspectives, clinical populations, and measuring change.</w:t>
      </w:r>
      <w:r>
        <w:t xml:space="preserve"> PLOS Digital Health, 2024. </w:t>
      </w:r>
      <w:r w:rsidRPr="39856238">
        <w:rPr>
          <w:b/>
          <w:bCs/>
        </w:rPr>
        <w:t>3</w:t>
      </w:r>
      <w:r>
        <w:t>(3): p. e0000467.</w:t>
      </w:r>
    </w:p>
    <w:p w14:paraId="48560816" w14:textId="77777777" w:rsidR="00DE2554" w:rsidRPr="006C5024" w:rsidRDefault="00DE2554" w:rsidP="007E2D29">
      <w:pPr>
        <w:pStyle w:val="EndNoteBibliography"/>
        <w:spacing w:after="0"/>
        <w:ind w:left="720" w:hanging="720"/>
      </w:pPr>
      <w:r>
        <w:t>98.</w:t>
      </w:r>
      <w:r>
        <w:tab/>
        <w:t xml:space="preserve">Shin, J.H., et al., </w:t>
      </w:r>
      <w:r w:rsidRPr="39856238">
        <w:rPr>
          <w:i/>
          <w:iCs/>
        </w:rPr>
        <w:t>Quantitative gait analysis using a pose-estimation algorithm with a single 2D-video of Parkinson’s disease patients.</w:t>
      </w:r>
      <w:r>
        <w:t xml:space="preserve"> Journal of Parkinson’s Disease, 2021. </w:t>
      </w:r>
      <w:r w:rsidRPr="39856238">
        <w:rPr>
          <w:b/>
          <w:bCs/>
        </w:rPr>
        <w:t>11</w:t>
      </w:r>
      <w:r>
        <w:t>(3): p. 1271-1283.</w:t>
      </w:r>
    </w:p>
    <w:p w14:paraId="27810C7C" w14:textId="77777777" w:rsidR="00DE2554" w:rsidRPr="006C5024" w:rsidRDefault="00DE2554" w:rsidP="007E2D29">
      <w:pPr>
        <w:pStyle w:val="EndNoteBibliography"/>
        <w:spacing w:after="0"/>
        <w:ind w:left="720" w:hanging="720"/>
      </w:pPr>
      <w:r>
        <w:t>99.</w:t>
      </w:r>
      <w:r>
        <w:tab/>
        <w:t xml:space="preserve">Ellrich, N., et al., </w:t>
      </w:r>
      <w:r w:rsidRPr="39856238">
        <w:rPr>
          <w:i/>
          <w:iCs/>
        </w:rPr>
        <w:t>Precision balance assessment in Parkinson’s disease: utilizing vision-based 3D pose tracking for pull test analysis.</w:t>
      </w:r>
      <w:r>
        <w:t xml:space="preserve"> Sensors, 2024. </w:t>
      </w:r>
      <w:r w:rsidRPr="39856238">
        <w:rPr>
          <w:b/>
          <w:bCs/>
        </w:rPr>
        <w:t>24</w:t>
      </w:r>
      <w:r>
        <w:t>(11): p. 3673.</w:t>
      </w:r>
    </w:p>
    <w:p w14:paraId="1CC8B862" w14:textId="77777777" w:rsidR="00DE2554" w:rsidRPr="006C5024" w:rsidRDefault="00DE2554" w:rsidP="007E2D29">
      <w:pPr>
        <w:pStyle w:val="EndNoteBibliography"/>
        <w:spacing w:after="0"/>
        <w:ind w:left="720" w:hanging="720"/>
      </w:pPr>
      <w:r>
        <w:t>100.</w:t>
      </w:r>
      <w:r>
        <w:tab/>
        <w:t xml:space="preserve">Boborzi, L., et al., </w:t>
      </w:r>
      <w:r w:rsidRPr="39856238">
        <w:rPr>
          <w:i/>
          <w:iCs/>
        </w:rPr>
        <w:t>Clinical Whole-Body Gait Characterization Using a Single RGB-D Sensor.</w:t>
      </w:r>
      <w:r>
        <w:t xml:space="preserve"> Sensors, 2025. </w:t>
      </w:r>
      <w:r w:rsidRPr="39856238">
        <w:rPr>
          <w:b/>
          <w:bCs/>
        </w:rPr>
        <w:t>25</w:t>
      </w:r>
      <w:r>
        <w:t>(2): p. 333.</w:t>
      </w:r>
    </w:p>
    <w:p w14:paraId="5B563814" w14:textId="77777777" w:rsidR="00DE2554" w:rsidRPr="006C5024" w:rsidRDefault="00DE2554" w:rsidP="007E2D29">
      <w:pPr>
        <w:pStyle w:val="EndNoteBibliography"/>
        <w:spacing w:after="0"/>
        <w:ind w:left="720" w:hanging="720"/>
      </w:pPr>
      <w:r>
        <w:t>101.</w:t>
      </w:r>
      <w:r>
        <w:tab/>
        <w:t xml:space="preserve">Ferraris, C., et al., </w:t>
      </w:r>
      <w:r w:rsidRPr="39856238">
        <w:rPr>
          <w:i/>
          <w:iCs/>
        </w:rPr>
        <w:t>From RGB-D to RGB-Only: Reliability and Clinical Relevance of Markerless Skeletal Tracking for Postural Assessment in Parkinson’s Disease.</w:t>
      </w:r>
      <w:r>
        <w:t xml:space="preserve"> Sensors, 2026. </w:t>
      </w:r>
      <w:r w:rsidRPr="39856238">
        <w:rPr>
          <w:b/>
          <w:bCs/>
        </w:rPr>
        <w:t>26</w:t>
      </w:r>
      <w:r>
        <w:t>(4): p. 1146.</w:t>
      </w:r>
    </w:p>
    <w:p w14:paraId="15B2451D" w14:textId="77777777" w:rsidR="00DE2554" w:rsidRPr="006C5024" w:rsidRDefault="00DE2554" w:rsidP="007E2D29">
      <w:pPr>
        <w:pStyle w:val="EndNoteBibliography"/>
        <w:spacing w:after="0"/>
        <w:ind w:left="720" w:hanging="720"/>
      </w:pPr>
      <w:r>
        <w:t>102.</w:t>
      </w:r>
      <w:r>
        <w:tab/>
        <w:t xml:space="preserve">Kidziński, Ł., et al., </w:t>
      </w:r>
      <w:r w:rsidRPr="39856238">
        <w:rPr>
          <w:i/>
          <w:iCs/>
        </w:rPr>
        <w:t>Deep neural networks enable quantitative movement analysis using single-camera videos.</w:t>
      </w:r>
      <w:r>
        <w:t xml:space="preserve"> Nature communications, 2020. </w:t>
      </w:r>
      <w:r w:rsidRPr="39856238">
        <w:rPr>
          <w:b/>
          <w:bCs/>
        </w:rPr>
        <w:t>11</w:t>
      </w:r>
      <w:r>
        <w:t>(1): p. 4054.</w:t>
      </w:r>
    </w:p>
    <w:p w14:paraId="731227F3" w14:textId="77777777" w:rsidR="00DE2554" w:rsidRPr="006C5024" w:rsidRDefault="00DE2554" w:rsidP="007E2D29">
      <w:pPr>
        <w:pStyle w:val="EndNoteBibliography"/>
        <w:spacing w:after="0"/>
        <w:ind w:left="720" w:hanging="720"/>
      </w:pPr>
      <w:r>
        <w:lastRenderedPageBreak/>
        <w:t>103.</w:t>
      </w:r>
      <w:r>
        <w:tab/>
        <w:t xml:space="preserve">Jeon, H., et al., </w:t>
      </w:r>
      <w:r w:rsidRPr="39856238">
        <w:rPr>
          <w:i/>
          <w:iCs/>
        </w:rPr>
        <w:t>Spatiotemporal gait parameters during turning and imbalance in parkinson’s disease: Video-Based analysis from a single camera.</w:t>
      </w:r>
      <w:r>
        <w:t xml:space="preserve"> Journal of Movement Disorders, 2024. </w:t>
      </w:r>
      <w:r w:rsidRPr="39856238">
        <w:rPr>
          <w:b/>
          <w:bCs/>
        </w:rPr>
        <w:t>18</w:t>
      </w:r>
      <w:r>
        <w:t>(1): p. 87.</w:t>
      </w:r>
    </w:p>
    <w:p w14:paraId="1A937AE2" w14:textId="77777777" w:rsidR="00DE2554" w:rsidRPr="006C5024" w:rsidRDefault="00DE2554" w:rsidP="007E2D29">
      <w:pPr>
        <w:pStyle w:val="EndNoteBibliography"/>
        <w:spacing w:after="0"/>
        <w:ind w:left="720" w:hanging="720"/>
      </w:pPr>
      <w:r>
        <w:t>104.</w:t>
      </w:r>
      <w:r>
        <w:tab/>
        <w:t xml:space="preserve">Uhlrich, S.D., et al., </w:t>
      </w:r>
      <w:r w:rsidRPr="39856238">
        <w:rPr>
          <w:i/>
          <w:iCs/>
        </w:rPr>
        <w:t>OpenCap: Human movement dynamics from smartphone videos.</w:t>
      </w:r>
      <w:r>
        <w:t xml:space="preserve"> PLoS computational biology, 2023. </w:t>
      </w:r>
      <w:r w:rsidRPr="39856238">
        <w:rPr>
          <w:b/>
          <w:bCs/>
        </w:rPr>
        <w:t>19</w:t>
      </w:r>
      <w:r>
        <w:t>(10): p. e1011462.</w:t>
      </w:r>
    </w:p>
    <w:p w14:paraId="26DDEF45" w14:textId="77777777" w:rsidR="00DE2554" w:rsidRPr="006C5024" w:rsidRDefault="00DE2554" w:rsidP="007E2D29">
      <w:pPr>
        <w:pStyle w:val="EndNoteBibliography"/>
        <w:spacing w:after="0"/>
        <w:ind w:left="720" w:hanging="720"/>
      </w:pPr>
      <w:r>
        <w:t>105.</w:t>
      </w:r>
      <w:r>
        <w:tab/>
        <w:t xml:space="preserve">Müller, B., et al., </w:t>
      </w:r>
      <w:r w:rsidRPr="39856238">
        <w:rPr>
          <w:i/>
          <w:iCs/>
        </w:rPr>
        <w:t>Validation of enhanced kinect sensor based motion capturing for gait assessment.</w:t>
      </w:r>
      <w:r>
        <w:t xml:space="preserve"> PloS one, 2017. </w:t>
      </w:r>
      <w:r w:rsidRPr="39856238">
        <w:rPr>
          <w:b/>
          <w:bCs/>
        </w:rPr>
        <w:t>12</w:t>
      </w:r>
      <w:r>
        <w:t>(4): p. e0175813.</w:t>
      </w:r>
    </w:p>
    <w:p w14:paraId="2B30E244" w14:textId="77777777" w:rsidR="00DE2554" w:rsidRPr="006C5024" w:rsidRDefault="00DE2554" w:rsidP="007E2D29">
      <w:pPr>
        <w:pStyle w:val="EndNoteBibliography"/>
        <w:spacing w:after="0"/>
        <w:ind w:left="720" w:hanging="720"/>
      </w:pPr>
      <w:r>
        <w:t>106.</w:t>
      </w:r>
      <w:r>
        <w:tab/>
        <w:t xml:space="preserve">Ye, R.Z., et al., </w:t>
      </w:r>
      <w:r w:rsidRPr="39856238">
        <w:rPr>
          <w:i/>
          <w:iCs/>
        </w:rPr>
        <w:t>Effects of image quality on the accuracy human pose estimation and detection of eye lid opening/closing using OpenPose and DLib.</w:t>
      </w:r>
      <w:r>
        <w:t xml:space="preserve"> Journal of Imaging, 2022. </w:t>
      </w:r>
      <w:r w:rsidRPr="39856238">
        <w:rPr>
          <w:b/>
          <w:bCs/>
        </w:rPr>
        <w:t>8</w:t>
      </w:r>
      <w:r>
        <w:t>(12): p. 330.</w:t>
      </w:r>
    </w:p>
    <w:p w14:paraId="0D650706" w14:textId="77777777" w:rsidR="00DE2554" w:rsidRPr="006C5024" w:rsidRDefault="00DE2554" w:rsidP="007E2D29">
      <w:pPr>
        <w:pStyle w:val="EndNoteBibliography"/>
        <w:ind w:left="720" w:hanging="720"/>
      </w:pPr>
      <w:r>
        <w:t>107.</w:t>
      </w:r>
      <w:r>
        <w:tab/>
        <w:t xml:space="preserve">Andriluka, M., et al. </w:t>
      </w:r>
      <w:r w:rsidRPr="39856238">
        <w:rPr>
          <w:i/>
          <w:iCs/>
        </w:rPr>
        <w:t>2d human pose estimation: New benchmark and state of the art analysis</w:t>
      </w:r>
      <w:r>
        <w:t xml:space="preserve">. in </w:t>
      </w:r>
      <w:r w:rsidRPr="39856238">
        <w:rPr>
          <w:i/>
          <w:iCs/>
        </w:rPr>
        <w:t>Proceedings of the IEEE Conference on computer Vision and Pattern Recognition</w:t>
      </w:r>
      <w:r>
        <w:t>. 2014.</w:t>
      </w:r>
    </w:p>
    <w:p w14:paraId="7E7D6158" w14:textId="770A44FB" w:rsidR="2B6FFDBA" w:rsidRPr="00DE2554" w:rsidRDefault="00DE2554" w:rsidP="00FA16F2">
      <w:r>
        <w:fldChar w:fldCharType="end"/>
      </w:r>
    </w:p>
    <w:sectPr w:rsidR="2B6FFDBA" w:rsidRPr="00DE2554">
      <w:headerReference w:type="default" r:id="rId17"/>
      <w:footerReference w:type="even"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341FC9" w14:textId="77777777" w:rsidR="00C34A69" w:rsidRDefault="00C34A69" w:rsidP="005A09F8">
      <w:pPr>
        <w:spacing w:after="0" w:line="240" w:lineRule="auto"/>
      </w:pPr>
      <w:r>
        <w:separator/>
      </w:r>
    </w:p>
  </w:endnote>
  <w:endnote w:type="continuationSeparator" w:id="0">
    <w:p w14:paraId="16C4B1EE" w14:textId="77777777" w:rsidR="00C34A69" w:rsidRDefault="00C34A69" w:rsidP="005A09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30474758"/>
      <w:docPartObj>
        <w:docPartGallery w:val="Page Numbers (Bottom of Page)"/>
        <w:docPartUnique/>
      </w:docPartObj>
    </w:sdtPr>
    <w:sdtContent>
      <w:p w14:paraId="1D1A06C6" w14:textId="4FFE635B" w:rsidR="005A09F8" w:rsidRDefault="005A09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7ED3262" w14:textId="77777777" w:rsidR="005A09F8" w:rsidRDefault="005A09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sz w:val="22"/>
        <w:szCs w:val="22"/>
      </w:rPr>
      <w:id w:val="-1330133561"/>
      <w:docPartObj>
        <w:docPartGallery w:val="Page Numbers (Bottom of Page)"/>
        <w:docPartUnique/>
      </w:docPartObj>
    </w:sdtPr>
    <w:sdtContent>
      <w:p w14:paraId="302BE2B4" w14:textId="69E01A54" w:rsidR="005A09F8" w:rsidRPr="005A09F8" w:rsidRDefault="005A09F8">
        <w:pPr>
          <w:pStyle w:val="Footer"/>
          <w:framePr w:wrap="none" w:vAnchor="text" w:hAnchor="margin" w:xAlign="center" w:y="1"/>
          <w:rPr>
            <w:rStyle w:val="PageNumber"/>
            <w:sz w:val="22"/>
            <w:szCs w:val="22"/>
          </w:rPr>
        </w:pPr>
        <w:r w:rsidRPr="005A09F8">
          <w:rPr>
            <w:rStyle w:val="PageNumber"/>
            <w:sz w:val="22"/>
            <w:szCs w:val="22"/>
          </w:rPr>
          <w:fldChar w:fldCharType="begin"/>
        </w:r>
        <w:r w:rsidRPr="005A09F8">
          <w:rPr>
            <w:rStyle w:val="PageNumber"/>
            <w:sz w:val="22"/>
            <w:szCs w:val="22"/>
          </w:rPr>
          <w:instrText xml:space="preserve"> PAGE </w:instrText>
        </w:r>
        <w:r w:rsidRPr="005A09F8">
          <w:rPr>
            <w:rStyle w:val="PageNumber"/>
            <w:sz w:val="22"/>
            <w:szCs w:val="22"/>
          </w:rPr>
          <w:fldChar w:fldCharType="separate"/>
        </w:r>
        <w:r w:rsidRPr="005A09F8">
          <w:rPr>
            <w:rStyle w:val="PageNumber"/>
            <w:noProof/>
            <w:sz w:val="22"/>
            <w:szCs w:val="22"/>
          </w:rPr>
          <w:t>1</w:t>
        </w:r>
        <w:r w:rsidRPr="005A09F8">
          <w:rPr>
            <w:rStyle w:val="PageNumber"/>
            <w:sz w:val="22"/>
            <w:szCs w:val="22"/>
          </w:rPr>
          <w:fldChar w:fldCharType="end"/>
        </w:r>
      </w:p>
    </w:sdtContent>
  </w:sdt>
  <w:p w14:paraId="7FC5E5C7" w14:textId="77777777" w:rsidR="005A09F8" w:rsidRDefault="005A09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361DF6" w14:textId="77777777" w:rsidR="00C34A69" w:rsidRDefault="00C34A69" w:rsidP="005A09F8">
      <w:pPr>
        <w:spacing w:after="0" w:line="240" w:lineRule="auto"/>
      </w:pPr>
      <w:r>
        <w:separator/>
      </w:r>
    </w:p>
  </w:footnote>
  <w:footnote w:type="continuationSeparator" w:id="0">
    <w:p w14:paraId="21D21BD1" w14:textId="77777777" w:rsidR="00C34A69" w:rsidRDefault="00C34A69" w:rsidP="005A09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A81CEF" w14:textId="4F02B246" w:rsidR="005A09F8" w:rsidRPr="00BD4206" w:rsidRDefault="00B431A7" w:rsidP="00B431A7">
    <w:pPr>
      <w:pStyle w:val="Header"/>
      <w:jc w:val="center"/>
    </w:pPr>
    <w:r w:rsidRPr="00E77B54">
      <w:t>Measurement-grade video in Neurology</w:t>
    </w:r>
    <w:r>
      <w:t xml:space="preserve"> </w:t>
    </w:r>
    <w:r w:rsidR="003220BE">
      <w:t xml:space="preserve">| Supplementary </w:t>
    </w:r>
    <w:r w:rsidR="00796BB9">
      <w:t>Materials</w:t>
    </w:r>
  </w:p>
</w:hdr>
</file>

<file path=word/intelligence2.xml><?xml version="1.0" encoding="utf-8"?>
<int2:intelligence xmlns:int2="http://schemas.microsoft.com/office/intelligence/2020/intelligence" xmlns:oel="http://schemas.microsoft.com/office/2019/extlst">
  <int2:observations>
    <int2:bookmark int2:bookmarkName="_Int_nU0m29be" int2:invalidationBookmarkName="" int2:hashCode="9PPTI+ZwySW1pD" int2:id="idx3u6dM">
      <int2:state int2:value="Rejected" int2:type="gram"/>
    </int2:bookmark>
    <int2:bookmark int2:bookmarkName="_Int_5Ndo7IPs" int2:invalidationBookmarkName="" int2:hashCode="epuTz6ZR+8LJPY" int2:id="Sx8Iwg5L">
      <int2:state int2:value="Rejected" int2:type="gram"/>
    </int2:bookmark>
    <int2:bookmark int2:bookmarkName="_Int_YurGtWUF" int2:invalidationBookmarkName="" int2:hashCode="VRyAVr/dM977IK" int2:id="qMO5Pv9s">
      <int2:state int2:value="Rejected" int2:type="gram"/>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0BB7950"/>
    <w:multiLevelType w:val="hybridMultilevel"/>
    <w:tmpl w:val="FFFFFFFF"/>
    <w:lvl w:ilvl="0" w:tplc="B4A8FF78">
      <w:start w:val="1"/>
      <w:numFmt w:val="upperRoman"/>
      <w:lvlText w:val="%1."/>
      <w:lvlJc w:val="left"/>
      <w:pPr>
        <w:ind w:left="720" w:hanging="360"/>
      </w:pPr>
    </w:lvl>
    <w:lvl w:ilvl="1" w:tplc="53FC7E68">
      <w:start w:val="1"/>
      <w:numFmt w:val="lowerLetter"/>
      <w:lvlText w:val="%2."/>
      <w:lvlJc w:val="left"/>
      <w:pPr>
        <w:ind w:left="1440" w:hanging="360"/>
      </w:pPr>
    </w:lvl>
    <w:lvl w:ilvl="2" w:tplc="C0DAF878">
      <w:start w:val="1"/>
      <w:numFmt w:val="lowerRoman"/>
      <w:lvlText w:val="%3."/>
      <w:lvlJc w:val="right"/>
      <w:pPr>
        <w:ind w:left="2160" w:hanging="180"/>
      </w:pPr>
    </w:lvl>
    <w:lvl w:ilvl="3" w:tplc="D7128BF2">
      <w:start w:val="1"/>
      <w:numFmt w:val="decimal"/>
      <w:lvlText w:val="%4."/>
      <w:lvlJc w:val="left"/>
      <w:pPr>
        <w:ind w:left="2880" w:hanging="360"/>
      </w:pPr>
    </w:lvl>
    <w:lvl w:ilvl="4" w:tplc="240C4C88">
      <w:start w:val="1"/>
      <w:numFmt w:val="lowerLetter"/>
      <w:lvlText w:val="%5."/>
      <w:lvlJc w:val="left"/>
      <w:pPr>
        <w:ind w:left="3600" w:hanging="360"/>
      </w:pPr>
    </w:lvl>
    <w:lvl w:ilvl="5" w:tplc="62A2423A">
      <w:start w:val="1"/>
      <w:numFmt w:val="lowerRoman"/>
      <w:lvlText w:val="%6."/>
      <w:lvlJc w:val="right"/>
      <w:pPr>
        <w:ind w:left="4320" w:hanging="180"/>
      </w:pPr>
    </w:lvl>
    <w:lvl w:ilvl="6" w:tplc="3C20FFDE">
      <w:start w:val="1"/>
      <w:numFmt w:val="decimal"/>
      <w:lvlText w:val="%7."/>
      <w:lvlJc w:val="left"/>
      <w:pPr>
        <w:ind w:left="5040" w:hanging="360"/>
      </w:pPr>
    </w:lvl>
    <w:lvl w:ilvl="7" w:tplc="B324EA3A">
      <w:start w:val="1"/>
      <w:numFmt w:val="lowerLetter"/>
      <w:lvlText w:val="%8."/>
      <w:lvlJc w:val="left"/>
      <w:pPr>
        <w:ind w:left="5760" w:hanging="360"/>
      </w:pPr>
    </w:lvl>
    <w:lvl w:ilvl="8" w:tplc="702E26A2">
      <w:start w:val="1"/>
      <w:numFmt w:val="lowerRoman"/>
      <w:lvlText w:val="%9."/>
      <w:lvlJc w:val="right"/>
      <w:pPr>
        <w:ind w:left="6480" w:hanging="180"/>
      </w:pPr>
    </w:lvl>
  </w:abstractNum>
  <w:abstractNum w:abstractNumId="1" w15:restartNumberingAfterBreak="0">
    <w:nsid w:val="669FB2ED"/>
    <w:multiLevelType w:val="hybridMultilevel"/>
    <w:tmpl w:val="FFFFFFFF"/>
    <w:lvl w:ilvl="0" w:tplc="CD8CFC8C">
      <w:start w:val="1"/>
      <w:numFmt w:val="decimal"/>
      <w:lvlText w:val="%1."/>
      <w:lvlJc w:val="left"/>
      <w:pPr>
        <w:ind w:left="720" w:hanging="360"/>
      </w:pPr>
    </w:lvl>
    <w:lvl w:ilvl="1" w:tplc="160E5F60">
      <w:start w:val="1"/>
      <w:numFmt w:val="lowerLetter"/>
      <w:lvlText w:val="%2."/>
      <w:lvlJc w:val="left"/>
      <w:pPr>
        <w:ind w:left="1440" w:hanging="360"/>
      </w:pPr>
    </w:lvl>
    <w:lvl w:ilvl="2" w:tplc="784A3EAC">
      <w:start w:val="1"/>
      <w:numFmt w:val="lowerRoman"/>
      <w:lvlText w:val="%3."/>
      <w:lvlJc w:val="right"/>
      <w:pPr>
        <w:ind w:left="2160" w:hanging="180"/>
      </w:pPr>
    </w:lvl>
    <w:lvl w:ilvl="3" w:tplc="B158307A">
      <w:start w:val="1"/>
      <w:numFmt w:val="decimal"/>
      <w:lvlText w:val="%4."/>
      <w:lvlJc w:val="left"/>
      <w:pPr>
        <w:ind w:left="2880" w:hanging="360"/>
      </w:pPr>
    </w:lvl>
    <w:lvl w:ilvl="4" w:tplc="2E76D426">
      <w:start w:val="1"/>
      <w:numFmt w:val="lowerLetter"/>
      <w:lvlText w:val="%5."/>
      <w:lvlJc w:val="left"/>
      <w:pPr>
        <w:ind w:left="3600" w:hanging="360"/>
      </w:pPr>
    </w:lvl>
    <w:lvl w:ilvl="5" w:tplc="4956E752">
      <w:start w:val="1"/>
      <w:numFmt w:val="lowerRoman"/>
      <w:lvlText w:val="%6."/>
      <w:lvlJc w:val="right"/>
      <w:pPr>
        <w:ind w:left="4320" w:hanging="180"/>
      </w:pPr>
    </w:lvl>
    <w:lvl w:ilvl="6" w:tplc="D7AECF32">
      <w:start w:val="1"/>
      <w:numFmt w:val="decimal"/>
      <w:lvlText w:val="%7."/>
      <w:lvlJc w:val="left"/>
      <w:pPr>
        <w:ind w:left="5040" w:hanging="360"/>
      </w:pPr>
    </w:lvl>
    <w:lvl w:ilvl="7" w:tplc="3B8CE31A">
      <w:start w:val="1"/>
      <w:numFmt w:val="lowerLetter"/>
      <w:lvlText w:val="%8."/>
      <w:lvlJc w:val="left"/>
      <w:pPr>
        <w:ind w:left="5760" w:hanging="360"/>
      </w:pPr>
    </w:lvl>
    <w:lvl w:ilvl="8" w:tplc="E43EB064">
      <w:start w:val="1"/>
      <w:numFmt w:val="lowerRoman"/>
      <w:lvlText w:val="%9."/>
      <w:lvlJc w:val="right"/>
      <w:pPr>
        <w:ind w:left="6480" w:hanging="180"/>
      </w:pPr>
    </w:lvl>
  </w:abstractNum>
  <w:num w:numId="1" w16cid:durableId="1752313589">
    <w:abstractNumId w:val="0"/>
  </w:num>
  <w:num w:numId="2" w16cid:durableId="2039575180">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9F8"/>
    <w:rsid w:val="00000971"/>
    <w:rsid w:val="000015B7"/>
    <w:rsid w:val="00002AEF"/>
    <w:rsid w:val="00003999"/>
    <w:rsid w:val="0001278B"/>
    <w:rsid w:val="00012B11"/>
    <w:rsid w:val="00012B2B"/>
    <w:rsid w:val="00013BFC"/>
    <w:rsid w:val="00015FBD"/>
    <w:rsid w:val="00017438"/>
    <w:rsid w:val="000178EC"/>
    <w:rsid w:val="00017BBA"/>
    <w:rsid w:val="00026397"/>
    <w:rsid w:val="000319CA"/>
    <w:rsid w:val="00031F66"/>
    <w:rsid w:val="00032668"/>
    <w:rsid w:val="00032D89"/>
    <w:rsid w:val="00032E3A"/>
    <w:rsid w:val="00033211"/>
    <w:rsid w:val="00033D65"/>
    <w:rsid w:val="000343A6"/>
    <w:rsid w:val="00035829"/>
    <w:rsid w:val="000358C0"/>
    <w:rsid w:val="00035CC2"/>
    <w:rsid w:val="00037165"/>
    <w:rsid w:val="00037348"/>
    <w:rsid w:val="00041443"/>
    <w:rsid w:val="0004200C"/>
    <w:rsid w:val="00043C68"/>
    <w:rsid w:val="0004726D"/>
    <w:rsid w:val="00052609"/>
    <w:rsid w:val="000534DC"/>
    <w:rsid w:val="000552F3"/>
    <w:rsid w:val="00055B0A"/>
    <w:rsid w:val="00055DD1"/>
    <w:rsid w:val="00056401"/>
    <w:rsid w:val="000575DF"/>
    <w:rsid w:val="00060801"/>
    <w:rsid w:val="00062E8C"/>
    <w:rsid w:val="00063458"/>
    <w:rsid w:val="0006709E"/>
    <w:rsid w:val="00067AF2"/>
    <w:rsid w:val="00070E39"/>
    <w:rsid w:val="00071565"/>
    <w:rsid w:val="000717EB"/>
    <w:rsid w:val="0007239E"/>
    <w:rsid w:val="00073A47"/>
    <w:rsid w:val="00074691"/>
    <w:rsid w:val="0007CB69"/>
    <w:rsid w:val="00082B2D"/>
    <w:rsid w:val="0008305B"/>
    <w:rsid w:val="00083826"/>
    <w:rsid w:val="00084F30"/>
    <w:rsid w:val="00085772"/>
    <w:rsid w:val="00086170"/>
    <w:rsid w:val="00087200"/>
    <w:rsid w:val="00087999"/>
    <w:rsid w:val="000903FF"/>
    <w:rsid w:val="0009102C"/>
    <w:rsid w:val="00092504"/>
    <w:rsid w:val="00092E39"/>
    <w:rsid w:val="00096446"/>
    <w:rsid w:val="000A0688"/>
    <w:rsid w:val="000A1257"/>
    <w:rsid w:val="000A159F"/>
    <w:rsid w:val="000A690D"/>
    <w:rsid w:val="000B1E5D"/>
    <w:rsid w:val="000B34D1"/>
    <w:rsid w:val="000B5956"/>
    <w:rsid w:val="000C13C3"/>
    <w:rsid w:val="000C13DC"/>
    <w:rsid w:val="000C3272"/>
    <w:rsid w:val="000C33B2"/>
    <w:rsid w:val="000C3DC5"/>
    <w:rsid w:val="000C3F17"/>
    <w:rsid w:val="000C5675"/>
    <w:rsid w:val="000C5C81"/>
    <w:rsid w:val="000C6D4F"/>
    <w:rsid w:val="000C6F8C"/>
    <w:rsid w:val="000CAFFA"/>
    <w:rsid w:val="000D2A51"/>
    <w:rsid w:val="000D4FDC"/>
    <w:rsid w:val="000D5640"/>
    <w:rsid w:val="000D58C7"/>
    <w:rsid w:val="000D6018"/>
    <w:rsid w:val="000D774D"/>
    <w:rsid w:val="000E07AE"/>
    <w:rsid w:val="000E0CCF"/>
    <w:rsid w:val="000E2BED"/>
    <w:rsid w:val="000E302A"/>
    <w:rsid w:val="000E5504"/>
    <w:rsid w:val="000F0BBA"/>
    <w:rsid w:val="000F27A4"/>
    <w:rsid w:val="000F357F"/>
    <w:rsid w:val="000F43CE"/>
    <w:rsid w:val="000F6ACE"/>
    <w:rsid w:val="000F7BD6"/>
    <w:rsid w:val="00100CB7"/>
    <w:rsid w:val="00100CEA"/>
    <w:rsid w:val="00102103"/>
    <w:rsid w:val="00102C10"/>
    <w:rsid w:val="00106A46"/>
    <w:rsid w:val="0010717D"/>
    <w:rsid w:val="00107202"/>
    <w:rsid w:val="00114A5A"/>
    <w:rsid w:val="00115B11"/>
    <w:rsid w:val="00115F2E"/>
    <w:rsid w:val="0011EC83"/>
    <w:rsid w:val="001209C3"/>
    <w:rsid w:val="00121041"/>
    <w:rsid w:val="00122394"/>
    <w:rsid w:val="00124521"/>
    <w:rsid w:val="00124538"/>
    <w:rsid w:val="00124D6B"/>
    <w:rsid w:val="0013097B"/>
    <w:rsid w:val="0013259D"/>
    <w:rsid w:val="00133194"/>
    <w:rsid w:val="001332F1"/>
    <w:rsid w:val="001363C5"/>
    <w:rsid w:val="00136A10"/>
    <w:rsid w:val="00136ABB"/>
    <w:rsid w:val="001402F3"/>
    <w:rsid w:val="00141D4B"/>
    <w:rsid w:val="00142028"/>
    <w:rsid w:val="0014229B"/>
    <w:rsid w:val="00142B72"/>
    <w:rsid w:val="0014469B"/>
    <w:rsid w:val="00145FDF"/>
    <w:rsid w:val="001468E1"/>
    <w:rsid w:val="00146C9D"/>
    <w:rsid w:val="001476CF"/>
    <w:rsid w:val="001518F2"/>
    <w:rsid w:val="00151DB1"/>
    <w:rsid w:val="001531EE"/>
    <w:rsid w:val="00153610"/>
    <w:rsid w:val="00154FA6"/>
    <w:rsid w:val="00155986"/>
    <w:rsid w:val="00157B8E"/>
    <w:rsid w:val="00160E44"/>
    <w:rsid w:val="00161B36"/>
    <w:rsid w:val="001623C1"/>
    <w:rsid w:val="00164610"/>
    <w:rsid w:val="00164A04"/>
    <w:rsid w:val="0016745D"/>
    <w:rsid w:val="0016786E"/>
    <w:rsid w:val="00171641"/>
    <w:rsid w:val="001716AB"/>
    <w:rsid w:val="00171AA3"/>
    <w:rsid w:val="001756BA"/>
    <w:rsid w:val="0018436E"/>
    <w:rsid w:val="0018474A"/>
    <w:rsid w:val="00185190"/>
    <w:rsid w:val="0018582C"/>
    <w:rsid w:val="00185B37"/>
    <w:rsid w:val="00185EC9"/>
    <w:rsid w:val="0018686E"/>
    <w:rsid w:val="00186BE9"/>
    <w:rsid w:val="00190369"/>
    <w:rsid w:val="0019300E"/>
    <w:rsid w:val="00194D95"/>
    <w:rsid w:val="001A0AC0"/>
    <w:rsid w:val="001A3B0C"/>
    <w:rsid w:val="001A44B2"/>
    <w:rsid w:val="001A696F"/>
    <w:rsid w:val="001B2B95"/>
    <w:rsid w:val="001C4630"/>
    <w:rsid w:val="001C53EB"/>
    <w:rsid w:val="001C56AA"/>
    <w:rsid w:val="001C59E6"/>
    <w:rsid w:val="001C6272"/>
    <w:rsid w:val="001C644F"/>
    <w:rsid w:val="001C7D06"/>
    <w:rsid w:val="001D00FF"/>
    <w:rsid w:val="001D070C"/>
    <w:rsid w:val="001D283B"/>
    <w:rsid w:val="001D3B36"/>
    <w:rsid w:val="001D3EBA"/>
    <w:rsid w:val="001D5ACF"/>
    <w:rsid w:val="001D604C"/>
    <w:rsid w:val="001D61EA"/>
    <w:rsid w:val="001D75E9"/>
    <w:rsid w:val="001D7828"/>
    <w:rsid w:val="001E1359"/>
    <w:rsid w:val="001E1933"/>
    <w:rsid w:val="001E5334"/>
    <w:rsid w:val="001E5BC0"/>
    <w:rsid w:val="001E5F18"/>
    <w:rsid w:val="001E7E68"/>
    <w:rsid w:val="001F3150"/>
    <w:rsid w:val="001F4EE2"/>
    <w:rsid w:val="001F578B"/>
    <w:rsid w:val="00202DA8"/>
    <w:rsid w:val="00205447"/>
    <w:rsid w:val="002060C7"/>
    <w:rsid w:val="00206C05"/>
    <w:rsid w:val="0020738A"/>
    <w:rsid w:val="00211B77"/>
    <w:rsid w:val="002130E0"/>
    <w:rsid w:val="0021441C"/>
    <w:rsid w:val="00214B0D"/>
    <w:rsid w:val="00216F73"/>
    <w:rsid w:val="00220520"/>
    <w:rsid w:val="00220AFB"/>
    <w:rsid w:val="0022101E"/>
    <w:rsid w:val="002224E6"/>
    <w:rsid w:val="0022412F"/>
    <w:rsid w:val="00226267"/>
    <w:rsid w:val="00227505"/>
    <w:rsid w:val="00231EA5"/>
    <w:rsid w:val="0023432B"/>
    <w:rsid w:val="00234477"/>
    <w:rsid w:val="00234B0F"/>
    <w:rsid w:val="00235120"/>
    <w:rsid w:val="00235650"/>
    <w:rsid w:val="002410FF"/>
    <w:rsid w:val="00241124"/>
    <w:rsid w:val="002440A9"/>
    <w:rsid w:val="0024663F"/>
    <w:rsid w:val="002470B5"/>
    <w:rsid w:val="00247530"/>
    <w:rsid w:val="0024781C"/>
    <w:rsid w:val="002537CF"/>
    <w:rsid w:val="00255E54"/>
    <w:rsid w:val="00260C48"/>
    <w:rsid w:val="00261113"/>
    <w:rsid w:val="0026116F"/>
    <w:rsid w:val="00261AD2"/>
    <w:rsid w:val="00263C79"/>
    <w:rsid w:val="00264710"/>
    <w:rsid w:val="00265DBD"/>
    <w:rsid w:val="00266C94"/>
    <w:rsid w:val="002704C6"/>
    <w:rsid w:val="0027165E"/>
    <w:rsid w:val="002719B7"/>
    <w:rsid w:val="00272A1C"/>
    <w:rsid w:val="002758DC"/>
    <w:rsid w:val="00276DFE"/>
    <w:rsid w:val="00276FF9"/>
    <w:rsid w:val="00280313"/>
    <w:rsid w:val="00280F97"/>
    <w:rsid w:val="00282BC2"/>
    <w:rsid w:val="00287BD8"/>
    <w:rsid w:val="0029053E"/>
    <w:rsid w:val="00290A66"/>
    <w:rsid w:val="00291269"/>
    <w:rsid w:val="002946AD"/>
    <w:rsid w:val="00294DA6"/>
    <w:rsid w:val="0029528F"/>
    <w:rsid w:val="00295929"/>
    <w:rsid w:val="002A0990"/>
    <w:rsid w:val="002A3889"/>
    <w:rsid w:val="002A4E3E"/>
    <w:rsid w:val="002A55BD"/>
    <w:rsid w:val="002A5F01"/>
    <w:rsid w:val="002A66D6"/>
    <w:rsid w:val="002A740D"/>
    <w:rsid w:val="002A7922"/>
    <w:rsid w:val="002B0209"/>
    <w:rsid w:val="002B1BD1"/>
    <w:rsid w:val="002B1D45"/>
    <w:rsid w:val="002B4576"/>
    <w:rsid w:val="002B5202"/>
    <w:rsid w:val="002B7E18"/>
    <w:rsid w:val="002C0DBA"/>
    <w:rsid w:val="002C1A51"/>
    <w:rsid w:val="002C2215"/>
    <w:rsid w:val="002C3B8C"/>
    <w:rsid w:val="002C5F96"/>
    <w:rsid w:val="002D3229"/>
    <w:rsid w:val="002D7358"/>
    <w:rsid w:val="002D7612"/>
    <w:rsid w:val="002D7749"/>
    <w:rsid w:val="002D7C55"/>
    <w:rsid w:val="002E121B"/>
    <w:rsid w:val="002E215F"/>
    <w:rsid w:val="002E25E8"/>
    <w:rsid w:val="002E3912"/>
    <w:rsid w:val="002E3E4B"/>
    <w:rsid w:val="002E6379"/>
    <w:rsid w:val="002E6E0C"/>
    <w:rsid w:val="002E7507"/>
    <w:rsid w:val="002F04A5"/>
    <w:rsid w:val="002F1070"/>
    <w:rsid w:val="002F318B"/>
    <w:rsid w:val="002F4862"/>
    <w:rsid w:val="002F4CC7"/>
    <w:rsid w:val="002F59FD"/>
    <w:rsid w:val="002F6354"/>
    <w:rsid w:val="002F640D"/>
    <w:rsid w:val="002F75A8"/>
    <w:rsid w:val="003004F2"/>
    <w:rsid w:val="00300E60"/>
    <w:rsid w:val="0030114A"/>
    <w:rsid w:val="00302CA2"/>
    <w:rsid w:val="00305F17"/>
    <w:rsid w:val="003109E9"/>
    <w:rsid w:val="003123DC"/>
    <w:rsid w:val="003220BE"/>
    <w:rsid w:val="003224B4"/>
    <w:rsid w:val="003229A4"/>
    <w:rsid w:val="003246C9"/>
    <w:rsid w:val="00325925"/>
    <w:rsid w:val="0032710C"/>
    <w:rsid w:val="00331100"/>
    <w:rsid w:val="003322A6"/>
    <w:rsid w:val="00332911"/>
    <w:rsid w:val="003342D8"/>
    <w:rsid w:val="00334629"/>
    <w:rsid w:val="003367F7"/>
    <w:rsid w:val="00336A5D"/>
    <w:rsid w:val="00337F48"/>
    <w:rsid w:val="00340ADC"/>
    <w:rsid w:val="00341202"/>
    <w:rsid w:val="00343A18"/>
    <w:rsid w:val="00343CE8"/>
    <w:rsid w:val="00345EEF"/>
    <w:rsid w:val="003526EF"/>
    <w:rsid w:val="0035273B"/>
    <w:rsid w:val="0035393F"/>
    <w:rsid w:val="003539F5"/>
    <w:rsid w:val="00356AC7"/>
    <w:rsid w:val="00357F75"/>
    <w:rsid w:val="003642A8"/>
    <w:rsid w:val="003643FD"/>
    <w:rsid w:val="00364C3E"/>
    <w:rsid w:val="00365181"/>
    <w:rsid w:val="00365FCE"/>
    <w:rsid w:val="00367578"/>
    <w:rsid w:val="00367E9A"/>
    <w:rsid w:val="0037258A"/>
    <w:rsid w:val="003733D7"/>
    <w:rsid w:val="003744F5"/>
    <w:rsid w:val="00376AC0"/>
    <w:rsid w:val="00384734"/>
    <w:rsid w:val="003854BC"/>
    <w:rsid w:val="0038555A"/>
    <w:rsid w:val="0038608F"/>
    <w:rsid w:val="00390543"/>
    <w:rsid w:val="00392B24"/>
    <w:rsid w:val="00395938"/>
    <w:rsid w:val="00395AF8"/>
    <w:rsid w:val="003A02AA"/>
    <w:rsid w:val="003A0377"/>
    <w:rsid w:val="003A5185"/>
    <w:rsid w:val="003A7267"/>
    <w:rsid w:val="003B01D5"/>
    <w:rsid w:val="003B0283"/>
    <w:rsid w:val="003B1B0D"/>
    <w:rsid w:val="003B2CDC"/>
    <w:rsid w:val="003B66F5"/>
    <w:rsid w:val="003B71AD"/>
    <w:rsid w:val="003C035A"/>
    <w:rsid w:val="003C365A"/>
    <w:rsid w:val="003C3C66"/>
    <w:rsid w:val="003C44E0"/>
    <w:rsid w:val="003C7B03"/>
    <w:rsid w:val="003D0E92"/>
    <w:rsid w:val="003D15BC"/>
    <w:rsid w:val="003D35F1"/>
    <w:rsid w:val="003D5E90"/>
    <w:rsid w:val="003D6ECA"/>
    <w:rsid w:val="003E180D"/>
    <w:rsid w:val="003E1AD7"/>
    <w:rsid w:val="003E1B1E"/>
    <w:rsid w:val="003E213D"/>
    <w:rsid w:val="003E50D2"/>
    <w:rsid w:val="003E56F6"/>
    <w:rsid w:val="003F0F63"/>
    <w:rsid w:val="003F15CD"/>
    <w:rsid w:val="003F2688"/>
    <w:rsid w:val="003F2695"/>
    <w:rsid w:val="003F3BB6"/>
    <w:rsid w:val="003F3DFE"/>
    <w:rsid w:val="003F5491"/>
    <w:rsid w:val="003F6E0F"/>
    <w:rsid w:val="003F73E6"/>
    <w:rsid w:val="004067CA"/>
    <w:rsid w:val="004069C4"/>
    <w:rsid w:val="00407196"/>
    <w:rsid w:val="0041488C"/>
    <w:rsid w:val="00415A7A"/>
    <w:rsid w:val="004162B0"/>
    <w:rsid w:val="00417BFB"/>
    <w:rsid w:val="00417D5E"/>
    <w:rsid w:val="00421A96"/>
    <w:rsid w:val="004226FA"/>
    <w:rsid w:val="00422EAC"/>
    <w:rsid w:val="00423A10"/>
    <w:rsid w:val="00423CD7"/>
    <w:rsid w:val="00425EC7"/>
    <w:rsid w:val="004267E7"/>
    <w:rsid w:val="004270CB"/>
    <w:rsid w:val="00427D9B"/>
    <w:rsid w:val="00430581"/>
    <w:rsid w:val="00431898"/>
    <w:rsid w:val="00431E97"/>
    <w:rsid w:val="0043224B"/>
    <w:rsid w:val="004336A8"/>
    <w:rsid w:val="004369D3"/>
    <w:rsid w:val="004408CE"/>
    <w:rsid w:val="00441005"/>
    <w:rsid w:val="00441A97"/>
    <w:rsid w:val="00445783"/>
    <w:rsid w:val="00450507"/>
    <w:rsid w:val="00450CFC"/>
    <w:rsid w:val="0045112B"/>
    <w:rsid w:val="0045256C"/>
    <w:rsid w:val="0045292E"/>
    <w:rsid w:val="004543EE"/>
    <w:rsid w:val="004548C1"/>
    <w:rsid w:val="004611D8"/>
    <w:rsid w:val="0046180D"/>
    <w:rsid w:val="00463BFB"/>
    <w:rsid w:val="00464468"/>
    <w:rsid w:val="00464ECA"/>
    <w:rsid w:val="00465072"/>
    <w:rsid w:val="00470718"/>
    <w:rsid w:val="004710F6"/>
    <w:rsid w:val="004725CE"/>
    <w:rsid w:val="00476908"/>
    <w:rsid w:val="00476DAF"/>
    <w:rsid w:val="00476DDA"/>
    <w:rsid w:val="00480866"/>
    <w:rsid w:val="00480FFB"/>
    <w:rsid w:val="00481BC2"/>
    <w:rsid w:val="00481DFD"/>
    <w:rsid w:val="00481E61"/>
    <w:rsid w:val="00482770"/>
    <w:rsid w:val="004831B4"/>
    <w:rsid w:val="00483CAA"/>
    <w:rsid w:val="00483DC9"/>
    <w:rsid w:val="00484142"/>
    <w:rsid w:val="004842EE"/>
    <w:rsid w:val="00485E48"/>
    <w:rsid w:val="004863AC"/>
    <w:rsid w:val="00486DA1"/>
    <w:rsid w:val="0048757A"/>
    <w:rsid w:val="00490F60"/>
    <w:rsid w:val="00492013"/>
    <w:rsid w:val="00492351"/>
    <w:rsid w:val="0049277C"/>
    <w:rsid w:val="0049300C"/>
    <w:rsid w:val="00493AF2"/>
    <w:rsid w:val="00494AAA"/>
    <w:rsid w:val="00496548"/>
    <w:rsid w:val="0049756A"/>
    <w:rsid w:val="00497C45"/>
    <w:rsid w:val="00497F62"/>
    <w:rsid w:val="004A0CEA"/>
    <w:rsid w:val="004A17CF"/>
    <w:rsid w:val="004A5377"/>
    <w:rsid w:val="004A5FBE"/>
    <w:rsid w:val="004B085A"/>
    <w:rsid w:val="004B14F3"/>
    <w:rsid w:val="004B1DBA"/>
    <w:rsid w:val="004B38DA"/>
    <w:rsid w:val="004B543B"/>
    <w:rsid w:val="004C4861"/>
    <w:rsid w:val="004C5DCA"/>
    <w:rsid w:val="004C6672"/>
    <w:rsid w:val="004D0C80"/>
    <w:rsid w:val="004D17FC"/>
    <w:rsid w:val="004D23B4"/>
    <w:rsid w:val="004D32F4"/>
    <w:rsid w:val="004D343A"/>
    <w:rsid w:val="004D60BD"/>
    <w:rsid w:val="004E12A0"/>
    <w:rsid w:val="004E50D1"/>
    <w:rsid w:val="004E5A1B"/>
    <w:rsid w:val="004E5A86"/>
    <w:rsid w:val="004E6DE3"/>
    <w:rsid w:val="004F0E5C"/>
    <w:rsid w:val="004F0E66"/>
    <w:rsid w:val="004F1860"/>
    <w:rsid w:val="004F2CBC"/>
    <w:rsid w:val="004F2E07"/>
    <w:rsid w:val="004F362C"/>
    <w:rsid w:val="004F4E87"/>
    <w:rsid w:val="004F7EB0"/>
    <w:rsid w:val="004F83B5"/>
    <w:rsid w:val="00500729"/>
    <w:rsid w:val="005012B7"/>
    <w:rsid w:val="0050289E"/>
    <w:rsid w:val="00503C6A"/>
    <w:rsid w:val="00505117"/>
    <w:rsid w:val="0051032F"/>
    <w:rsid w:val="0051151A"/>
    <w:rsid w:val="005144D5"/>
    <w:rsid w:val="00517359"/>
    <w:rsid w:val="00520082"/>
    <w:rsid w:val="00520BD6"/>
    <w:rsid w:val="00522711"/>
    <w:rsid w:val="005240B3"/>
    <w:rsid w:val="00525B08"/>
    <w:rsid w:val="00526797"/>
    <w:rsid w:val="00526C71"/>
    <w:rsid w:val="00534850"/>
    <w:rsid w:val="00534940"/>
    <w:rsid w:val="00535803"/>
    <w:rsid w:val="0053671A"/>
    <w:rsid w:val="00537054"/>
    <w:rsid w:val="0053707B"/>
    <w:rsid w:val="00540359"/>
    <w:rsid w:val="00541822"/>
    <w:rsid w:val="00544B26"/>
    <w:rsid w:val="005453FA"/>
    <w:rsid w:val="00545D93"/>
    <w:rsid w:val="0054741E"/>
    <w:rsid w:val="00551383"/>
    <w:rsid w:val="00555201"/>
    <w:rsid w:val="00555431"/>
    <w:rsid w:val="00555FD9"/>
    <w:rsid w:val="005568FB"/>
    <w:rsid w:val="00557ABF"/>
    <w:rsid w:val="00560249"/>
    <w:rsid w:val="00561D74"/>
    <w:rsid w:val="00562469"/>
    <w:rsid w:val="005629EF"/>
    <w:rsid w:val="005640D4"/>
    <w:rsid w:val="00564CD4"/>
    <w:rsid w:val="00565118"/>
    <w:rsid w:val="00566C97"/>
    <w:rsid w:val="00571C76"/>
    <w:rsid w:val="00571CCE"/>
    <w:rsid w:val="00572352"/>
    <w:rsid w:val="005724DB"/>
    <w:rsid w:val="00572568"/>
    <w:rsid w:val="00572D0F"/>
    <w:rsid w:val="00573851"/>
    <w:rsid w:val="005748BD"/>
    <w:rsid w:val="00574FC1"/>
    <w:rsid w:val="00576548"/>
    <w:rsid w:val="005820F7"/>
    <w:rsid w:val="00583DFC"/>
    <w:rsid w:val="005854A0"/>
    <w:rsid w:val="00585F79"/>
    <w:rsid w:val="00589ACE"/>
    <w:rsid w:val="0058E21F"/>
    <w:rsid w:val="0059097A"/>
    <w:rsid w:val="005916FE"/>
    <w:rsid w:val="00594925"/>
    <w:rsid w:val="0059535B"/>
    <w:rsid w:val="0059634F"/>
    <w:rsid w:val="00597341"/>
    <w:rsid w:val="005A09F8"/>
    <w:rsid w:val="005A0AF2"/>
    <w:rsid w:val="005A1748"/>
    <w:rsid w:val="005A27A0"/>
    <w:rsid w:val="005A5046"/>
    <w:rsid w:val="005A52B5"/>
    <w:rsid w:val="005B0933"/>
    <w:rsid w:val="005B1845"/>
    <w:rsid w:val="005B231A"/>
    <w:rsid w:val="005B4F72"/>
    <w:rsid w:val="005B51CB"/>
    <w:rsid w:val="005C034C"/>
    <w:rsid w:val="005C2D87"/>
    <w:rsid w:val="005C33E4"/>
    <w:rsid w:val="005C526F"/>
    <w:rsid w:val="005C58D9"/>
    <w:rsid w:val="005C678D"/>
    <w:rsid w:val="005C716E"/>
    <w:rsid w:val="005C735B"/>
    <w:rsid w:val="005C7BA1"/>
    <w:rsid w:val="005D1131"/>
    <w:rsid w:val="005D1F84"/>
    <w:rsid w:val="005D23A1"/>
    <w:rsid w:val="005D310B"/>
    <w:rsid w:val="005D3EE7"/>
    <w:rsid w:val="005D4DDA"/>
    <w:rsid w:val="005E0664"/>
    <w:rsid w:val="005E1D60"/>
    <w:rsid w:val="005E4F33"/>
    <w:rsid w:val="005E7378"/>
    <w:rsid w:val="005F3B38"/>
    <w:rsid w:val="005F714C"/>
    <w:rsid w:val="005F7594"/>
    <w:rsid w:val="006032C5"/>
    <w:rsid w:val="006042E1"/>
    <w:rsid w:val="00604E53"/>
    <w:rsid w:val="006061C8"/>
    <w:rsid w:val="00607172"/>
    <w:rsid w:val="006107A1"/>
    <w:rsid w:val="00610E5C"/>
    <w:rsid w:val="00612C63"/>
    <w:rsid w:val="00613417"/>
    <w:rsid w:val="006160F2"/>
    <w:rsid w:val="006163E8"/>
    <w:rsid w:val="0061660B"/>
    <w:rsid w:val="00617F22"/>
    <w:rsid w:val="00621C83"/>
    <w:rsid w:val="00622ECB"/>
    <w:rsid w:val="00623CD8"/>
    <w:rsid w:val="00623E3F"/>
    <w:rsid w:val="006249F4"/>
    <w:rsid w:val="00625594"/>
    <w:rsid w:val="006265D5"/>
    <w:rsid w:val="0063109E"/>
    <w:rsid w:val="0063148A"/>
    <w:rsid w:val="00632D71"/>
    <w:rsid w:val="0063512D"/>
    <w:rsid w:val="0063657E"/>
    <w:rsid w:val="006367A0"/>
    <w:rsid w:val="0064038F"/>
    <w:rsid w:val="00641BF2"/>
    <w:rsid w:val="006443C1"/>
    <w:rsid w:val="00644408"/>
    <w:rsid w:val="00645E4F"/>
    <w:rsid w:val="00648FA0"/>
    <w:rsid w:val="0065217A"/>
    <w:rsid w:val="006540C6"/>
    <w:rsid w:val="0065594B"/>
    <w:rsid w:val="006560AB"/>
    <w:rsid w:val="006565B0"/>
    <w:rsid w:val="00660811"/>
    <w:rsid w:val="0066395E"/>
    <w:rsid w:val="00663AB8"/>
    <w:rsid w:val="00664A5C"/>
    <w:rsid w:val="0066567F"/>
    <w:rsid w:val="00667F1D"/>
    <w:rsid w:val="00670AEC"/>
    <w:rsid w:val="00672EB8"/>
    <w:rsid w:val="00674283"/>
    <w:rsid w:val="00675A1E"/>
    <w:rsid w:val="00675F77"/>
    <w:rsid w:val="006819CA"/>
    <w:rsid w:val="00682C12"/>
    <w:rsid w:val="0068423E"/>
    <w:rsid w:val="006848E2"/>
    <w:rsid w:val="006858E9"/>
    <w:rsid w:val="00686D86"/>
    <w:rsid w:val="0069185A"/>
    <w:rsid w:val="006929A8"/>
    <w:rsid w:val="0069338C"/>
    <w:rsid w:val="006936B9"/>
    <w:rsid w:val="00693FD2"/>
    <w:rsid w:val="00694856"/>
    <w:rsid w:val="00694957"/>
    <w:rsid w:val="006A02E4"/>
    <w:rsid w:val="006A0822"/>
    <w:rsid w:val="006A3504"/>
    <w:rsid w:val="006A3FAD"/>
    <w:rsid w:val="006A540C"/>
    <w:rsid w:val="006A5D76"/>
    <w:rsid w:val="006A6AE9"/>
    <w:rsid w:val="006B4925"/>
    <w:rsid w:val="006C15A1"/>
    <w:rsid w:val="006C2279"/>
    <w:rsid w:val="006C302B"/>
    <w:rsid w:val="006C35D7"/>
    <w:rsid w:val="006C466F"/>
    <w:rsid w:val="006C60B3"/>
    <w:rsid w:val="006C615F"/>
    <w:rsid w:val="006C6B2D"/>
    <w:rsid w:val="006D10E9"/>
    <w:rsid w:val="006D185B"/>
    <w:rsid w:val="006D2C6E"/>
    <w:rsid w:val="006D38D3"/>
    <w:rsid w:val="006D6AC3"/>
    <w:rsid w:val="006D7136"/>
    <w:rsid w:val="006E002E"/>
    <w:rsid w:val="006E1C98"/>
    <w:rsid w:val="006E3815"/>
    <w:rsid w:val="006E45DD"/>
    <w:rsid w:val="006E56B1"/>
    <w:rsid w:val="006E6F44"/>
    <w:rsid w:val="006E6F51"/>
    <w:rsid w:val="006F112F"/>
    <w:rsid w:val="006F2765"/>
    <w:rsid w:val="006F3A55"/>
    <w:rsid w:val="006F6851"/>
    <w:rsid w:val="006F6F3B"/>
    <w:rsid w:val="006F7686"/>
    <w:rsid w:val="006F7EEA"/>
    <w:rsid w:val="00703209"/>
    <w:rsid w:val="00703DFA"/>
    <w:rsid w:val="00704C49"/>
    <w:rsid w:val="0070548D"/>
    <w:rsid w:val="0070617A"/>
    <w:rsid w:val="007079E6"/>
    <w:rsid w:val="00710683"/>
    <w:rsid w:val="00711DDA"/>
    <w:rsid w:val="0071426E"/>
    <w:rsid w:val="0071493A"/>
    <w:rsid w:val="00714E8A"/>
    <w:rsid w:val="007155CE"/>
    <w:rsid w:val="007157F9"/>
    <w:rsid w:val="0071637A"/>
    <w:rsid w:val="00720F63"/>
    <w:rsid w:val="00722D70"/>
    <w:rsid w:val="007234C1"/>
    <w:rsid w:val="007263C0"/>
    <w:rsid w:val="00727220"/>
    <w:rsid w:val="0073159A"/>
    <w:rsid w:val="0073353D"/>
    <w:rsid w:val="00734942"/>
    <w:rsid w:val="007368BB"/>
    <w:rsid w:val="00740A42"/>
    <w:rsid w:val="00740B1C"/>
    <w:rsid w:val="00741BC1"/>
    <w:rsid w:val="00744267"/>
    <w:rsid w:val="007451FE"/>
    <w:rsid w:val="00745EAB"/>
    <w:rsid w:val="00746954"/>
    <w:rsid w:val="0074699C"/>
    <w:rsid w:val="00748C7A"/>
    <w:rsid w:val="00751FCD"/>
    <w:rsid w:val="00753087"/>
    <w:rsid w:val="007532C2"/>
    <w:rsid w:val="00755BD6"/>
    <w:rsid w:val="00757AF5"/>
    <w:rsid w:val="00760CC4"/>
    <w:rsid w:val="0076161B"/>
    <w:rsid w:val="00762988"/>
    <w:rsid w:val="00763E69"/>
    <w:rsid w:val="00766BEC"/>
    <w:rsid w:val="00766FB9"/>
    <w:rsid w:val="00767416"/>
    <w:rsid w:val="00770ED2"/>
    <w:rsid w:val="00770EE9"/>
    <w:rsid w:val="007749AA"/>
    <w:rsid w:val="0077593D"/>
    <w:rsid w:val="00776192"/>
    <w:rsid w:val="00776515"/>
    <w:rsid w:val="00783888"/>
    <w:rsid w:val="007838A3"/>
    <w:rsid w:val="00783C8C"/>
    <w:rsid w:val="00784A1D"/>
    <w:rsid w:val="00784C43"/>
    <w:rsid w:val="007853D9"/>
    <w:rsid w:val="0078544C"/>
    <w:rsid w:val="00790ED2"/>
    <w:rsid w:val="00793178"/>
    <w:rsid w:val="007935D6"/>
    <w:rsid w:val="0079363A"/>
    <w:rsid w:val="00795524"/>
    <w:rsid w:val="00795B92"/>
    <w:rsid w:val="00796BB9"/>
    <w:rsid w:val="00797816"/>
    <w:rsid w:val="00797A0C"/>
    <w:rsid w:val="0079D35B"/>
    <w:rsid w:val="007A4574"/>
    <w:rsid w:val="007A6618"/>
    <w:rsid w:val="007A7FF1"/>
    <w:rsid w:val="007B08E1"/>
    <w:rsid w:val="007B2725"/>
    <w:rsid w:val="007B35A0"/>
    <w:rsid w:val="007B382D"/>
    <w:rsid w:val="007B5D31"/>
    <w:rsid w:val="007B6238"/>
    <w:rsid w:val="007C0E0C"/>
    <w:rsid w:val="007C1F5A"/>
    <w:rsid w:val="007C3428"/>
    <w:rsid w:val="007C421F"/>
    <w:rsid w:val="007C4B67"/>
    <w:rsid w:val="007C5A6D"/>
    <w:rsid w:val="007C6A3F"/>
    <w:rsid w:val="007D0FA7"/>
    <w:rsid w:val="007D2843"/>
    <w:rsid w:val="007D3248"/>
    <w:rsid w:val="007D336C"/>
    <w:rsid w:val="007D70D4"/>
    <w:rsid w:val="007D777F"/>
    <w:rsid w:val="007E16B6"/>
    <w:rsid w:val="007E23BB"/>
    <w:rsid w:val="007E2D29"/>
    <w:rsid w:val="007E2F3C"/>
    <w:rsid w:val="007E441A"/>
    <w:rsid w:val="007E447B"/>
    <w:rsid w:val="007E5F5A"/>
    <w:rsid w:val="007E6631"/>
    <w:rsid w:val="007E6A67"/>
    <w:rsid w:val="007E7F32"/>
    <w:rsid w:val="007F1387"/>
    <w:rsid w:val="007F1E73"/>
    <w:rsid w:val="007F3D2D"/>
    <w:rsid w:val="007F4A8F"/>
    <w:rsid w:val="007F52C9"/>
    <w:rsid w:val="007F6258"/>
    <w:rsid w:val="008002A4"/>
    <w:rsid w:val="00800EDB"/>
    <w:rsid w:val="0080338F"/>
    <w:rsid w:val="008041BA"/>
    <w:rsid w:val="00804E7F"/>
    <w:rsid w:val="008058EC"/>
    <w:rsid w:val="00805FAB"/>
    <w:rsid w:val="008069CD"/>
    <w:rsid w:val="008107D2"/>
    <w:rsid w:val="00810894"/>
    <w:rsid w:val="00812E94"/>
    <w:rsid w:val="00814D1A"/>
    <w:rsid w:val="00820723"/>
    <w:rsid w:val="008207FD"/>
    <w:rsid w:val="00820A9F"/>
    <w:rsid w:val="0082289A"/>
    <w:rsid w:val="00822D6B"/>
    <w:rsid w:val="00822EF2"/>
    <w:rsid w:val="00825583"/>
    <w:rsid w:val="00827058"/>
    <w:rsid w:val="0082739A"/>
    <w:rsid w:val="0083016C"/>
    <w:rsid w:val="008309DF"/>
    <w:rsid w:val="00831F54"/>
    <w:rsid w:val="008339D7"/>
    <w:rsid w:val="00834697"/>
    <w:rsid w:val="008364A4"/>
    <w:rsid w:val="008424FB"/>
    <w:rsid w:val="00844038"/>
    <w:rsid w:val="008458F5"/>
    <w:rsid w:val="00852488"/>
    <w:rsid w:val="0085323D"/>
    <w:rsid w:val="0085455D"/>
    <w:rsid w:val="00854CF3"/>
    <w:rsid w:val="008578DD"/>
    <w:rsid w:val="00857B9F"/>
    <w:rsid w:val="008603FC"/>
    <w:rsid w:val="008636A5"/>
    <w:rsid w:val="00863D4E"/>
    <w:rsid w:val="0086540B"/>
    <w:rsid w:val="008674AE"/>
    <w:rsid w:val="008707C7"/>
    <w:rsid w:val="00871C9D"/>
    <w:rsid w:val="00872110"/>
    <w:rsid w:val="008723EE"/>
    <w:rsid w:val="008725CD"/>
    <w:rsid w:val="008727AC"/>
    <w:rsid w:val="00872E66"/>
    <w:rsid w:val="00873587"/>
    <w:rsid w:val="008739C9"/>
    <w:rsid w:val="00873E28"/>
    <w:rsid w:val="00875263"/>
    <w:rsid w:val="008754FF"/>
    <w:rsid w:val="008777FA"/>
    <w:rsid w:val="008802D4"/>
    <w:rsid w:val="00880963"/>
    <w:rsid w:val="00880F41"/>
    <w:rsid w:val="008818B2"/>
    <w:rsid w:val="00882237"/>
    <w:rsid w:val="008866BC"/>
    <w:rsid w:val="0088675C"/>
    <w:rsid w:val="00886ACF"/>
    <w:rsid w:val="00893F25"/>
    <w:rsid w:val="00895F21"/>
    <w:rsid w:val="008A050D"/>
    <w:rsid w:val="008A2C06"/>
    <w:rsid w:val="008A3D81"/>
    <w:rsid w:val="008A6BB0"/>
    <w:rsid w:val="008A7EB4"/>
    <w:rsid w:val="008B0544"/>
    <w:rsid w:val="008B093E"/>
    <w:rsid w:val="008B0E6C"/>
    <w:rsid w:val="008B3B8F"/>
    <w:rsid w:val="008B4CA8"/>
    <w:rsid w:val="008B5778"/>
    <w:rsid w:val="008B6BD0"/>
    <w:rsid w:val="008B6FB0"/>
    <w:rsid w:val="008B72D3"/>
    <w:rsid w:val="008B7AB4"/>
    <w:rsid w:val="008B7E0A"/>
    <w:rsid w:val="008B7FDA"/>
    <w:rsid w:val="008C040C"/>
    <w:rsid w:val="008C06D3"/>
    <w:rsid w:val="008C198F"/>
    <w:rsid w:val="008C3982"/>
    <w:rsid w:val="008C5089"/>
    <w:rsid w:val="008C5FF6"/>
    <w:rsid w:val="008D0C88"/>
    <w:rsid w:val="008D113F"/>
    <w:rsid w:val="008D1A57"/>
    <w:rsid w:val="008D20C5"/>
    <w:rsid w:val="008D25A7"/>
    <w:rsid w:val="008D2B66"/>
    <w:rsid w:val="008D4032"/>
    <w:rsid w:val="008D6F75"/>
    <w:rsid w:val="008E0A66"/>
    <w:rsid w:val="008E20BC"/>
    <w:rsid w:val="008E2627"/>
    <w:rsid w:val="008E2796"/>
    <w:rsid w:val="008E3194"/>
    <w:rsid w:val="008E327D"/>
    <w:rsid w:val="008E37A2"/>
    <w:rsid w:val="008E4EF3"/>
    <w:rsid w:val="008E54B5"/>
    <w:rsid w:val="008F3C69"/>
    <w:rsid w:val="008F6561"/>
    <w:rsid w:val="008F76A3"/>
    <w:rsid w:val="008F7A37"/>
    <w:rsid w:val="009002C2"/>
    <w:rsid w:val="0090222B"/>
    <w:rsid w:val="00903D35"/>
    <w:rsid w:val="0090526A"/>
    <w:rsid w:val="00905929"/>
    <w:rsid w:val="00907FFB"/>
    <w:rsid w:val="0091035E"/>
    <w:rsid w:val="00914D20"/>
    <w:rsid w:val="00914FB9"/>
    <w:rsid w:val="009165F1"/>
    <w:rsid w:val="00917C67"/>
    <w:rsid w:val="00921686"/>
    <w:rsid w:val="0092260F"/>
    <w:rsid w:val="009256A2"/>
    <w:rsid w:val="009256CC"/>
    <w:rsid w:val="00927187"/>
    <w:rsid w:val="00927266"/>
    <w:rsid w:val="00927DE7"/>
    <w:rsid w:val="0093171A"/>
    <w:rsid w:val="009345D3"/>
    <w:rsid w:val="00935AED"/>
    <w:rsid w:val="00937B48"/>
    <w:rsid w:val="00940ABD"/>
    <w:rsid w:val="00940FB5"/>
    <w:rsid w:val="00942168"/>
    <w:rsid w:val="00942572"/>
    <w:rsid w:val="00944947"/>
    <w:rsid w:val="00945EE0"/>
    <w:rsid w:val="00946F6E"/>
    <w:rsid w:val="00950079"/>
    <w:rsid w:val="00950689"/>
    <w:rsid w:val="00951CE7"/>
    <w:rsid w:val="009523A2"/>
    <w:rsid w:val="00955016"/>
    <w:rsid w:val="009601D0"/>
    <w:rsid w:val="00960CAC"/>
    <w:rsid w:val="00961AAC"/>
    <w:rsid w:val="00962771"/>
    <w:rsid w:val="0096599A"/>
    <w:rsid w:val="00966995"/>
    <w:rsid w:val="00966E00"/>
    <w:rsid w:val="0097132D"/>
    <w:rsid w:val="00972898"/>
    <w:rsid w:val="009731B2"/>
    <w:rsid w:val="009735AE"/>
    <w:rsid w:val="0097449A"/>
    <w:rsid w:val="009751DA"/>
    <w:rsid w:val="00976820"/>
    <w:rsid w:val="0097683B"/>
    <w:rsid w:val="00976C31"/>
    <w:rsid w:val="00976E2B"/>
    <w:rsid w:val="00982098"/>
    <w:rsid w:val="00982435"/>
    <w:rsid w:val="00984A10"/>
    <w:rsid w:val="00986349"/>
    <w:rsid w:val="00987EB7"/>
    <w:rsid w:val="009911B1"/>
    <w:rsid w:val="00991300"/>
    <w:rsid w:val="00991315"/>
    <w:rsid w:val="00991F44"/>
    <w:rsid w:val="00992801"/>
    <w:rsid w:val="0099399D"/>
    <w:rsid w:val="0099469A"/>
    <w:rsid w:val="00994746"/>
    <w:rsid w:val="009949AC"/>
    <w:rsid w:val="00994F7B"/>
    <w:rsid w:val="00996D0E"/>
    <w:rsid w:val="00997101"/>
    <w:rsid w:val="009A13B4"/>
    <w:rsid w:val="009A1E34"/>
    <w:rsid w:val="009A1F6B"/>
    <w:rsid w:val="009A3278"/>
    <w:rsid w:val="009A4F44"/>
    <w:rsid w:val="009A639D"/>
    <w:rsid w:val="009A7182"/>
    <w:rsid w:val="009A7BE8"/>
    <w:rsid w:val="009A7DC6"/>
    <w:rsid w:val="009B019B"/>
    <w:rsid w:val="009B13D5"/>
    <w:rsid w:val="009B1B71"/>
    <w:rsid w:val="009B1CEB"/>
    <w:rsid w:val="009B1EB9"/>
    <w:rsid w:val="009B21C8"/>
    <w:rsid w:val="009B3C7D"/>
    <w:rsid w:val="009B43CC"/>
    <w:rsid w:val="009B44A1"/>
    <w:rsid w:val="009B49CC"/>
    <w:rsid w:val="009C2518"/>
    <w:rsid w:val="009C29EF"/>
    <w:rsid w:val="009C2B11"/>
    <w:rsid w:val="009C31BF"/>
    <w:rsid w:val="009C4F86"/>
    <w:rsid w:val="009C69A9"/>
    <w:rsid w:val="009C76DF"/>
    <w:rsid w:val="009D120D"/>
    <w:rsid w:val="009D3D40"/>
    <w:rsid w:val="009D60B0"/>
    <w:rsid w:val="009D72F9"/>
    <w:rsid w:val="009D7956"/>
    <w:rsid w:val="009E0095"/>
    <w:rsid w:val="009E5E55"/>
    <w:rsid w:val="009E7C64"/>
    <w:rsid w:val="009F1B77"/>
    <w:rsid w:val="009F302C"/>
    <w:rsid w:val="009F3703"/>
    <w:rsid w:val="009F42E0"/>
    <w:rsid w:val="009F44C0"/>
    <w:rsid w:val="009F52C1"/>
    <w:rsid w:val="009F564C"/>
    <w:rsid w:val="009F671B"/>
    <w:rsid w:val="00A032E3"/>
    <w:rsid w:val="00A04D59"/>
    <w:rsid w:val="00A055E6"/>
    <w:rsid w:val="00A05FCB"/>
    <w:rsid w:val="00A066D9"/>
    <w:rsid w:val="00A06DAE"/>
    <w:rsid w:val="00A070DF"/>
    <w:rsid w:val="00A1043F"/>
    <w:rsid w:val="00A12CFB"/>
    <w:rsid w:val="00A13556"/>
    <w:rsid w:val="00A15233"/>
    <w:rsid w:val="00A15841"/>
    <w:rsid w:val="00A16B21"/>
    <w:rsid w:val="00A17350"/>
    <w:rsid w:val="00A33C46"/>
    <w:rsid w:val="00A348D1"/>
    <w:rsid w:val="00A35D00"/>
    <w:rsid w:val="00A372D2"/>
    <w:rsid w:val="00A4104F"/>
    <w:rsid w:val="00A415F6"/>
    <w:rsid w:val="00A4407E"/>
    <w:rsid w:val="00A453A5"/>
    <w:rsid w:val="00A45DDF"/>
    <w:rsid w:val="00A46101"/>
    <w:rsid w:val="00A533F7"/>
    <w:rsid w:val="00A5643A"/>
    <w:rsid w:val="00A60282"/>
    <w:rsid w:val="00A613DD"/>
    <w:rsid w:val="00A632E6"/>
    <w:rsid w:val="00A6542A"/>
    <w:rsid w:val="00A65E88"/>
    <w:rsid w:val="00A6640F"/>
    <w:rsid w:val="00A66701"/>
    <w:rsid w:val="00A71C34"/>
    <w:rsid w:val="00A73576"/>
    <w:rsid w:val="00A74867"/>
    <w:rsid w:val="00A7647C"/>
    <w:rsid w:val="00A7729D"/>
    <w:rsid w:val="00A813EC"/>
    <w:rsid w:val="00A8164A"/>
    <w:rsid w:val="00A82CD0"/>
    <w:rsid w:val="00A82E9C"/>
    <w:rsid w:val="00A84ACB"/>
    <w:rsid w:val="00A86142"/>
    <w:rsid w:val="00A86280"/>
    <w:rsid w:val="00A86D37"/>
    <w:rsid w:val="00A875B9"/>
    <w:rsid w:val="00A90B53"/>
    <w:rsid w:val="00A9196D"/>
    <w:rsid w:val="00A9278F"/>
    <w:rsid w:val="00A93191"/>
    <w:rsid w:val="00A933B3"/>
    <w:rsid w:val="00A95341"/>
    <w:rsid w:val="00A97C7F"/>
    <w:rsid w:val="00AA075E"/>
    <w:rsid w:val="00AA17F4"/>
    <w:rsid w:val="00AA1D89"/>
    <w:rsid w:val="00AA2FE7"/>
    <w:rsid w:val="00AB1B13"/>
    <w:rsid w:val="00AB2339"/>
    <w:rsid w:val="00AB2F9F"/>
    <w:rsid w:val="00AB4850"/>
    <w:rsid w:val="00AB4D80"/>
    <w:rsid w:val="00AB5534"/>
    <w:rsid w:val="00AB584D"/>
    <w:rsid w:val="00AC049D"/>
    <w:rsid w:val="00AC13A2"/>
    <w:rsid w:val="00AC246D"/>
    <w:rsid w:val="00AC2AB0"/>
    <w:rsid w:val="00AC376F"/>
    <w:rsid w:val="00AC40E4"/>
    <w:rsid w:val="00AC430D"/>
    <w:rsid w:val="00AC4EA2"/>
    <w:rsid w:val="00AC4EB3"/>
    <w:rsid w:val="00AC6673"/>
    <w:rsid w:val="00AD0A8C"/>
    <w:rsid w:val="00AD102E"/>
    <w:rsid w:val="00AD288E"/>
    <w:rsid w:val="00AD3E70"/>
    <w:rsid w:val="00AD3EC9"/>
    <w:rsid w:val="00AD41FD"/>
    <w:rsid w:val="00AD42A9"/>
    <w:rsid w:val="00AD5054"/>
    <w:rsid w:val="00AD5915"/>
    <w:rsid w:val="00AD5A47"/>
    <w:rsid w:val="00AE2063"/>
    <w:rsid w:val="00AE54AC"/>
    <w:rsid w:val="00AE70C2"/>
    <w:rsid w:val="00AE7693"/>
    <w:rsid w:val="00AF0A09"/>
    <w:rsid w:val="00AF19C5"/>
    <w:rsid w:val="00AF4A74"/>
    <w:rsid w:val="00AF55A2"/>
    <w:rsid w:val="00AF79BD"/>
    <w:rsid w:val="00B00D93"/>
    <w:rsid w:val="00B00E04"/>
    <w:rsid w:val="00B02CEC"/>
    <w:rsid w:val="00B02FAB"/>
    <w:rsid w:val="00B04E0A"/>
    <w:rsid w:val="00B062E6"/>
    <w:rsid w:val="00B10A1E"/>
    <w:rsid w:val="00B117DA"/>
    <w:rsid w:val="00B157F4"/>
    <w:rsid w:val="00B17520"/>
    <w:rsid w:val="00B23A41"/>
    <w:rsid w:val="00B23CA1"/>
    <w:rsid w:val="00B23E9D"/>
    <w:rsid w:val="00B24378"/>
    <w:rsid w:val="00B24587"/>
    <w:rsid w:val="00B255BA"/>
    <w:rsid w:val="00B268A6"/>
    <w:rsid w:val="00B323FB"/>
    <w:rsid w:val="00B339FD"/>
    <w:rsid w:val="00B375F3"/>
    <w:rsid w:val="00B3779B"/>
    <w:rsid w:val="00B404BC"/>
    <w:rsid w:val="00B41325"/>
    <w:rsid w:val="00B4159D"/>
    <w:rsid w:val="00B431A7"/>
    <w:rsid w:val="00B439A0"/>
    <w:rsid w:val="00B43FB8"/>
    <w:rsid w:val="00B479B7"/>
    <w:rsid w:val="00B4A360"/>
    <w:rsid w:val="00B51FC6"/>
    <w:rsid w:val="00B5498A"/>
    <w:rsid w:val="00B56EF5"/>
    <w:rsid w:val="00B579BF"/>
    <w:rsid w:val="00B60579"/>
    <w:rsid w:val="00B60C7A"/>
    <w:rsid w:val="00B6150F"/>
    <w:rsid w:val="00B62B7E"/>
    <w:rsid w:val="00B630C2"/>
    <w:rsid w:val="00B709B4"/>
    <w:rsid w:val="00B71A15"/>
    <w:rsid w:val="00B71F12"/>
    <w:rsid w:val="00B73376"/>
    <w:rsid w:val="00B734A7"/>
    <w:rsid w:val="00B73617"/>
    <w:rsid w:val="00B738AC"/>
    <w:rsid w:val="00B738CD"/>
    <w:rsid w:val="00B74B47"/>
    <w:rsid w:val="00B751C4"/>
    <w:rsid w:val="00B75542"/>
    <w:rsid w:val="00B7603F"/>
    <w:rsid w:val="00B76D5C"/>
    <w:rsid w:val="00B775DF"/>
    <w:rsid w:val="00B80E4B"/>
    <w:rsid w:val="00B82CAA"/>
    <w:rsid w:val="00B83F3C"/>
    <w:rsid w:val="00B8714D"/>
    <w:rsid w:val="00B91A4E"/>
    <w:rsid w:val="00B91E04"/>
    <w:rsid w:val="00B9319F"/>
    <w:rsid w:val="00B93CB2"/>
    <w:rsid w:val="00B95821"/>
    <w:rsid w:val="00B9662E"/>
    <w:rsid w:val="00B96F45"/>
    <w:rsid w:val="00B97677"/>
    <w:rsid w:val="00BA0224"/>
    <w:rsid w:val="00BA2B68"/>
    <w:rsid w:val="00BA3201"/>
    <w:rsid w:val="00BA340F"/>
    <w:rsid w:val="00BA3F9D"/>
    <w:rsid w:val="00BA4078"/>
    <w:rsid w:val="00BA5245"/>
    <w:rsid w:val="00BA5A6B"/>
    <w:rsid w:val="00BA6588"/>
    <w:rsid w:val="00BA7C5D"/>
    <w:rsid w:val="00BB0E4F"/>
    <w:rsid w:val="00BB2364"/>
    <w:rsid w:val="00BB2881"/>
    <w:rsid w:val="00BB4292"/>
    <w:rsid w:val="00BB4FEE"/>
    <w:rsid w:val="00BB7BAB"/>
    <w:rsid w:val="00BB9E8D"/>
    <w:rsid w:val="00BC2F0A"/>
    <w:rsid w:val="00BC3177"/>
    <w:rsid w:val="00BC41DA"/>
    <w:rsid w:val="00BC4362"/>
    <w:rsid w:val="00BC4F70"/>
    <w:rsid w:val="00BC5FE0"/>
    <w:rsid w:val="00BC6162"/>
    <w:rsid w:val="00BC6A2E"/>
    <w:rsid w:val="00BD0190"/>
    <w:rsid w:val="00BD19B6"/>
    <w:rsid w:val="00BD1D11"/>
    <w:rsid w:val="00BD2ABA"/>
    <w:rsid w:val="00BD4206"/>
    <w:rsid w:val="00BD70E5"/>
    <w:rsid w:val="00BE1617"/>
    <w:rsid w:val="00BE2DE9"/>
    <w:rsid w:val="00BE2EF8"/>
    <w:rsid w:val="00BE389E"/>
    <w:rsid w:val="00BE5885"/>
    <w:rsid w:val="00BE6BB1"/>
    <w:rsid w:val="00BE6CF1"/>
    <w:rsid w:val="00BE75BE"/>
    <w:rsid w:val="00BF184B"/>
    <w:rsid w:val="00BF2999"/>
    <w:rsid w:val="00BF4CE9"/>
    <w:rsid w:val="00BF6673"/>
    <w:rsid w:val="00BF7504"/>
    <w:rsid w:val="00BF7DA0"/>
    <w:rsid w:val="00C0399E"/>
    <w:rsid w:val="00C03B00"/>
    <w:rsid w:val="00C04464"/>
    <w:rsid w:val="00C046D7"/>
    <w:rsid w:val="00C05839"/>
    <w:rsid w:val="00C07532"/>
    <w:rsid w:val="00C0790B"/>
    <w:rsid w:val="00C1023E"/>
    <w:rsid w:val="00C10796"/>
    <w:rsid w:val="00C152B1"/>
    <w:rsid w:val="00C15E9B"/>
    <w:rsid w:val="00C16E19"/>
    <w:rsid w:val="00C179FF"/>
    <w:rsid w:val="00C2133A"/>
    <w:rsid w:val="00C22CAE"/>
    <w:rsid w:val="00C23F2B"/>
    <w:rsid w:val="00C241A6"/>
    <w:rsid w:val="00C24E34"/>
    <w:rsid w:val="00C25092"/>
    <w:rsid w:val="00C259A6"/>
    <w:rsid w:val="00C25C53"/>
    <w:rsid w:val="00C273DB"/>
    <w:rsid w:val="00C32463"/>
    <w:rsid w:val="00C33409"/>
    <w:rsid w:val="00C34A69"/>
    <w:rsid w:val="00C34EAD"/>
    <w:rsid w:val="00C34FE9"/>
    <w:rsid w:val="00C35C27"/>
    <w:rsid w:val="00C4047F"/>
    <w:rsid w:val="00C40E20"/>
    <w:rsid w:val="00C42A58"/>
    <w:rsid w:val="00C42FD2"/>
    <w:rsid w:val="00C44221"/>
    <w:rsid w:val="00C45978"/>
    <w:rsid w:val="00C45C5A"/>
    <w:rsid w:val="00C5359E"/>
    <w:rsid w:val="00C53C4F"/>
    <w:rsid w:val="00C54255"/>
    <w:rsid w:val="00C5485C"/>
    <w:rsid w:val="00C6022F"/>
    <w:rsid w:val="00C60991"/>
    <w:rsid w:val="00C61A1C"/>
    <w:rsid w:val="00C644F1"/>
    <w:rsid w:val="00C65054"/>
    <w:rsid w:val="00C662A2"/>
    <w:rsid w:val="00C6765F"/>
    <w:rsid w:val="00C67B71"/>
    <w:rsid w:val="00C70AEA"/>
    <w:rsid w:val="00C73A2B"/>
    <w:rsid w:val="00C74800"/>
    <w:rsid w:val="00C772A0"/>
    <w:rsid w:val="00C8033A"/>
    <w:rsid w:val="00C85870"/>
    <w:rsid w:val="00C85AEE"/>
    <w:rsid w:val="00C87CFF"/>
    <w:rsid w:val="00C91B6C"/>
    <w:rsid w:val="00C92552"/>
    <w:rsid w:val="00C932AB"/>
    <w:rsid w:val="00C938FF"/>
    <w:rsid w:val="00C94D79"/>
    <w:rsid w:val="00C95ED2"/>
    <w:rsid w:val="00C9751C"/>
    <w:rsid w:val="00CA0B3F"/>
    <w:rsid w:val="00CA578C"/>
    <w:rsid w:val="00CB0483"/>
    <w:rsid w:val="00CB36D3"/>
    <w:rsid w:val="00CB3DD4"/>
    <w:rsid w:val="00CB5E54"/>
    <w:rsid w:val="00CB72EB"/>
    <w:rsid w:val="00CC249D"/>
    <w:rsid w:val="00CC33E7"/>
    <w:rsid w:val="00CC33FE"/>
    <w:rsid w:val="00CC3E20"/>
    <w:rsid w:val="00CD068F"/>
    <w:rsid w:val="00CD0E7C"/>
    <w:rsid w:val="00CD1A67"/>
    <w:rsid w:val="00CD2B5F"/>
    <w:rsid w:val="00CD41EC"/>
    <w:rsid w:val="00CD6281"/>
    <w:rsid w:val="00CD68B3"/>
    <w:rsid w:val="00CE134C"/>
    <w:rsid w:val="00CE3FEE"/>
    <w:rsid w:val="00CE43C1"/>
    <w:rsid w:val="00CE6EFD"/>
    <w:rsid w:val="00CE77ED"/>
    <w:rsid w:val="00CF006B"/>
    <w:rsid w:val="00CF0D17"/>
    <w:rsid w:val="00CF17DB"/>
    <w:rsid w:val="00CF19CA"/>
    <w:rsid w:val="00CF1C25"/>
    <w:rsid w:val="00CF226E"/>
    <w:rsid w:val="00CF52F2"/>
    <w:rsid w:val="00CF61A9"/>
    <w:rsid w:val="00CF772D"/>
    <w:rsid w:val="00D002D4"/>
    <w:rsid w:val="00D003A3"/>
    <w:rsid w:val="00D01686"/>
    <w:rsid w:val="00D02E31"/>
    <w:rsid w:val="00D0583C"/>
    <w:rsid w:val="00D05D06"/>
    <w:rsid w:val="00D07520"/>
    <w:rsid w:val="00D1071B"/>
    <w:rsid w:val="00D10DA6"/>
    <w:rsid w:val="00D13B02"/>
    <w:rsid w:val="00D1479F"/>
    <w:rsid w:val="00D14CEC"/>
    <w:rsid w:val="00D16A3D"/>
    <w:rsid w:val="00D17676"/>
    <w:rsid w:val="00D20D72"/>
    <w:rsid w:val="00D2111F"/>
    <w:rsid w:val="00D2148E"/>
    <w:rsid w:val="00D21B60"/>
    <w:rsid w:val="00D223D7"/>
    <w:rsid w:val="00D235CA"/>
    <w:rsid w:val="00D26605"/>
    <w:rsid w:val="00D269DF"/>
    <w:rsid w:val="00D27497"/>
    <w:rsid w:val="00D30A39"/>
    <w:rsid w:val="00D30D6C"/>
    <w:rsid w:val="00D312AB"/>
    <w:rsid w:val="00D31779"/>
    <w:rsid w:val="00D318C7"/>
    <w:rsid w:val="00D32669"/>
    <w:rsid w:val="00D3385F"/>
    <w:rsid w:val="00D353B6"/>
    <w:rsid w:val="00D3626F"/>
    <w:rsid w:val="00D40050"/>
    <w:rsid w:val="00D403A6"/>
    <w:rsid w:val="00D4053B"/>
    <w:rsid w:val="00D4055A"/>
    <w:rsid w:val="00D414ED"/>
    <w:rsid w:val="00D41F47"/>
    <w:rsid w:val="00D4589A"/>
    <w:rsid w:val="00D50AA7"/>
    <w:rsid w:val="00D5125B"/>
    <w:rsid w:val="00D51ED7"/>
    <w:rsid w:val="00D52F95"/>
    <w:rsid w:val="00D52FE7"/>
    <w:rsid w:val="00D57AAD"/>
    <w:rsid w:val="00D615D0"/>
    <w:rsid w:val="00D62C18"/>
    <w:rsid w:val="00D64C57"/>
    <w:rsid w:val="00D65A9F"/>
    <w:rsid w:val="00D66BDB"/>
    <w:rsid w:val="00D70CC7"/>
    <w:rsid w:val="00D718B5"/>
    <w:rsid w:val="00D75D6A"/>
    <w:rsid w:val="00D76C8C"/>
    <w:rsid w:val="00D77141"/>
    <w:rsid w:val="00D771C0"/>
    <w:rsid w:val="00D77496"/>
    <w:rsid w:val="00D8179D"/>
    <w:rsid w:val="00D81B1E"/>
    <w:rsid w:val="00D820C8"/>
    <w:rsid w:val="00D8232D"/>
    <w:rsid w:val="00D8440C"/>
    <w:rsid w:val="00D856A9"/>
    <w:rsid w:val="00D8649D"/>
    <w:rsid w:val="00D872D9"/>
    <w:rsid w:val="00D87A87"/>
    <w:rsid w:val="00D950B6"/>
    <w:rsid w:val="00DA0410"/>
    <w:rsid w:val="00DA094C"/>
    <w:rsid w:val="00DA10DB"/>
    <w:rsid w:val="00DA34E5"/>
    <w:rsid w:val="00DA4B24"/>
    <w:rsid w:val="00DA5D87"/>
    <w:rsid w:val="00DA69D0"/>
    <w:rsid w:val="00DA7FBE"/>
    <w:rsid w:val="00DB1778"/>
    <w:rsid w:val="00DB19C7"/>
    <w:rsid w:val="00DB1C70"/>
    <w:rsid w:val="00DB1E36"/>
    <w:rsid w:val="00DB2ACF"/>
    <w:rsid w:val="00DB2D8E"/>
    <w:rsid w:val="00DB3FE6"/>
    <w:rsid w:val="00DB40E6"/>
    <w:rsid w:val="00DB41B5"/>
    <w:rsid w:val="00DB6263"/>
    <w:rsid w:val="00DB7871"/>
    <w:rsid w:val="00DC5372"/>
    <w:rsid w:val="00DD103F"/>
    <w:rsid w:val="00DD1181"/>
    <w:rsid w:val="00DD1B9C"/>
    <w:rsid w:val="00DD3D33"/>
    <w:rsid w:val="00DD6217"/>
    <w:rsid w:val="00DD72B0"/>
    <w:rsid w:val="00DE002C"/>
    <w:rsid w:val="00DE03D5"/>
    <w:rsid w:val="00DE0EDA"/>
    <w:rsid w:val="00DE18ED"/>
    <w:rsid w:val="00DE2554"/>
    <w:rsid w:val="00DE2CB7"/>
    <w:rsid w:val="00DE336D"/>
    <w:rsid w:val="00DE39FB"/>
    <w:rsid w:val="00DE3C85"/>
    <w:rsid w:val="00DE4DBF"/>
    <w:rsid w:val="00DE7D53"/>
    <w:rsid w:val="00DF0F09"/>
    <w:rsid w:val="00DF4EE0"/>
    <w:rsid w:val="00DF56C9"/>
    <w:rsid w:val="00E00A66"/>
    <w:rsid w:val="00E01CB3"/>
    <w:rsid w:val="00E027C9"/>
    <w:rsid w:val="00E04E1D"/>
    <w:rsid w:val="00E04EEE"/>
    <w:rsid w:val="00E060DA"/>
    <w:rsid w:val="00E11328"/>
    <w:rsid w:val="00E11E00"/>
    <w:rsid w:val="00E12851"/>
    <w:rsid w:val="00E14441"/>
    <w:rsid w:val="00E16FBB"/>
    <w:rsid w:val="00E17F1D"/>
    <w:rsid w:val="00E20158"/>
    <w:rsid w:val="00E2058C"/>
    <w:rsid w:val="00E21132"/>
    <w:rsid w:val="00E212FE"/>
    <w:rsid w:val="00E21D80"/>
    <w:rsid w:val="00E21DBF"/>
    <w:rsid w:val="00E22515"/>
    <w:rsid w:val="00E228F1"/>
    <w:rsid w:val="00E25B80"/>
    <w:rsid w:val="00E267F6"/>
    <w:rsid w:val="00E2787C"/>
    <w:rsid w:val="00E30AA7"/>
    <w:rsid w:val="00E31EB7"/>
    <w:rsid w:val="00E32266"/>
    <w:rsid w:val="00E3470E"/>
    <w:rsid w:val="00E37086"/>
    <w:rsid w:val="00E372C4"/>
    <w:rsid w:val="00E375A3"/>
    <w:rsid w:val="00E37972"/>
    <w:rsid w:val="00E379C6"/>
    <w:rsid w:val="00E40469"/>
    <w:rsid w:val="00E404D9"/>
    <w:rsid w:val="00E407B8"/>
    <w:rsid w:val="00E40F22"/>
    <w:rsid w:val="00E43AA2"/>
    <w:rsid w:val="00E43FD6"/>
    <w:rsid w:val="00E4438A"/>
    <w:rsid w:val="00E52A31"/>
    <w:rsid w:val="00E54FD0"/>
    <w:rsid w:val="00E55911"/>
    <w:rsid w:val="00E561E1"/>
    <w:rsid w:val="00E564A2"/>
    <w:rsid w:val="00E57071"/>
    <w:rsid w:val="00E60539"/>
    <w:rsid w:val="00E60B67"/>
    <w:rsid w:val="00E63F1B"/>
    <w:rsid w:val="00E6534F"/>
    <w:rsid w:val="00E66BF7"/>
    <w:rsid w:val="00E672B2"/>
    <w:rsid w:val="00E67EB8"/>
    <w:rsid w:val="00E708DB"/>
    <w:rsid w:val="00E74133"/>
    <w:rsid w:val="00E744C0"/>
    <w:rsid w:val="00E74BC5"/>
    <w:rsid w:val="00E75443"/>
    <w:rsid w:val="00E8062A"/>
    <w:rsid w:val="00E80BDF"/>
    <w:rsid w:val="00E90B67"/>
    <w:rsid w:val="00E9211A"/>
    <w:rsid w:val="00E9418A"/>
    <w:rsid w:val="00E94A4A"/>
    <w:rsid w:val="00E957E1"/>
    <w:rsid w:val="00E96114"/>
    <w:rsid w:val="00E972D1"/>
    <w:rsid w:val="00EA16AB"/>
    <w:rsid w:val="00EA3769"/>
    <w:rsid w:val="00EA385E"/>
    <w:rsid w:val="00EA390B"/>
    <w:rsid w:val="00EA50E6"/>
    <w:rsid w:val="00EA74CC"/>
    <w:rsid w:val="00EA7AAB"/>
    <w:rsid w:val="00EAD969"/>
    <w:rsid w:val="00EB1B05"/>
    <w:rsid w:val="00EB5F43"/>
    <w:rsid w:val="00EB6D02"/>
    <w:rsid w:val="00EC058D"/>
    <w:rsid w:val="00EC2237"/>
    <w:rsid w:val="00EC29DF"/>
    <w:rsid w:val="00EC44BD"/>
    <w:rsid w:val="00EC5C46"/>
    <w:rsid w:val="00EC61A4"/>
    <w:rsid w:val="00EC6A96"/>
    <w:rsid w:val="00EC7FB5"/>
    <w:rsid w:val="00ED027C"/>
    <w:rsid w:val="00ED1854"/>
    <w:rsid w:val="00ED27AD"/>
    <w:rsid w:val="00ED3EC6"/>
    <w:rsid w:val="00ED5EE0"/>
    <w:rsid w:val="00EE2A2D"/>
    <w:rsid w:val="00EE2CA3"/>
    <w:rsid w:val="00EF016D"/>
    <w:rsid w:val="00EF0966"/>
    <w:rsid w:val="00EF5AD3"/>
    <w:rsid w:val="00EF5EAC"/>
    <w:rsid w:val="00EF610F"/>
    <w:rsid w:val="00EF6341"/>
    <w:rsid w:val="00F00197"/>
    <w:rsid w:val="00F01EE8"/>
    <w:rsid w:val="00F040ED"/>
    <w:rsid w:val="00F05571"/>
    <w:rsid w:val="00F102AA"/>
    <w:rsid w:val="00F163C7"/>
    <w:rsid w:val="00F16C6E"/>
    <w:rsid w:val="00F17385"/>
    <w:rsid w:val="00F206C4"/>
    <w:rsid w:val="00F21593"/>
    <w:rsid w:val="00F216F5"/>
    <w:rsid w:val="00F22305"/>
    <w:rsid w:val="00F23140"/>
    <w:rsid w:val="00F233D9"/>
    <w:rsid w:val="00F2437E"/>
    <w:rsid w:val="00F2445C"/>
    <w:rsid w:val="00F25A38"/>
    <w:rsid w:val="00F30B70"/>
    <w:rsid w:val="00F32AB6"/>
    <w:rsid w:val="00F33608"/>
    <w:rsid w:val="00F3474C"/>
    <w:rsid w:val="00F348D9"/>
    <w:rsid w:val="00F3622D"/>
    <w:rsid w:val="00F3722F"/>
    <w:rsid w:val="00F37286"/>
    <w:rsid w:val="00F37738"/>
    <w:rsid w:val="00F4124C"/>
    <w:rsid w:val="00F41600"/>
    <w:rsid w:val="00F41D13"/>
    <w:rsid w:val="00F4247F"/>
    <w:rsid w:val="00F44B54"/>
    <w:rsid w:val="00F45255"/>
    <w:rsid w:val="00F4573F"/>
    <w:rsid w:val="00F45D82"/>
    <w:rsid w:val="00F47F61"/>
    <w:rsid w:val="00F5164F"/>
    <w:rsid w:val="00F51EAF"/>
    <w:rsid w:val="00F52056"/>
    <w:rsid w:val="00F52B35"/>
    <w:rsid w:val="00F531A0"/>
    <w:rsid w:val="00F55EBE"/>
    <w:rsid w:val="00F61547"/>
    <w:rsid w:val="00F668D6"/>
    <w:rsid w:val="00F7067E"/>
    <w:rsid w:val="00F70AB6"/>
    <w:rsid w:val="00F719AD"/>
    <w:rsid w:val="00F764A4"/>
    <w:rsid w:val="00F773F5"/>
    <w:rsid w:val="00F81981"/>
    <w:rsid w:val="00F836E2"/>
    <w:rsid w:val="00F84DB5"/>
    <w:rsid w:val="00F85511"/>
    <w:rsid w:val="00F85D7D"/>
    <w:rsid w:val="00F86CEF"/>
    <w:rsid w:val="00F870E2"/>
    <w:rsid w:val="00F905DA"/>
    <w:rsid w:val="00F94320"/>
    <w:rsid w:val="00F951AA"/>
    <w:rsid w:val="00F95842"/>
    <w:rsid w:val="00F97823"/>
    <w:rsid w:val="00FA002B"/>
    <w:rsid w:val="00FA16F2"/>
    <w:rsid w:val="00FA3574"/>
    <w:rsid w:val="00FA3917"/>
    <w:rsid w:val="00FA3C70"/>
    <w:rsid w:val="00FA3F52"/>
    <w:rsid w:val="00FA5953"/>
    <w:rsid w:val="00FA6219"/>
    <w:rsid w:val="00FA74B6"/>
    <w:rsid w:val="00FA76AD"/>
    <w:rsid w:val="00FA7E2E"/>
    <w:rsid w:val="00FB089B"/>
    <w:rsid w:val="00FB1147"/>
    <w:rsid w:val="00FB2F96"/>
    <w:rsid w:val="00FB6DDA"/>
    <w:rsid w:val="00FB7BEB"/>
    <w:rsid w:val="00FC0B6A"/>
    <w:rsid w:val="00FC186D"/>
    <w:rsid w:val="00FC5702"/>
    <w:rsid w:val="00FC6324"/>
    <w:rsid w:val="00FC71A7"/>
    <w:rsid w:val="00FCD2C4"/>
    <w:rsid w:val="00FD173C"/>
    <w:rsid w:val="00FD35AE"/>
    <w:rsid w:val="00FD4E03"/>
    <w:rsid w:val="00FD5A85"/>
    <w:rsid w:val="00FD601A"/>
    <w:rsid w:val="00FD77A1"/>
    <w:rsid w:val="00FE13E8"/>
    <w:rsid w:val="00FE2CDB"/>
    <w:rsid w:val="00FE5D58"/>
    <w:rsid w:val="00FF0014"/>
    <w:rsid w:val="00FF12D4"/>
    <w:rsid w:val="00FF3694"/>
    <w:rsid w:val="00FF59F4"/>
    <w:rsid w:val="00FF6D02"/>
    <w:rsid w:val="00FF71B0"/>
    <w:rsid w:val="0101A0D2"/>
    <w:rsid w:val="0116644F"/>
    <w:rsid w:val="01187F98"/>
    <w:rsid w:val="011FABF0"/>
    <w:rsid w:val="01344527"/>
    <w:rsid w:val="0143AE75"/>
    <w:rsid w:val="01495A33"/>
    <w:rsid w:val="015F2011"/>
    <w:rsid w:val="015FC550"/>
    <w:rsid w:val="01625FC0"/>
    <w:rsid w:val="016380EB"/>
    <w:rsid w:val="018F7E20"/>
    <w:rsid w:val="0195733D"/>
    <w:rsid w:val="02047194"/>
    <w:rsid w:val="020B8342"/>
    <w:rsid w:val="022B9301"/>
    <w:rsid w:val="02553B25"/>
    <w:rsid w:val="02667EFB"/>
    <w:rsid w:val="026C5DCD"/>
    <w:rsid w:val="026E9B2A"/>
    <w:rsid w:val="0276F644"/>
    <w:rsid w:val="028D0C50"/>
    <w:rsid w:val="02AD490B"/>
    <w:rsid w:val="02CC7963"/>
    <w:rsid w:val="02D0BD3D"/>
    <w:rsid w:val="02E28D9A"/>
    <w:rsid w:val="02EF9CFD"/>
    <w:rsid w:val="02F950C9"/>
    <w:rsid w:val="0336949D"/>
    <w:rsid w:val="033A602C"/>
    <w:rsid w:val="033F0240"/>
    <w:rsid w:val="034E8E65"/>
    <w:rsid w:val="036B9E21"/>
    <w:rsid w:val="03C6DB81"/>
    <w:rsid w:val="03C76A0E"/>
    <w:rsid w:val="03F293A8"/>
    <w:rsid w:val="04031B13"/>
    <w:rsid w:val="042327ED"/>
    <w:rsid w:val="042B9909"/>
    <w:rsid w:val="04437F1F"/>
    <w:rsid w:val="045BD14F"/>
    <w:rsid w:val="04713DB0"/>
    <w:rsid w:val="047F249A"/>
    <w:rsid w:val="048B4012"/>
    <w:rsid w:val="04911D18"/>
    <w:rsid w:val="04A407D4"/>
    <w:rsid w:val="04C99B7D"/>
    <w:rsid w:val="04D8B1F6"/>
    <w:rsid w:val="04F42E95"/>
    <w:rsid w:val="0509BACE"/>
    <w:rsid w:val="05104EBB"/>
    <w:rsid w:val="052540B4"/>
    <w:rsid w:val="0558A3ED"/>
    <w:rsid w:val="055B88F1"/>
    <w:rsid w:val="055F5BD0"/>
    <w:rsid w:val="05607B46"/>
    <w:rsid w:val="056CA0C8"/>
    <w:rsid w:val="05841050"/>
    <w:rsid w:val="05917D60"/>
    <w:rsid w:val="05B3187C"/>
    <w:rsid w:val="05CE6B68"/>
    <w:rsid w:val="05D0C8DC"/>
    <w:rsid w:val="05FB0C13"/>
    <w:rsid w:val="0602B13C"/>
    <w:rsid w:val="060B526C"/>
    <w:rsid w:val="060D0389"/>
    <w:rsid w:val="0612D686"/>
    <w:rsid w:val="062C45E0"/>
    <w:rsid w:val="06407C3C"/>
    <w:rsid w:val="06430322"/>
    <w:rsid w:val="06485B3D"/>
    <w:rsid w:val="064EEA1E"/>
    <w:rsid w:val="064F4F94"/>
    <w:rsid w:val="067A65D2"/>
    <w:rsid w:val="067BC580"/>
    <w:rsid w:val="06A11E8E"/>
    <w:rsid w:val="06B24A28"/>
    <w:rsid w:val="06EE6670"/>
    <w:rsid w:val="06F40AE8"/>
    <w:rsid w:val="0700DDBF"/>
    <w:rsid w:val="070730DD"/>
    <w:rsid w:val="0717DA6D"/>
    <w:rsid w:val="07324992"/>
    <w:rsid w:val="0746B949"/>
    <w:rsid w:val="0747D6D0"/>
    <w:rsid w:val="074C5116"/>
    <w:rsid w:val="075014EF"/>
    <w:rsid w:val="07644C1C"/>
    <w:rsid w:val="0783A17F"/>
    <w:rsid w:val="0789717C"/>
    <w:rsid w:val="07AF23E2"/>
    <w:rsid w:val="07BFFDA5"/>
    <w:rsid w:val="08179A0F"/>
    <w:rsid w:val="08214D33"/>
    <w:rsid w:val="086C2C71"/>
    <w:rsid w:val="08923C17"/>
    <w:rsid w:val="08A03A62"/>
    <w:rsid w:val="08A267AB"/>
    <w:rsid w:val="08B10506"/>
    <w:rsid w:val="08CDF753"/>
    <w:rsid w:val="08D905F5"/>
    <w:rsid w:val="08EA5E38"/>
    <w:rsid w:val="092FF7AD"/>
    <w:rsid w:val="09398C5F"/>
    <w:rsid w:val="095C34D1"/>
    <w:rsid w:val="096330EC"/>
    <w:rsid w:val="096A7EEF"/>
    <w:rsid w:val="0976155F"/>
    <w:rsid w:val="098A25C1"/>
    <w:rsid w:val="099D4409"/>
    <w:rsid w:val="099E2634"/>
    <w:rsid w:val="09A7B6F4"/>
    <w:rsid w:val="09D3036C"/>
    <w:rsid w:val="09D4BB1E"/>
    <w:rsid w:val="09FA313C"/>
    <w:rsid w:val="0A2060EB"/>
    <w:rsid w:val="0A251C12"/>
    <w:rsid w:val="0A2CDF71"/>
    <w:rsid w:val="0A331EDE"/>
    <w:rsid w:val="0A4EF5EC"/>
    <w:rsid w:val="0A5AC70F"/>
    <w:rsid w:val="0A64339E"/>
    <w:rsid w:val="0A87C335"/>
    <w:rsid w:val="0AB13C55"/>
    <w:rsid w:val="0ABDA44C"/>
    <w:rsid w:val="0AD000DB"/>
    <w:rsid w:val="0AD57A8A"/>
    <w:rsid w:val="0AD831A7"/>
    <w:rsid w:val="0AEC0F92"/>
    <w:rsid w:val="0AFBBA8B"/>
    <w:rsid w:val="0B002451"/>
    <w:rsid w:val="0B014085"/>
    <w:rsid w:val="0B06FA4D"/>
    <w:rsid w:val="0B1E566C"/>
    <w:rsid w:val="0B2328AC"/>
    <w:rsid w:val="0B2391E3"/>
    <w:rsid w:val="0B243AC0"/>
    <w:rsid w:val="0B2B56B6"/>
    <w:rsid w:val="0B3499D6"/>
    <w:rsid w:val="0B3AC506"/>
    <w:rsid w:val="0B4D6A2D"/>
    <w:rsid w:val="0B4F403A"/>
    <w:rsid w:val="0B634674"/>
    <w:rsid w:val="0B68BB09"/>
    <w:rsid w:val="0B7685E5"/>
    <w:rsid w:val="0BBBD71C"/>
    <w:rsid w:val="0BE876A8"/>
    <w:rsid w:val="0C03502C"/>
    <w:rsid w:val="0C144D27"/>
    <w:rsid w:val="0C1DBFF7"/>
    <w:rsid w:val="0C260C50"/>
    <w:rsid w:val="0C329110"/>
    <w:rsid w:val="0C3549AF"/>
    <w:rsid w:val="0C45A415"/>
    <w:rsid w:val="0C4D880A"/>
    <w:rsid w:val="0C586DD7"/>
    <w:rsid w:val="0C64D4F1"/>
    <w:rsid w:val="0C69F176"/>
    <w:rsid w:val="0C84659A"/>
    <w:rsid w:val="0C8633D0"/>
    <w:rsid w:val="0CA6F699"/>
    <w:rsid w:val="0CAA0CBF"/>
    <w:rsid w:val="0CCD16F0"/>
    <w:rsid w:val="0CF18C02"/>
    <w:rsid w:val="0D0040DD"/>
    <w:rsid w:val="0D2033A2"/>
    <w:rsid w:val="0D229ABD"/>
    <w:rsid w:val="0D4583A3"/>
    <w:rsid w:val="0D4FF2B7"/>
    <w:rsid w:val="0D54A966"/>
    <w:rsid w:val="0D566BFC"/>
    <w:rsid w:val="0D94C4F7"/>
    <w:rsid w:val="0DD80EA9"/>
    <w:rsid w:val="0DF2F4FA"/>
    <w:rsid w:val="0DFC2AA8"/>
    <w:rsid w:val="0DFD1304"/>
    <w:rsid w:val="0E07A673"/>
    <w:rsid w:val="0E08BFEB"/>
    <w:rsid w:val="0E2B30DE"/>
    <w:rsid w:val="0E442B12"/>
    <w:rsid w:val="0E45DC6C"/>
    <w:rsid w:val="0E4684D0"/>
    <w:rsid w:val="0E4699D6"/>
    <w:rsid w:val="0E585FF6"/>
    <w:rsid w:val="0E7A8EA8"/>
    <w:rsid w:val="0E835943"/>
    <w:rsid w:val="0E97F685"/>
    <w:rsid w:val="0E9F97CC"/>
    <w:rsid w:val="0EB00779"/>
    <w:rsid w:val="0EBB3A15"/>
    <w:rsid w:val="0F10972A"/>
    <w:rsid w:val="0F46F85E"/>
    <w:rsid w:val="0F540776"/>
    <w:rsid w:val="0F7C9C76"/>
    <w:rsid w:val="0FB14386"/>
    <w:rsid w:val="0FC54038"/>
    <w:rsid w:val="0FE746D2"/>
    <w:rsid w:val="0FFD39BA"/>
    <w:rsid w:val="100F6290"/>
    <w:rsid w:val="1024C3E5"/>
    <w:rsid w:val="10371C22"/>
    <w:rsid w:val="10714287"/>
    <w:rsid w:val="1073B34C"/>
    <w:rsid w:val="1079F555"/>
    <w:rsid w:val="107B6245"/>
    <w:rsid w:val="10B81C9A"/>
    <w:rsid w:val="10C17E56"/>
    <w:rsid w:val="10C57A4D"/>
    <w:rsid w:val="10D0C458"/>
    <w:rsid w:val="10F4F7B8"/>
    <w:rsid w:val="11015EAE"/>
    <w:rsid w:val="1103F67A"/>
    <w:rsid w:val="112DA998"/>
    <w:rsid w:val="1142E1C2"/>
    <w:rsid w:val="114F4629"/>
    <w:rsid w:val="115066E1"/>
    <w:rsid w:val="1180F4F1"/>
    <w:rsid w:val="119195C3"/>
    <w:rsid w:val="11B980D1"/>
    <w:rsid w:val="11BF8CD9"/>
    <w:rsid w:val="11C18845"/>
    <w:rsid w:val="11D46C35"/>
    <w:rsid w:val="11D65358"/>
    <w:rsid w:val="121EE07E"/>
    <w:rsid w:val="1276D153"/>
    <w:rsid w:val="12842E16"/>
    <w:rsid w:val="12BF2552"/>
    <w:rsid w:val="12D9FF98"/>
    <w:rsid w:val="12DF1C41"/>
    <w:rsid w:val="12E807EB"/>
    <w:rsid w:val="130FD911"/>
    <w:rsid w:val="131757C2"/>
    <w:rsid w:val="13238DC2"/>
    <w:rsid w:val="1338FC4A"/>
    <w:rsid w:val="134F4B55"/>
    <w:rsid w:val="135D606A"/>
    <w:rsid w:val="13AA5663"/>
    <w:rsid w:val="13B0502F"/>
    <w:rsid w:val="13E194B7"/>
    <w:rsid w:val="13E50B2E"/>
    <w:rsid w:val="13E7222E"/>
    <w:rsid w:val="13EDF4C6"/>
    <w:rsid w:val="1408F36D"/>
    <w:rsid w:val="140BF704"/>
    <w:rsid w:val="1418D0A5"/>
    <w:rsid w:val="1421D81A"/>
    <w:rsid w:val="1429C2D6"/>
    <w:rsid w:val="142C144D"/>
    <w:rsid w:val="142D306B"/>
    <w:rsid w:val="14377A48"/>
    <w:rsid w:val="143811DE"/>
    <w:rsid w:val="144BC405"/>
    <w:rsid w:val="1469EA62"/>
    <w:rsid w:val="146E0CB6"/>
    <w:rsid w:val="1476AF6C"/>
    <w:rsid w:val="1479D654"/>
    <w:rsid w:val="1487CAB3"/>
    <w:rsid w:val="148D7B7F"/>
    <w:rsid w:val="148E7910"/>
    <w:rsid w:val="1498B766"/>
    <w:rsid w:val="14DB0DC7"/>
    <w:rsid w:val="14EE75E2"/>
    <w:rsid w:val="1502D33C"/>
    <w:rsid w:val="1503A915"/>
    <w:rsid w:val="15160861"/>
    <w:rsid w:val="1521A119"/>
    <w:rsid w:val="153FFE92"/>
    <w:rsid w:val="1559D366"/>
    <w:rsid w:val="155D1BAD"/>
    <w:rsid w:val="155D9826"/>
    <w:rsid w:val="1576D4B2"/>
    <w:rsid w:val="1584A400"/>
    <w:rsid w:val="1592B48A"/>
    <w:rsid w:val="15BA908D"/>
    <w:rsid w:val="15D3DDF3"/>
    <w:rsid w:val="15DFF59C"/>
    <w:rsid w:val="1629DE0A"/>
    <w:rsid w:val="167583B5"/>
    <w:rsid w:val="1678632F"/>
    <w:rsid w:val="167C2087"/>
    <w:rsid w:val="16A32E62"/>
    <w:rsid w:val="16B767B8"/>
    <w:rsid w:val="16CBEE4C"/>
    <w:rsid w:val="16D9459E"/>
    <w:rsid w:val="16DC7D65"/>
    <w:rsid w:val="16FECF7C"/>
    <w:rsid w:val="16FF51A6"/>
    <w:rsid w:val="1708C169"/>
    <w:rsid w:val="17176DF7"/>
    <w:rsid w:val="1719CAF3"/>
    <w:rsid w:val="17279E82"/>
    <w:rsid w:val="173046F8"/>
    <w:rsid w:val="173DB032"/>
    <w:rsid w:val="173FD3C6"/>
    <w:rsid w:val="1746D00B"/>
    <w:rsid w:val="17587782"/>
    <w:rsid w:val="1761767B"/>
    <w:rsid w:val="1763319C"/>
    <w:rsid w:val="17A2E5E0"/>
    <w:rsid w:val="17C9E91E"/>
    <w:rsid w:val="184CA343"/>
    <w:rsid w:val="184CBD76"/>
    <w:rsid w:val="186076D8"/>
    <w:rsid w:val="1862F303"/>
    <w:rsid w:val="186921DB"/>
    <w:rsid w:val="186B4545"/>
    <w:rsid w:val="18EE0D0B"/>
    <w:rsid w:val="190DDA52"/>
    <w:rsid w:val="191C198E"/>
    <w:rsid w:val="1946F61C"/>
    <w:rsid w:val="1952BF8A"/>
    <w:rsid w:val="196CAEF9"/>
    <w:rsid w:val="1982F0B9"/>
    <w:rsid w:val="199177F9"/>
    <w:rsid w:val="19CDD070"/>
    <w:rsid w:val="19E6DA6F"/>
    <w:rsid w:val="19E80871"/>
    <w:rsid w:val="19EE99B0"/>
    <w:rsid w:val="19F71F8B"/>
    <w:rsid w:val="19F74E25"/>
    <w:rsid w:val="1A1E19D8"/>
    <w:rsid w:val="1A200AC1"/>
    <w:rsid w:val="1A4F161C"/>
    <w:rsid w:val="1A6DCFC3"/>
    <w:rsid w:val="1A7CCA3C"/>
    <w:rsid w:val="1A7F691C"/>
    <w:rsid w:val="1A81395E"/>
    <w:rsid w:val="1AA24953"/>
    <w:rsid w:val="1AA6990D"/>
    <w:rsid w:val="1AAA398C"/>
    <w:rsid w:val="1AACA532"/>
    <w:rsid w:val="1AB1A120"/>
    <w:rsid w:val="1AB63EC1"/>
    <w:rsid w:val="1ACB494C"/>
    <w:rsid w:val="1ACE9420"/>
    <w:rsid w:val="1ADD6CAE"/>
    <w:rsid w:val="1B0331C0"/>
    <w:rsid w:val="1B072AA5"/>
    <w:rsid w:val="1B15103D"/>
    <w:rsid w:val="1B2BEE92"/>
    <w:rsid w:val="1B37B956"/>
    <w:rsid w:val="1B3A7809"/>
    <w:rsid w:val="1B5552CF"/>
    <w:rsid w:val="1B5C60E7"/>
    <w:rsid w:val="1B6F4A05"/>
    <w:rsid w:val="1B87C859"/>
    <w:rsid w:val="1B92F116"/>
    <w:rsid w:val="1B95503D"/>
    <w:rsid w:val="1B97B786"/>
    <w:rsid w:val="1B986F94"/>
    <w:rsid w:val="1B9A19BB"/>
    <w:rsid w:val="1B9D3C6F"/>
    <w:rsid w:val="1B9D45ED"/>
    <w:rsid w:val="1BCEBACB"/>
    <w:rsid w:val="1BD28B95"/>
    <w:rsid w:val="1BEE47A2"/>
    <w:rsid w:val="1C1190F4"/>
    <w:rsid w:val="1C21B855"/>
    <w:rsid w:val="1C5C635E"/>
    <w:rsid w:val="1C637B80"/>
    <w:rsid w:val="1C8F500A"/>
    <w:rsid w:val="1C932423"/>
    <w:rsid w:val="1C975528"/>
    <w:rsid w:val="1CA470B3"/>
    <w:rsid w:val="1CE2CE79"/>
    <w:rsid w:val="1D1E3DC3"/>
    <w:rsid w:val="1D2060E8"/>
    <w:rsid w:val="1D454CB2"/>
    <w:rsid w:val="1D4A2FB5"/>
    <w:rsid w:val="1D5096DD"/>
    <w:rsid w:val="1D52949C"/>
    <w:rsid w:val="1D5DAC32"/>
    <w:rsid w:val="1D7E7AA2"/>
    <w:rsid w:val="1D813E3B"/>
    <w:rsid w:val="1D86D62A"/>
    <w:rsid w:val="1D9D4BAA"/>
    <w:rsid w:val="1DA320BE"/>
    <w:rsid w:val="1DB17C50"/>
    <w:rsid w:val="1DB20964"/>
    <w:rsid w:val="1DDF8C8D"/>
    <w:rsid w:val="1DF2431D"/>
    <w:rsid w:val="1E03D07B"/>
    <w:rsid w:val="1E3FBFA0"/>
    <w:rsid w:val="1E43721F"/>
    <w:rsid w:val="1E439091"/>
    <w:rsid w:val="1E454B3A"/>
    <w:rsid w:val="1E5D7863"/>
    <w:rsid w:val="1E73935A"/>
    <w:rsid w:val="1E8CE8DD"/>
    <w:rsid w:val="1EC1395A"/>
    <w:rsid w:val="1ED1C2C2"/>
    <w:rsid w:val="1EE0A388"/>
    <w:rsid w:val="1F0172E2"/>
    <w:rsid w:val="1F046833"/>
    <w:rsid w:val="1F338DC8"/>
    <w:rsid w:val="1F494CBF"/>
    <w:rsid w:val="1F4C7999"/>
    <w:rsid w:val="1F4D18C8"/>
    <w:rsid w:val="1F6550F1"/>
    <w:rsid w:val="1FA7052F"/>
    <w:rsid w:val="1FA89388"/>
    <w:rsid w:val="1FA8AFD3"/>
    <w:rsid w:val="1FACAF4A"/>
    <w:rsid w:val="1FB8BF2D"/>
    <w:rsid w:val="1FCEE265"/>
    <w:rsid w:val="1FDE73F9"/>
    <w:rsid w:val="2005F14F"/>
    <w:rsid w:val="202699D3"/>
    <w:rsid w:val="202FE6BA"/>
    <w:rsid w:val="203BCECB"/>
    <w:rsid w:val="20567A31"/>
    <w:rsid w:val="20581A5D"/>
    <w:rsid w:val="2058434E"/>
    <w:rsid w:val="20629F3E"/>
    <w:rsid w:val="2064F8E9"/>
    <w:rsid w:val="206D5FD1"/>
    <w:rsid w:val="2074C7E7"/>
    <w:rsid w:val="207CDF18"/>
    <w:rsid w:val="207FB7E1"/>
    <w:rsid w:val="2099DA64"/>
    <w:rsid w:val="209FAEF2"/>
    <w:rsid w:val="209FC9E1"/>
    <w:rsid w:val="20C3737A"/>
    <w:rsid w:val="20F0D7E6"/>
    <w:rsid w:val="210D8425"/>
    <w:rsid w:val="211867C4"/>
    <w:rsid w:val="2142D463"/>
    <w:rsid w:val="21549129"/>
    <w:rsid w:val="215895F7"/>
    <w:rsid w:val="216037CC"/>
    <w:rsid w:val="216BB6D7"/>
    <w:rsid w:val="2172EB09"/>
    <w:rsid w:val="218239E1"/>
    <w:rsid w:val="219B16B1"/>
    <w:rsid w:val="219D8308"/>
    <w:rsid w:val="21B03CE8"/>
    <w:rsid w:val="21BCBDA2"/>
    <w:rsid w:val="21BE53BF"/>
    <w:rsid w:val="21D58D93"/>
    <w:rsid w:val="21D68F70"/>
    <w:rsid w:val="21E9F4B1"/>
    <w:rsid w:val="220499AB"/>
    <w:rsid w:val="22085B3E"/>
    <w:rsid w:val="22362F46"/>
    <w:rsid w:val="223C613E"/>
    <w:rsid w:val="2249BA96"/>
    <w:rsid w:val="22511222"/>
    <w:rsid w:val="2255A42C"/>
    <w:rsid w:val="227653D3"/>
    <w:rsid w:val="22B620DB"/>
    <w:rsid w:val="22B93523"/>
    <w:rsid w:val="22BCE7E1"/>
    <w:rsid w:val="22C240A4"/>
    <w:rsid w:val="22D38052"/>
    <w:rsid w:val="22F612A7"/>
    <w:rsid w:val="23095BCF"/>
    <w:rsid w:val="2335C90A"/>
    <w:rsid w:val="234292B2"/>
    <w:rsid w:val="2344BBED"/>
    <w:rsid w:val="236696CF"/>
    <w:rsid w:val="2396D790"/>
    <w:rsid w:val="2396E176"/>
    <w:rsid w:val="23AEEDC2"/>
    <w:rsid w:val="23BD7732"/>
    <w:rsid w:val="23EFE212"/>
    <w:rsid w:val="23F05AB1"/>
    <w:rsid w:val="240008BE"/>
    <w:rsid w:val="2400E67D"/>
    <w:rsid w:val="240BCA3C"/>
    <w:rsid w:val="2433EBD9"/>
    <w:rsid w:val="24364CEE"/>
    <w:rsid w:val="2447E4C4"/>
    <w:rsid w:val="245B688B"/>
    <w:rsid w:val="247F06D6"/>
    <w:rsid w:val="24A1C8DB"/>
    <w:rsid w:val="24BACD8B"/>
    <w:rsid w:val="2509C78B"/>
    <w:rsid w:val="252C9EFD"/>
    <w:rsid w:val="253F6835"/>
    <w:rsid w:val="2551FA05"/>
    <w:rsid w:val="2554E1D5"/>
    <w:rsid w:val="255984AE"/>
    <w:rsid w:val="256FE578"/>
    <w:rsid w:val="2576A293"/>
    <w:rsid w:val="257A0056"/>
    <w:rsid w:val="25B1CC54"/>
    <w:rsid w:val="25D2338A"/>
    <w:rsid w:val="25D7A955"/>
    <w:rsid w:val="25ECB373"/>
    <w:rsid w:val="2601DBBB"/>
    <w:rsid w:val="26092345"/>
    <w:rsid w:val="2609CC8C"/>
    <w:rsid w:val="2652B374"/>
    <w:rsid w:val="266DD6AC"/>
    <w:rsid w:val="269265A8"/>
    <w:rsid w:val="2694133C"/>
    <w:rsid w:val="26C39CBF"/>
    <w:rsid w:val="270A42B0"/>
    <w:rsid w:val="27114665"/>
    <w:rsid w:val="271ACE05"/>
    <w:rsid w:val="27271427"/>
    <w:rsid w:val="272AF017"/>
    <w:rsid w:val="272E5031"/>
    <w:rsid w:val="272E664F"/>
    <w:rsid w:val="27310CCE"/>
    <w:rsid w:val="27405E2A"/>
    <w:rsid w:val="275AC59D"/>
    <w:rsid w:val="276E3A09"/>
    <w:rsid w:val="279890C0"/>
    <w:rsid w:val="27D433BD"/>
    <w:rsid w:val="27F2B789"/>
    <w:rsid w:val="280ADFD9"/>
    <w:rsid w:val="2820B4E8"/>
    <w:rsid w:val="284B31E0"/>
    <w:rsid w:val="284CA766"/>
    <w:rsid w:val="286E6208"/>
    <w:rsid w:val="2870982A"/>
    <w:rsid w:val="288C870D"/>
    <w:rsid w:val="289F1907"/>
    <w:rsid w:val="28BEB553"/>
    <w:rsid w:val="28CECDD5"/>
    <w:rsid w:val="28D3DF13"/>
    <w:rsid w:val="28DCFE83"/>
    <w:rsid w:val="28E6F9E9"/>
    <w:rsid w:val="291E46FE"/>
    <w:rsid w:val="294C5DB8"/>
    <w:rsid w:val="2951617D"/>
    <w:rsid w:val="2953A3CF"/>
    <w:rsid w:val="298F7319"/>
    <w:rsid w:val="29A21AB4"/>
    <w:rsid w:val="29BDE2C4"/>
    <w:rsid w:val="29C13B37"/>
    <w:rsid w:val="29C9DCE7"/>
    <w:rsid w:val="29CD892F"/>
    <w:rsid w:val="29DDBDF5"/>
    <w:rsid w:val="29EDEAB6"/>
    <w:rsid w:val="29F1C6C3"/>
    <w:rsid w:val="2A4D22C8"/>
    <w:rsid w:val="2A553EB3"/>
    <w:rsid w:val="2A57D01C"/>
    <w:rsid w:val="2A6D0812"/>
    <w:rsid w:val="2A7AA7B2"/>
    <w:rsid w:val="2A8A5675"/>
    <w:rsid w:val="2A90648B"/>
    <w:rsid w:val="2AB4B1F1"/>
    <w:rsid w:val="2ABF504E"/>
    <w:rsid w:val="2ACA93EB"/>
    <w:rsid w:val="2AF1E982"/>
    <w:rsid w:val="2B005DE6"/>
    <w:rsid w:val="2B2B7F92"/>
    <w:rsid w:val="2B3CD958"/>
    <w:rsid w:val="2B4605B6"/>
    <w:rsid w:val="2B54BB24"/>
    <w:rsid w:val="2B550AA7"/>
    <w:rsid w:val="2B5CD045"/>
    <w:rsid w:val="2B6FFDBA"/>
    <w:rsid w:val="2B93DB7E"/>
    <w:rsid w:val="2BA407C3"/>
    <w:rsid w:val="2BE47C72"/>
    <w:rsid w:val="2BF4049B"/>
    <w:rsid w:val="2C4E7D29"/>
    <w:rsid w:val="2C7357AE"/>
    <w:rsid w:val="2C80FF99"/>
    <w:rsid w:val="2C8DAD94"/>
    <w:rsid w:val="2CAEC0F0"/>
    <w:rsid w:val="2CD448EF"/>
    <w:rsid w:val="2CDB2B21"/>
    <w:rsid w:val="2CEDC633"/>
    <w:rsid w:val="2CF2EEEC"/>
    <w:rsid w:val="2CF84878"/>
    <w:rsid w:val="2D05DD17"/>
    <w:rsid w:val="2D0CF2FF"/>
    <w:rsid w:val="2D1D93CA"/>
    <w:rsid w:val="2D20F577"/>
    <w:rsid w:val="2D241F19"/>
    <w:rsid w:val="2D4F61AB"/>
    <w:rsid w:val="2D5062DB"/>
    <w:rsid w:val="2D5431BC"/>
    <w:rsid w:val="2D69F094"/>
    <w:rsid w:val="2D8EFEBC"/>
    <w:rsid w:val="2DABB30D"/>
    <w:rsid w:val="2DB44FDB"/>
    <w:rsid w:val="2DD6AD13"/>
    <w:rsid w:val="2E0ACD69"/>
    <w:rsid w:val="2E0D3125"/>
    <w:rsid w:val="2E1ADF62"/>
    <w:rsid w:val="2E1F4E14"/>
    <w:rsid w:val="2E24BC33"/>
    <w:rsid w:val="2E2E6ADC"/>
    <w:rsid w:val="2E34DE88"/>
    <w:rsid w:val="2E5CFA6D"/>
    <w:rsid w:val="2E63C231"/>
    <w:rsid w:val="2E77770D"/>
    <w:rsid w:val="2E882FB1"/>
    <w:rsid w:val="2E907561"/>
    <w:rsid w:val="2EB4877F"/>
    <w:rsid w:val="2EEF3268"/>
    <w:rsid w:val="2EFBEF25"/>
    <w:rsid w:val="2EFC12A7"/>
    <w:rsid w:val="2F027C93"/>
    <w:rsid w:val="2F0FE376"/>
    <w:rsid w:val="2F16A329"/>
    <w:rsid w:val="2F19EA1E"/>
    <w:rsid w:val="2F2973AE"/>
    <w:rsid w:val="2F2FDDE3"/>
    <w:rsid w:val="2F368EB2"/>
    <w:rsid w:val="2F4BCD0A"/>
    <w:rsid w:val="2F64B216"/>
    <w:rsid w:val="2F684A09"/>
    <w:rsid w:val="2F9F4261"/>
    <w:rsid w:val="2FB11F4D"/>
    <w:rsid w:val="2FB3A2A8"/>
    <w:rsid w:val="2FB7EB53"/>
    <w:rsid w:val="2FD3E6CA"/>
    <w:rsid w:val="2FD508CA"/>
    <w:rsid w:val="2FDD4B60"/>
    <w:rsid w:val="2FF4792B"/>
    <w:rsid w:val="2FFE10B2"/>
    <w:rsid w:val="303510E1"/>
    <w:rsid w:val="3037DE29"/>
    <w:rsid w:val="30A790E0"/>
    <w:rsid w:val="30EA1501"/>
    <w:rsid w:val="310296E4"/>
    <w:rsid w:val="3115C5A7"/>
    <w:rsid w:val="311EAF43"/>
    <w:rsid w:val="3158DF87"/>
    <w:rsid w:val="315D1C96"/>
    <w:rsid w:val="3160FCD4"/>
    <w:rsid w:val="3197BE75"/>
    <w:rsid w:val="31F0224E"/>
    <w:rsid w:val="324F246C"/>
    <w:rsid w:val="3257DAA6"/>
    <w:rsid w:val="325A3CC1"/>
    <w:rsid w:val="325B839C"/>
    <w:rsid w:val="325EC77F"/>
    <w:rsid w:val="3263FFB7"/>
    <w:rsid w:val="3269B98E"/>
    <w:rsid w:val="327194A0"/>
    <w:rsid w:val="327892AE"/>
    <w:rsid w:val="328A13F4"/>
    <w:rsid w:val="32C1D040"/>
    <w:rsid w:val="32E3FD8E"/>
    <w:rsid w:val="3301C178"/>
    <w:rsid w:val="3334E6F2"/>
    <w:rsid w:val="333F0B83"/>
    <w:rsid w:val="333F8D1B"/>
    <w:rsid w:val="337BD26D"/>
    <w:rsid w:val="33A9E95C"/>
    <w:rsid w:val="33B5F322"/>
    <w:rsid w:val="33BED161"/>
    <w:rsid w:val="33C3BD55"/>
    <w:rsid w:val="33C4BCCE"/>
    <w:rsid w:val="33CE4A5B"/>
    <w:rsid w:val="33FF29C4"/>
    <w:rsid w:val="342E857C"/>
    <w:rsid w:val="342F4F65"/>
    <w:rsid w:val="343875AA"/>
    <w:rsid w:val="3439EC48"/>
    <w:rsid w:val="3455E813"/>
    <w:rsid w:val="34600460"/>
    <w:rsid w:val="34878EED"/>
    <w:rsid w:val="349187E5"/>
    <w:rsid w:val="349FE8A4"/>
    <w:rsid w:val="34B0AC2B"/>
    <w:rsid w:val="34C75460"/>
    <w:rsid w:val="34CF4458"/>
    <w:rsid w:val="34D107DD"/>
    <w:rsid w:val="34E1F50C"/>
    <w:rsid w:val="34E3BA4E"/>
    <w:rsid w:val="34E71529"/>
    <w:rsid w:val="34EA41DF"/>
    <w:rsid w:val="353A2463"/>
    <w:rsid w:val="35653ED2"/>
    <w:rsid w:val="35897121"/>
    <w:rsid w:val="35AB1F56"/>
    <w:rsid w:val="35AF5D13"/>
    <w:rsid w:val="35BE684A"/>
    <w:rsid w:val="35D27D4F"/>
    <w:rsid w:val="35D383AD"/>
    <w:rsid w:val="35FEAEE8"/>
    <w:rsid w:val="36134D9B"/>
    <w:rsid w:val="3614CCB1"/>
    <w:rsid w:val="3617A619"/>
    <w:rsid w:val="361C9DB3"/>
    <w:rsid w:val="366D79D4"/>
    <w:rsid w:val="36700E7B"/>
    <w:rsid w:val="3695760F"/>
    <w:rsid w:val="3696E456"/>
    <w:rsid w:val="369EADB0"/>
    <w:rsid w:val="369EC55C"/>
    <w:rsid w:val="36CA27A5"/>
    <w:rsid w:val="36CB3431"/>
    <w:rsid w:val="36E32A2E"/>
    <w:rsid w:val="3707A7DF"/>
    <w:rsid w:val="3708AB0D"/>
    <w:rsid w:val="370C89DC"/>
    <w:rsid w:val="371B5F14"/>
    <w:rsid w:val="3725DA3F"/>
    <w:rsid w:val="37291E48"/>
    <w:rsid w:val="373D6C04"/>
    <w:rsid w:val="373FA7F8"/>
    <w:rsid w:val="373FB608"/>
    <w:rsid w:val="37648253"/>
    <w:rsid w:val="376AFFD4"/>
    <w:rsid w:val="379B0CE0"/>
    <w:rsid w:val="379D4B22"/>
    <w:rsid w:val="37AA1DCD"/>
    <w:rsid w:val="37AD821D"/>
    <w:rsid w:val="37B1A1B9"/>
    <w:rsid w:val="37CF69AE"/>
    <w:rsid w:val="37E7F40A"/>
    <w:rsid w:val="37F8047D"/>
    <w:rsid w:val="3817EF2E"/>
    <w:rsid w:val="3833EEF1"/>
    <w:rsid w:val="384E6891"/>
    <w:rsid w:val="3851BF8F"/>
    <w:rsid w:val="3865D397"/>
    <w:rsid w:val="386708F3"/>
    <w:rsid w:val="386A0443"/>
    <w:rsid w:val="386C8875"/>
    <w:rsid w:val="3888AFD6"/>
    <w:rsid w:val="3893010F"/>
    <w:rsid w:val="38A5E40F"/>
    <w:rsid w:val="38BC1772"/>
    <w:rsid w:val="38D05C23"/>
    <w:rsid w:val="38D1C083"/>
    <w:rsid w:val="38E63E2C"/>
    <w:rsid w:val="38FFC045"/>
    <w:rsid w:val="39009705"/>
    <w:rsid w:val="391DBB48"/>
    <w:rsid w:val="3931703D"/>
    <w:rsid w:val="3932322E"/>
    <w:rsid w:val="39376D19"/>
    <w:rsid w:val="395508A7"/>
    <w:rsid w:val="3957F997"/>
    <w:rsid w:val="39672B62"/>
    <w:rsid w:val="397717F3"/>
    <w:rsid w:val="39856238"/>
    <w:rsid w:val="3986B204"/>
    <w:rsid w:val="39870461"/>
    <w:rsid w:val="39A13818"/>
    <w:rsid w:val="39DEC992"/>
    <w:rsid w:val="39F641E4"/>
    <w:rsid w:val="3A16EC81"/>
    <w:rsid w:val="3A3271C5"/>
    <w:rsid w:val="3A4CF5C4"/>
    <w:rsid w:val="3A552A3E"/>
    <w:rsid w:val="3A89DB95"/>
    <w:rsid w:val="3AC0BCA6"/>
    <w:rsid w:val="3ACB1E8E"/>
    <w:rsid w:val="3ADBC9F6"/>
    <w:rsid w:val="3B257E5A"/>
    <w:rsid w:val="3B2587E6"/>
    <w:rsid w:val="3B479BD9"/>
    <w:rsid w:val="3B5F85D6"/>
    <w:rsid w:val="3B68C3E4"/>
    <w:rsid w:val="3B8B39D4"/>
    <w:rsid w:val="3B952D15"/>
    <w:rsid w:val="3BA2085B"/>
    <w:rsid w:val="3BA5B149"/>
    <w:rsid w:val="3BBAA268"/>
    <w:rsid w:val="3BCE3433"/>
    <w:rsid w:val="3BEA8ED3"/>
    <w:rsid w:val="3BECF3CA"/>
    <w:rsid w:val="3C30B276"/>
    <w:rsid w:val="3C325E5B"/>
    <w:rsid w:val="3C385AED"/>
    <w:rsid w:val="3C4A8EDB"/>
    <w:rsid w:val="3C53F382"/>
    <w:rsid w:val="3C5870F3"/>
    <w:rsid w:val="3C596433"/>
    <w:rsid w:val="3C5A19D8"/>
    <w:rsid w:val="3C725C2B"/>
    <w:rsid w:val="3C84CDFA"/>
    <w:rsid w:val="3CA60A40"/>
    <w:rsid w:val="3CB7AEED"/>
    <w:rsid w:val="3CC0416A"/>
    <w:rsid w:val="3CC76A0F"/>
    <w:rsid w:val="3CC8142A"/>
    <w:rsid w:val="3CD6F23E"/>
    <w:rsid w:val="3CD85FB6"/>
    <w:rsid w:val="3CF4D4D2"/>
    <w:rsid w:val="3CF9A264"/>
    <w:rsid w:val="3D12D794"/>
    <w:rsid w:val="3D25E0D9"/>
    <w:rsid w:val="3D28E562"/>
    <w:rsid w:val="3D3E0BEE"/>
    <w:rsid w:val="3D470D89"/>
    <w:rsid w:val="3D5273E7"/>
    <w:rsid w:val="3D595112"/>
    <w:rsid w:val="3D66C20E"/>
    <w:rsid w:val="3D7FB354"/>
    <w:rsid w:val="3DA317AA"/>
    <w:rsid w:val="3DA63712"/>
    <w:rsid w:val="3DB6E124"/>
    <w:rsid w:val="3DBF0653"/>
    <w:rsid w:val="3DCC25E0"/>
    <w:rsid w:val="3DD04AFC"/>
    <w:rsid w:val="3DEC6E55"/>
    <w:rsid w:val="3E054309"/>
    <w:rsid w:val="3E1A8D74"/>
    <w:rsid w:val="3E593917"/>
    <w:rsid w:val="3E628254"/>
    <w:rsid w:val="3E89772D"/>
    <w:rsid w:val="3E9A76BF"/>
    <w:rsid w:val="3EA9827B"/>
    <w:rsid w:val="3EB169E8"/>
    <w:rsid w:val="3ECD55EF"/>
    <w:rsid w:val="3ECDC14A"/>
    <w:rsid w:val="3ED539E3"/>
    <w:rsid w:val="3EDCAD03"/>
    <w:rsid w:val="3EE85441"/>
    <w:rsid w:val="3EED60E4"/>
    <w:rsid w:val="3F02BC73"/>
    <w:rsid w:val="3F06CADE"/>
    <w:rsid w:val="3F4B6B6B"/>
    <w:rsid w:val="3F611DEF"/>
    <w:rsid w:val="3F998843"/>
    <w:rsid w:val="3FB6BA98"/>
    <w:rsid w:val="3FC3F17A"/>
    <w:rsid w:val="3FD611A5"/>
    <w:rsid w:val="3FEB3882"/>
    <w:rsid w:val="3FED6B04"/>
    <w:rsid w:val="400142F3"/>
    <w:rsid w:val="40091848"/>
    <w:rsid w:val="4020CCC4"/>
    <w:rsid w:val="402216BE"/>
    <w:rsid w:val="4032D1AF"/>
    <w:rsid w:val="40368A4A"/>
    <w:rsid w:val="403D51C7"/>
    <w:rsid w:val="40439434"/>
    <w:rsid w:val="406AE4BA"/>
    <w:rsid w:val="406C1338"/>
    <w:rsid w:val="4088E96E"/>
    <w:rsid w:val="409F773E"/>
    <w:rsid w:val="40C5437F"/>
    <w:rsid w:val="40CD016E"/>
    <w:rsid w:val="40D8FA6B"/>
    <w:rsid w:val="412158D7"/>
    <w:rsid w:val="4159E89B"/>
    <w:rsid w:val="4188BBD0"/>
    <w:rsid w:val="41A97E14"/>
    <w:rsid w:val="41ACBBCC"/>
    <w:rsid w:val="41B66509"/>
    <w:rsid w:val="41CB6984"/>
    <w:rsid w:val="41D97EA7"/>
    <w:rsid w:val="41DE518F"/>
    <w:rsid w:val="41E1327F"/>
    <w:rsid w:val="41E97402"/>
    <w:rsid w:val="41EB63D3"/>
    <w:rsid w:val="41FD7E7F"/>
    <w:rsid w:val="421E98A8"/>
    <w:rsid w:val="4226021F"/>
    <w:rsid w:val="422C6731"/>
    <w:rsid w:val="423CD723"/>
    <w:rsid w:val="42630E0F"/>
    <w:rsid w:val="42722874"/>
    <w:rsid w:val="42791B0A"/>
    <w:rsid w:val="42AE3096"/>
    <w:rsid w:val="42C57A7B"/>
    <w:rsid w:val="42E44264"/>
    <w:rsid w:val="42F8AEC7"/>
    <w:rsid w:val="4318DE88"/>
    <w:rsid w:val="433C0F5E"/>
    <w:rsid w:val="433CFEA9"/>
    <w:rsid w:val="435336CB"/>
    <w:rsid w:val="4358D31F"/>
    <w:rsid w:val="43694749"/>
    <w:rsid w:val="437FB207"/>
    <w:rsid w:val="4380E009"/>
    <w:rsid w:val="4385CFBE"/>
    <w:rsid w:val="4391C7EF"/>
    <w:rsid w:val="439557E1"/>
    <w:rsid w:val="43DEE369"/>
    <w:rsid w:val="43E0BA07"/>
    <w:rsid w:val="43FB07C8"/>
    <w:rsid w:val="4400E781"/>
    <w:rsid w:val="440DDD7E"/>
    <w:rsid w:val="440EEC49"/>
    <w:rsid w:val="440FC4D0"/>
    <w:rsid w:val="441D6060"/>
    <w:rsid w:val="44263E84"/>
    <w:rsid w:val="444ACDD0"/>
    <w:rsid w:val="446ECA5A"/>
    <w:rsid w:val="4477714E"/>
    <w:rsid w:val="448CD82B"/>
    <w:rsid w:val="44BFB399"/>
    <w:rsid w:val="44D0A9D6"/>
    <w:rsid w:val="44D6354D"/>
    <w:rsid w:val="44F4C860"/>
    <w:rsid w:val="450CF65C"/>
    <w:rsid w:val="45134A87"/>
    <w:rsid w:val="4539E8DD"/>
    <w:rsid w:val="45439276"/>
    <w:rsid w:val="456D77A1"/>
    <w:rsid w:val="458889B3"/>
    <w:rsid w:val="45A35356"/>
    <w:rsid w:val="45A57323"/>
    <w:rsid w:val="45FA6A0B"/>
    <w:rsid w:val="4604AC9D"/>
    <w:rsid w:val="4605F07F"/>
    <w:rsid w:val="46141F34"/>
    <w:rsid w:val="461429ED"/>
    <w:rsid w:val="461871F9"/>
    <w:rsid w:val="4634CB9E"/>
    <w:rsid w:val="463ED4B6"/>
    <w:rsid w:val="465585DF"/>
    <w:rsid w:val="46599D52"/>
    <w:rsid w:val="466D715C"/>
    <w:rsid w:val="466E48F0"/>
    <w:rsid w:val="466E5626"/>
    <w:rsid w:val="468B2082"/>
    <w:rsid w:val="468F09CB"/>
    <w:rsid w:val="46C50D6A"/>
    <w:rsid w:val="470612E0"/>
    <w:rsid w:val="4723F2AA"/>
    <w:rsid w:val="4727D546"/>
    <w:rsid w:val="472A6ED9"/>
    <w:rsid w:val="474EA7E1"/>
    <w:rsid w:val="47501F08"/>
    <w:rsid w:val="47819785"/>
    <w:rsid w:val="4788CD8C"/>
    <w:rsid w:val="479A0479"/>
    <w:rsid w:val="479A4FF4"/>
    <w:rsid w:val="47A5CBA1"/>
    <w:rsid w:val="47AA5AC1"/>
    <w:rsid w:val="47CF7137"/>
    <w:rsid w:val="47D5E78A"/>
    <w:rsid w:val="47FEE5C9"/>
    <w:rsid w:val="4814F8CC"/>
    <w:rsid w:val="4862613C"/>
    <w:rsid w:val="487B0D4D"/>
    <w:rsid w:val="48BBB8DA"/>
    <w:rsid w:val="48F40636"/>
    <w:rsid w:val="4932A1C0"/>
    <w:rsid w:val="49575513"/>
    <w:rsid w:val="495ABD3E"/>
    <w:rsid w:val="49680C41"/>
    <w:rsid w:val="496A3FE5"/>
    <w:rsid w:val="49B54528"/>
    <w:rsid w:val="49C63D78"/>
    <w:rsid w:val="49D2A9F3"/>
    <w:rsid w:val="49E469FE"/>
    <w:rsid w:val="49E4C40B"/>
    <w:rsid w:val="49E9B8F3"/>
    <w:rsid w:val="49F82F8E"/>
    <w:rsid w:val="4A0A6DCA"/>
    <w:rsid w:val="4A0BAB2B"/>
    <w:rsid w:val="4A79625A"/>
    <w:rsid w:val="4A95BE58"/>
    <w:rsid w:val="4AB22D77"/>
    <w:rsid w:val="4AB512FB"/>
    <w:rsid w:val="4AC4A809"/>
    <w:rsid w:val="4AC4AD1F"/>
    <w:rsid w:val="4ACB47B5"/>
    <w:rsid w:val="4ACCF829"/>
    <w:rsid w:val="4AD8CD89"/>
    <w:rsid w:val="4AE9C628"/>
    <w:rsid w:val="4AF2CC4F"/>
    <w:rsid w:val="4B0135D7"/>
    <w:rsid w:val="4B1161A8"/>
    <w:rsid w:val="4B1C8CAF"/>
    <w:rsid w:val="4B24BE79"/>
    <w:rsid w:val="4B45A9E7"/>
    <w:rsid w:val="4B7410CE"/>
    <w:rsid w:val="4BA7CE12"/>
    <w:rsid w:val="4BC9EB00"/>
    <w:rsid w:val="4C360CD2"/>
    <w:rsid w:val="4C4CDF4C"/>
    <w:rsid w:val="4C5A1C8B"/>
    <w:rsid w:val="4C5EC2F8"/>
    <w:rsid w:val="4C616EBA"/>
    <w:rsid w:val="4C847D16"/>
    <w:rsid w:val="4C968732"/>
    <w:rsid w:val="4CA3EB1D"/>
    <w:rsid w:val="4CB3FF58"/>
    <w:rsid w:val="4CC649E2"/>
    <w:rsid w:val="4CC775C6"/>
    <w:rsid w:val="4CC7C53A"/>
    <w:rsid w:val="4CD91190"/>
    <w:rsid w:val="4CE25D73"/>
    <w:rsid w:val="4CE421C4"/>
    <w:rsid w:val="4D0186F0"/>
    <w:rsid w:val="4D405685"/>
    <w:rsid w:val="4D515BD9"/>
    <w:rsid w:val="4D6E9BF6"/>
    <w:rsid w:val="4D7DDEBC"/>
    <w:rsid w:val="4D9A414B"/>
    <w:rsid w:val="4DAEC011"/>
    <w:rsid w:val="4DB228A2"/>
    <w:rsid w:val="4DB5E029"/>
    <w:rsid w:val="4DC14308"/>
    <w:rsid w:val="4E009BC8"/>
    <w:rsid w:val="4E077989"/>
    <w:rsid w:val="4E31F761"/>
    <w:rsid w:val="4E79DF21"/>
    <w:rsid w:val="4E9C668E"/>
    <w:rsid w:val="4EA40F6F"/>
    <w:rsid w:val="4EA553F0"/>
    <w:rsid w:val="4EC9E332"/>
    <w:rsid w:val="4ED9CB34"/>
    <w:rsid w:val="4EE6C445"/>
    <w:rsid w:val="4EEC53D4"/>
    <w:rsid w:val="4EEF47F7"/>
    <w:rsid w:val="4EF8CAFE"/>
    <w:rsid w:val="4F1203E3"/>
    <w:rsid w:val="4F2CF939"/>
    <w:rsid w:val="4F38A73F"/>
    <w:rsid w:val="4F4BC4D3"/>
    <w:rsid w:val="4F63D749"/>
    <w:rsid w:val="4F8949E7"/>
    <w:rsid w:val="4F8F2005"/>
    <w:rsid w:val="4F9524C2"/>
    <w:rsid w:val="4F97DDF1"/>
    <w:rsid w:val="4F9BBBDD"/>
    <w:rsid w:val="4FC1B134"/>
    <w:rsid w:val="4FC87673"/>
    <w:rsid w:val="4FE75B2A"/>
    <w:rsid w:val="4FF7F1A4"/>
    <w:rsid w:val="50163DFA"/>
    <w:rsid w:val="5020E95D"/>
    <w:rsid w:val="5021306E"/>
    <w:rsid w:val="5022352E"/>
    <w:rsid w:val="50296CD3"/>
    <w:rsid w:val="50902005"/>
    <w:rsid w:val="50B61963"/>
    <w:rsid w:val="50C96FAD"/>
    <w:rsid w:val="50EF0280"/>
    <w:rsid w:val="510A8985"/>
    <w:rsid w:val="51136ADE"/>
    <w:rsid w:val="511BA127"/>
    <w:rsid w:val="5124D93A"/>
    <w:rsid w:val="512E1E85"/>
    <w:rsid w:val="5143412B"/>
    <w:rsid w:val="517A080D"/>
    <w:rsid w:val="5189E963"/>
    <w:rsid w:val="5190BD7B"/>
    <w:rsid w:val="51C7871A"/>
    <w:rsid w:val="51DE54D8"/>
    <w:rsid w:val="51F005FA"/>
    <w:rsid w:val="51FC1C60"/>
    <w:rsid w:val="520FBF20"/>
    <w:rsid w:val="5213D448"/>
    <w:rsid w:val="5240606C"/>
    <w:rsid w:val="5248842A"/>
    <w:rsid w:val="524B19A6"/>
    <w:rsid w:val="525729D2"/>
    <w:rsid w:val="52627540"/>
    <w:rsid w:val="5287CACF"/>
    <w:rsid w:val="52AFF9E0"/>
    <w:rsid w:val="52B199A0"/>
    <w:rsid w:val="52C838CD"/>
    <w:rsid w:val="52EF56C3"/>
    <w:rsid w:val="52F64A62"/>
    <w:rsid w:val="52FFFD30"/>
    <w:rsid w:val="53426E36"/>
    <w:rsid w:val="536043D0"/>
    <w:rsid w:val="539463F2"/>
    <w:rsid w:val="53A10FA1"/>
    <w:rsid w:val="53A6E048"/>
    <w:rsid w:val="53A9D345"/>
    <w:rsid w:val="53BB9071"/>
    <w:rsid w:val="53E0D301"/>
    <w:rsid w:val="53E5E465"/>
    <w:rsid w:val="53EAFF61"/>
    <w:rsid w:val="53FD3E16"/>
    <w:rsid w:val="54060111"/>
    <w:rsid w:val="5428FA7D"/>
    <w:rsid w:val="542FEB1F"/>
    <w:rsid w:val="54505466"/>
    <w:rsid w:val="545B290D"/>
    <w:rsid w:val="54750F6F"/>
    <w:rsid w:val="548EB25A"/>
    <w:rsid w:val="54D056AE"/>
    <w:rsid w:val="54F92042"/>
    <w:rsid w:val="5520C897"/>
    <w:rsid w:val="55293586"/>
    <w:rsid w:val="553023DE"/>
    <w:rsid w:val="554B359F"/>
    <w:rsid w:val="557A946A"/>
    <w:rsid w:val="5588862B"/>
    <w:rsid w:val="558A9ABC"/>
    <w:rsid w:val="55A7EDA9"/>
    <w:rsid w:val="55CE2734"/>
    <w:rsid w:val="55D0A05F"/>
    <w:rsid w:val="55D8FCDB"/>
    <w:rsid w:val="55DC030A"/>
    <w:rsid w:val="55F65B6A"/>
    <w:rsid w:val="55FC94CF"/>
    <w:rsid w:val="562D2630"/>
    <w:rsid w:val="565A6F82"/>
    <w:rsid w:val="569DCED9"/>
    <w:rsid w:val="56C1628E"/>
    <w:rsid w:val="56DB2C51"/>
    <w:rsid w:val="56E59F8D"/>
    <w:rsid w:val="56E65597"/>
    <w:rsid w:val="56E879E6"/>
    <w:rsid w:val="56EA457B"/>
    <w:rsid w:val="571257D0"/>
    <w:rsid w:val="5731BDF2"/>
    <w:rsid w:val="5733500F"/>
    <w:rsid w:val="5733C7D2"/>
    <w:rsid w:val="57389DC1"/>
    <w:rsid w:val="574B7C60"/>
    <w:rsid w:val="579E06BF"/>
    <w:rsid w:val="57A764A6"/>
    <w:rsid w:val="57AF48D2"/>
    <w:rsid w:val="57B02222"/>
    <w:rsid w:val="57FAAE20"/>
    <w:rsid w:val="580E091F"/>
    <w:rsid w:val="581611E9"/>
    <w:rsid w:val="58226CE3"/>
    <w:rsid w:val="5828C4E3"/>
    <w:rsid w:val="582B710B"/>
    <w:rsid w:val="58309208"/>
    <w:rsid w:val="583EF724"/>
    <w:rsid w:val="5841E1A8"/>
    <w:rsid w:val="586B9C19"/>
    <w:rsid w:val="587435A8"/>
    <w:rsid w:val="5895C7A4"/>
    <w:rsid w:val="589A2615"/>
    <w:rsid w:val="58A0F30E"/>
    <w:rsid w:val="58A450FC"/>
    <w:rsid w:val="58CAF62E"/>
    <w:rsid w:val="58CE8AC4"/>
    <w:rsid w:val="58DAF0F2"/>
    <w:rsid w:val="59134134"/>
    <w:rsid w:val="5932C7A5"/>
    <w:rsid w:val="5952ECCE"/>
    <w:rsid w:val="5963CC5B"/>
    <w:rsid w:val="596480E1"/>
    <w:rsid w:val="59ABBE31"/>
    <w:rsid w:val="59B3859C"/>
    <w:rsid w:val="59CA09EC"/>
    <w:rsid w:val="59D5C339"/>
    <w:rsid w:val="59F6E31A"/>
    <w:rsid w:val="59FE24F0"/>
    <w:rsid w:val="5A14898E"/>
    <w:rsid w:val="5A1537B1"/>
    <w:rsid w:val="5A159009"/>
    <w:rsid w:val="5A1D5F04"/>
    <w:rsid w:val="5A1EEFC0"/>
    <w:rsid w:val="5A35D25C"/>
    <w:rsid w:val="5A3F083B"/>
    <w:rsid w:val="5A9DB611"/>
    <w:rsid w:val="5AA2D3EC"/>
    <w:rsid w:val="5AD1FE26"/>
    <w:rsid w:val="5AD8F49F"/>
    <w:rsid w:val="5B0C0A67"/>
    <w:rsid w:val="5B415708"/>
    <w:rsid w:val="5B4A4C02"/>
    <w:rsid w:val="5B5D34AC"/>
    <w:rsid w:val="5B679F69"/>
    <w:rsid w:val="5B686A87"/>
    <w:rsid w:val="5B850CCD"/>
    <w:rsid w:val="5B87F8E0"/>
    <w:rsid w:val="5B96FEED"/>
    <w:rsid w:val="5C00EE4E"/>
    <w:rsid w:val="5C0C9E74"/>
    <w:rsid w:val="5C1EBB4C"/>
    <w:rsid w:val="5C2C5272"/>
    <w:rsid w:val="5C52C97A"/>
    <w:rsid w:val="5C6B102B"/>
    <w:rsid w:val="5C6C416E"/>
    <w:rsid w:val="5C70DE4E"/>
    <w:rsid w:val="5C86AB37"/>
    <w:rsid w:val="5C93F57B"/>
    <w:rsid w:val="5CA61F9D"/>
    <w:rsid w:val="5CA7AE88"/>
    <w:rsid w:val="5CB216C1"/>
    <w:rsid w:val="5CC30B89"/>
    <w:rsid w:val="5CCD4BDF"/>
    <w:rsid w:val="5CD59B80"/>
    <w:rsid w:val="5CE708F1"/>
    <w:rsid w:val="5CEFA170"/>
    <w:rsid w:val="5CF02BF3"/>
    <w:rsid w:val="5D0B43D0"/>
    <w:rsid w:val="5D1C663A"/>
    <w:rsid w:val="5D28CE98"/>
    <w:rsid w:val="5D5D18D6"/>
    <w:rsid w:val="5D6E0E37"/>
    <w:rsid w:val="5D74E65B"/>
    <w:rsid w:val="5D9904DA"/>
    <w:rsid w:val="5DBA60D8"/>
    <w:rsid w:val="5DD5D605"/>
    <w:rsid w:val="5DEAD65F"/>
    <w:rsid w:val="5E4983F8"/>
    <w:rsid w:val="5EA0D29B"/>
    <w:rsid w:val="5EDE830C"/>
    <w:rsid w:val="5EDEEF77"/>
    <w:rsid w:val="5EE46AB5"/>
    <w:rsid w:val="5F0D455F"/>
    <w:rsid w:val="5F1375B6"/>
    <w:rsid w:val="5F15FA8A"/>
    <w:rsid w:val="5F99ACC5"/>
    <w:rsid w:val="5F9D7342"/>
    <w:rsid w:val="5FC8F5E8"/>
    <w:rsid w:val="5FCF5E12"/>
    <w:rsid w:val="5FD22CE5"/>
    <w:rsid w:val="5FE6FD2A"/>
    <w:rsid w:val="5FEB7D63"/>
    <w:rsid w:val="60020BD2"/>
    <w:rsid w:val="60094A8A"/>
    <w:rsid w:val="601FE8DB"/>
    <w:rsid w:val="602BEEE3"/>
    <w:rsid w:val="603D1004"/>
    <w:rsid w:val="60418251"/>
    <w:rsid w:val="6075AEB2"/>
    <w:rsid w:val="6079F51C"/>
    <w:rsid w:val="608CF04B"/>
    <w:rsid w:val="609572D2"/>
    <w:rsid w:val="60DC2296"/>
    <w:rsid w:val="60EBD466"/>
    <w:rsid w:val="6112D068"/>
    <w:rsid w:val="611C4754"/>
    <w:rsid w:val="6126078A"/>
    <w:rsid w:val="613171A5"/>
    <w:rsid w:val="615CCC61"/>
    <w:rsid w:val="616D1B31"/>
    <w:rsid w:val="617FCF42"/>
    <w:rsid w:val="61807FCA"/>
    <w:rsid w:val="61982575"/>
    <w:rsid w:val="61AFB218"/>
    <w:rsid w:val="61B322D1"/>
    <w:rsid w:val="61C05916"/>
    <w:rsid w:val="61C5A270"/>
    <w:rsid w:val="61CB32BF"/>
    <w:rsid w:val="61F02C02"/>
    <w:rsid w:val="61F7E162"/>
    <w:rsid w:val="61F96FE4"/>
    <w:rsid w:val="61F98E2B"/>
    <w:rsid w:val="61FC4160"/>
    <w:rsid w:val="6217D754"/>
    <w:rsid w:val="6224B0F0"/>
    <w:rsid w:val="622E73A7"/>
    <w:rsid w:val="6230C9DC"/>
    <w:rsid w:val="6230F421"/>
    <w:rsid w:val="62960B03"/>
    <w:rsid w:val="62A02F8F"/>
    <w:rsid w:val="62D247F3"/>
    <w:rsid w:val="62DA8B6D"/>
    <w:rsid w:val="62E3ABA6"/>
    <w:rsid w:val="63020F97"/>
    <w:rsid w:val="630CDB5B"/>
    <w:rsid w:val="630F6448"/>
    <w:rsid w:val="6317449D"/>
    <w:rsid w:val="631858D6"/>
    <w:rsid w:val="63347A1D"/>
    <w:rsid w:val="633B4D68"/>
    <w:rsid w:val="633EE153"/>
    <w:rsid w:val="635569F5"/>
    <w:rsid w:val="636ACECA"/>
    <w:rsid w:val="637EC27E"/>
    <w:rsid w:val="637F51EA"/>
    <w:rsid w:val="63998D3B"/>
    <w:rsid w:val="63C479FF"/>
    <w:rsid w:val="63CCEBD8"/>
    <w:rsid w:val="640180B9"/>
    <w:rsid w:val="6410F5FA"/>
    <w:rsid w:val="6413F22E"/>
    <w:rsid w:val="642C4E95"/>
    <w:rsid w:val="642F13BC"/>
    <w:rsid w:val="642F9911"/>
    <w:rsid w:val="644A60E6"/>
    <w:rsid w:val="645393A6"/>
    <w:rsid w:val="6453C5C2"/>
    <w:rsid w:val="64560058"/>
    <w:rsid w:val="6461274E"/>
    <w:rsid w:val="6487A2C7"/>
    <w:rsid w:val="648844EF"/>
    <w:rsid w:val="648DD441"/>
    <w:rsid w:val="649BEDA3"/>
    <w:rsid w:val="64A3CA5B"/>
    <w:rsid w:val="64A7A116"/>
    <w:rsid w:val="64CDF25C"/>
    <w:rsid w:val="64CDF695"/>
    <w:rsid w:val="64CEE6EA"/>
    <w:rsid w:val="64E77BC4"/>
    <w:rsid w:val="64EA41F2"/>
    <w:rsid w:val="64F62901"/>
    <w:rsid w:val="64F8A1AF"/>
    <w:rsid w:val="65006EF5"/>
    <w:rsid w:val="65445C5E"/>
    <w:rsid w:val="6555AE54"/>
    <w:rsid w:val="655F24BC"/>
    <w:rsid w:val="6597F7C6"/>
    <w:rsid w:val="65B77629"/>
    <w:rsid w:val="65B98D66"/>
    <w:rsid w:val="65F7FECA"/>
    <w:rsid w:val="660FDB90"/>
    <w:rsid w:val="663E6789"/>
    <w:rsid w:val="6662F5CE"/>
    <w:rsid w:val="66724CBF"/>
    <w:rsid w:val="668653C5"/>
    <w:rsid w:val="669611C0"/>
    <w:rsid w:val="669B0AA8"/>
    <w:rsid w:val="669E2B28"/>
    <w:rsid w:val="66A982DA"/>
    <w:rsid w:val="66AAAD29"/>
    <w:rsid w:val="66C2A75E"/>
    <w:rsid w:val="66D6D3DE"/>
    <w:rsid w:val="66F26619"/>
    <w:rsid w:val="66FEBAD4"/>
    <w:rsid w:val="670C0CCB"/>
    <w:rsid w:val="671641A7"/>
    <w:rsid w:val="6719141E"/>
    <w:rsid w:val="673CE9C1"/>
    <w:rsid w:val="67665F75"/>
    <w:rsid w:val="67761FF4"/>
    <w:rsid w:val="6797CB23"/>
    <w:rsid w:val="67987A11"/>
    <w:rsid w:val="679BE332"/>
    <w:rsid w:val="67AB2D34"/>
    <w:rsid w:val="67AE18FF"/>
    <w:rsid w:val="67B19D64"/>
    <w:rsid w:val="67DA4E1F"/>
    <w:rsid w:val="67FB86A6"/>
    <w:rsid w:val="682499ED"/>
    <w:rsid w:val="684E4E6B"/>
    <w:rsid w:val="68A4400B"/>
    <w:rsid w:val="68DDBF0D"/>
    <w:rsid w:val="68EB067A"/>
    <w:rsid w:val="68FC5B32"/>
    <w:rsid w:val="6915F2D2"/>
    <w:rsid w:val="6933AF53"/>
    <w:rsid w:val="693C1B7A"/>
    <w:rsid w:val="6943FBAD"/>
    <w:rsid w:val="695EB942"/>
    <w:rsid w:val="69695334"/>
    <w:rsid w:val="697590D3"/>
    <w:rsid w:val="6977823A"/>
    <w:rsid w:val="698A3282"/>
    <w:rsid w:val="69980006"/>
    <w:rsid w:val="699D75B7"/>
    <w:rsid w:val="69E2FD24"/>
    <w:rsid w:val="69E583E7"/>
    <w:rsid w:val="69ED3B90"/>
    <w:rsid w:val="69F82E14"/>
    <w:rsid w:val="6A0A6A19"/>
    <w:rsid w:val="6A43BDFF"/>
    <w:rsid w:val="6A48091B"/>
    <w:rsid w:val="6A487DD7"/>
    <w:rsid w:val="6A4D2ABD"/>
    <w:rsid w:val="6A51F727"/>
    <w:rsid w:val="6A8649FC"/>
    <w:rsid w:val="6AAC4602"/>
    <w:rsid w:val="6AD82105"/>
    <w:rsid w:val="6AE5EC2A"/>
    <w:rsid w:val="6AF69CD3"/>
    <w:rsid w:val="6B061D1E"/>
    <w:rsid w:val="6B1DC8D7"/>
    <w:rsid w:val="6B34A4C6"/>
    <w:rsid w:val="6B5B9CB8"/>
    <w:rsid w:val="6B696951"/>
    <w:rsid w:val="6B721AD6"/>
    <w:rsid w:val="6B8778F7"/>
    <w:rsid w:val="6B98018C"/>
    <w:rsid w:val="6BA01500"/>
    <w:rsid w:val="6BB09083"/>
    <w:rsid w:val="6BB9D4FB"/>
    <w:rsid w:val="6BD9E8A0"/>
    <w:rsid w:val="6BE3DA58"/>
    <w:rsid w:val="6C042494"/>
    <w:rsid w:val="6C211051"/>
    <w:rsid w:val="6C37E7C3"/>
    <w:rsid w:val="6C4BD2BE"/>
    <w:rsid w:val="6C54D812"/>
    <w:rsid w:val="6C77947B"/>
    <w:rsid w:val="6C7EE125"/>
    <w:rsid w:val="6CBD754F"/>
    <w:rsid w:val="6CDB4188"/>
    <w:rsid w:val="6CDD0F16"/>
    <w:rsid w:val="6CE8ECF3"/>
    <w:rsid w:val="6D051533"/>
    <w:rsid w:val="6D06AF68"/>
    <w:rsid w:val="6D1A95B4"/>
    <w:rsid w:val="6D29E277"/>
    <w:rsid w:val="6D4A426D"/>
    <w:rsid w:val="6D6660F3"/>
    <w:rsid w:val="6D67C2F4"/>
    <w:rsid w:val="6D77D96C"/>
    <w:rsid w:val="6D8F7972"/>
    <w:rsid w:val="6DA9EA46"/>
    <w:rsid w:val="6DB37C48"/>
    <w:rsid w:val="6DBD8B0F"/>
    <w:rsid w:val="6DC37637"/>
    <w:rsid w:val="6DCC6230"/>
    <w:rsid w:val="6DCF93FE"/>
    <w:rsid w:val="6DEB4364"/>
    <w:rsid w:val="6E12C1D7"/>
    <w:rsid w:val="6E3C517C"/>
    <w:rsid w:val="6E41ADC4"/>
    <w:rsid w:val="6E42F1A6"/>
    <w:rsid w:val="6EA4338D"/>
    <w:rsid w:val="6EC76811"/>
    <w:rsid w:val="6F012151"/>
    <w:rsid w:val="6F0B757D"/>
    <w:rsid w:val="6F204CEC"/>
    <w:rsid w:val="6F212A64"/>
    <w:rsid w:val="6F47496F"/>
    <w:rsid w:val="6F522F83"/>
    <w:rsid w:val="6F59A125"/>
    <w:rsid w:val="6F611169"/>
    <w:rsid w:val="6F7D0A6B"/>
    <w:rsid w:val="6F7E2C0A"/>
    <w:rsid w:val="6FB7A76E"/>
    <w:rsid w:val="6FC05070"/>
    <w:rsid w:val="6FC153F3"/>
    <w:rsid w:val="6FCEB663"/>
    <w:rsid w:val="6FD61ECE"/>
    <w:rsid w:val="6FE49793"/>
    <w:rsid w:val="6FEF69FE"/>
    <w:rsid w:val="70042170"/>
    <w:rsid w:val="700CA99F"/>
    <w:rsid w:val="7011CD05"/>
    <w:rsid w:val="701299DD"/>
    <w:rsid w:val="7029863A"/>
    <w:rsid w:val="703BDBBD"/>
    <w:rsid w:val="708C8103"/>
    <w:rsid w:val="709CB47B"/>
    <w:rsid w:val="70A7B504"/>
    <w:rsid w:val="70C0521D"/>
    <w:rsid w:val="70E8EA0C"/>
    <w:rsid w:val="70F6D0A9"/>
    <w:rsid w:val="71067B31"/>
    <w:rsid w:val="7111A767"/>
    <w:rsid w:val="7125E73C"/>
    <w:rsid w:val="7126194E"/>
    <w:rsid w:val="7138D489"/>
    <w:rsid w:val="71634756"/>
    <w:rsid w:val="71687F83"/>
    <w:rsid w:val="71821801"/>
    <w:rsid w:val="718D2327"/>
    <w:rsid w:val="71B1B4CA"/>
    <w:rsid w:val="71D0CD39"/>
    <w:rsid w:val="71E7C338"/>
    <w:rsid w:val="71F69AA7"/>
    <w:rsid w:val="72029900"/>
    <w:rsid w:val="72039BCC"/>
    <w:rsid w:val="7203E66E"/>
    <w:rsid w:val="7219B8C7"/>
    <w:rsid w:val="721AD65D"/>
    <w:rsid w:val="725ECB1E"/>
    <w:rsid w:val="72601411"/>
    <w:rsid w:val="7277C870"/>
    <w:rsid w:val="7279A3B2"/>
    <w:rsid w:val="72ABFF66"/>
    <w:rsid w:val="72BDB48D"/>
    <w:rsid w:val="72D6D029"/>
    <w:rsid w:val="72E4032F"/>
    <w:rsid w:val="72E6BE5E"/>
    <w:rsid w:val="7303B219"/>
    <w:rsid w:val="73042235"/>
    <w:rsid w:val="731A8E03"/>
    <w:rsid w:val="73205AB3"/>
    <w:rsid w:val="7322F4E2"/>
    <w:rsid w:val="736FF1A5"/>
    <w:rsid w:val="738B5F48"/>
    <w:rsid w:val="73989D66"/>
    <w:rsid w:val="73B9646B"/>
    <w:rsid w:val="73C72815"/>
    <w:rsid w:val="73C9848A"/>
    <w:rsid w:val="73D255BF"/>
    <w:rsid w:val="73D522C9"/>
    <w:rsid w:val="73D67689"/>
    <w:rsid w:val="73DBD704"/>
    <w:rsid w:val="73DFBFEB"/>
    <w:rsid w:val="73F92AB3"/>
    <w:rsid w:val="73F9F3C0"/>
    <w:rsid w:val="7403061F"/>
    <w:rsid w:val="742432E0"/>
    <w:rsid w:val="742A6CAA"/>
    <w:rsid w:val="743BD10B"/>
    <w:rsid w:val="7456ED5E"/>
    <w:rsid w:val="745C5856"/>
    <w:rsid w:val="748AAE35"/>
    <w:rsid w:val="74CEFC72"/>
    <w:rsid w:val="74D1952B"/>
    <w:rsid w:val="74D1FDCE"/>
    <w:rsid w:val="74E841E3"/>
    <w:rsid w:val="753334F8"/>
    <w:rsid w:val="75489E8F"/>
    <w:rsid w:val="7590570E"/>
    <w:rsid w:val="759E64B3"/>
    <w:rsid w:val="75A455C1"/>
    <w:rsid w:val="75C4FEFC"/>
    <w:rsid w:val="75CE1557"/>
    <w:rsid w:val="75D7A1FD"/>
    <w:rsid w:val="75DFD62F"/>
    <w:rsid w:val="75EB9F38"/>
    <w:rsid w:val="75F44D12"/>
    <w:rsid w:val="75FA9FCD"/>
    <w:rsid w:val="7648B5D7"/>
    <w:rsid w:val="765E44B8"/>
    <w:rsid w:val="768CA1AF"/>
    <w:rsid w:val="769D7C11"/>
    <w:rsid w:val="76BAA60C"/>
    <w:rsid w:val="76EC95D7"/>
    <w:rsid w:val="7700E5FE"/>
    <w:rsid w:val="77056AD4"/>
    <w:rsid w:val="771607B3"/>
    <w:rsid w:val="77233379"/>
    <w:rsid w:val="7726A1F6"/>
    <w:rsid w:val="7726CC56"/>
    <w:rsid w:val="77427239"/>
    <w:rsid w:val="777303A9"/>
    <w:rsid w:val="7775366A"/>
    <w:rsid w:val="778B4B66"/>
    <w:rsid w:val="77956AD5"/>
    <w:rsid w:val="77D04DC7"/>
    <w:rsid w:val="77D43A54"/>
    <w:rsid w:val="77EBEE2B"/>
    <w:rsid w:val="77F591F8"/>
    <w:rsid w:val="78047BA5"/>
    <w:rsid w:val="785B870D"/>
    <w:rsid w:val="786DEB32"/>
    <w:rsid w:val="787255B7"/>
    <w:rsid w:val="7872C20D"/>
    <w:rsid w:val="7873DE2A"/>
    <w:rsid w:val="7881A7FE"/>
    <w:rsid w:val="788F649C"/>
    <w:rsid w:val="78945A9B"/>
    <w:rsid w:val="78D41401"/>
    <w:rsid w:val="78ED3C3D"/>
    <w:rsid w:val="79079B0D"/>
    <w:rsid w:val="790FD501"/>
    <w:rsid w:val="7916F82D"/>
    <w:rsid w:val="79226116"/>
    <w:rsid w:val="79338C91"/>
    <w:rsid w:val="7934A975"/>
    <w:rsid w:val="7940A3FF"/>
    <w:rsid w:val="79596A89"/>
    <w:rsid w:val="7964F438"/>
    <w:rsid w:val="79739897"/>
    <w:rsid w:val="79757A50"/>
    <w:rsid w:val="79A07E51"/>
    <w:rsid w:val="79B98AA9"/>
    <w:rsid w:val="79F0BD22"/>
    <w:rsid w:val="7A02A3DC"/>
    <w:rsid w:val="7A09B971"/>
    <w:rsid w:val="7A0E9DFC"/>
    <w:rsid w:val="7A64E46D"/>
    <w:rsid w:val="7A6FE546"/>
    <w:rsid w:val="7A845190"/>
    <w:rsid w:val="7A88DE00"/>
    <w:rsid w:val="7A9FED7A"/>
    <w:rsid w:val="7AA89847"/>
    <w:rsid w:val="7AACC9CF"/>
    <w:rsid w:val="7AB9E754"/>
    <w:rsid w:val="7AC91D95"/>
    <w:rsid w:val="7AF1967A"/>
    <w:rsid w:val="7AFD3F84"/>
    <w:rsid w:val="7B093964"/>
    <w:rsid w:val="7B0A4E62"/>
    <w:rsid w:val="7B273B39"/>
    <w:rsid w:val="7B40A0FF"/>
    <w:rsid w:val="7BAB5927"/>
    <w:rsid w:val="7BE608E2"/>
    <w:rsid w:val="7C05FB33"/>
    <w:rsid w:val="7C0AA63B"/>
    <w:rsid w:val="7C0BD624"/>
    <w:rsid w:val="7C11996C"/>
    <w:rsid w:val="7C1449EC"/>
    <w:rsid w:val="7C25C424"/>
    <w:rsid w:val="7C31CEBB"/>
    <w:rsid w:val="7C51A055"/>
    <w:rsid w:val="7C60EA95"/>
    <w:rsid w:val="7C758FAA"/>
    <w:rsid w:val="7C76FC1B"/>
    <w:rsid w:val="7C7FF9E0"/>
    <w:rsid w:val="7C866ECC"/>
    <w:rsid w:val="7C9B3299"/>
    <w:rsid w:val="7CCDC365"/>
    <w:rsid w:val="7CEB1F1F"/>
    <w:rsid w:val="7CFDB54E"/>
    <w:rsid w:val="7D141AC0"/>
    <w:rsid w:val="7D1F0502"/>
    <w:rsid w:val="7D39F851"/>
    <w:rsid w:val="7D3B235D"/>
    <w:rsid w:val="7D593D5D"/>
    <w:rsid w:val="7D634BD5"/>
    <w:rsid w:val="7D6732C8"/>
    <w:rsid w:val="7D7436E8"/>
    <w:rsid w:val="7D9F1A5F"/>
    <w:rsid w:val="7DAA384B"/>
    <w:rsid w:val="7DCDDE07"/>
    <w:rsid w:val="7DD31BD2"/>
    <w:rsid w:val="7DDAA5C8"/>
    <w:rsid w:val="7DDB46A7"/>
    <w:rsid w:val="7DE1F037"/>
    <w:rsid w:val="7DF1D499"/>
    <w:rsid w:val="7DF35BFC"/>
    <w:rsid w:val="7DFECA9F"/>
    <w:rsid w:val="7E07DE98"/>
    <w:rsid w:val="7E1D5467"/>
    <w:rsid w:val="7E395D9A"/>
    <w:rsid w:val="7E42A022"/>
    <w:rsid w:val="7E6AAA7A"/>
    <w:rsid w:val="7E6F0352"/>
    <w:rsid w:val="7E732A99"/>
    <w:rsid w:val="7EC963E9"/>
    <w:rsid w:val="7ED5267F"/>
    <w:rsid w:val="7EF0E418"/>
    <w:rsid w:val="7EF92A2D"/>
    <w:rsid w:val="7F20300F"/>
    <w:rsid w:val="7F20CDEE"/>
    <w:rsid w:val="7F6A7EDF"/>
    <w:rsid w:val="7F767C3C"/>
    <w:rsid w:val="7FA6EEE4"/>
    <w:rsid w:val="7FACEA70"/>
    <w:rsid w:val="7FAEAB29"/>
    <w:rsid w:val="7FB22C7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A98EE4"/>
  <w15:chartTrackingRefBased/>
  <w15:docId w15:val="{C2455A1B-7CAC-466C-B9E3-01DC3F541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0507"/>
    <w:pPr>
      <w:spacing w:line="360" w:lineRule="auto"/>
      <w:jc w:val="both"/>
    </w:pPr>
  </w:style>
  <w:style w:type="paragraph" w:styleId="Heading1">
    <w:name w:val="heading 1"/>
    <w:basedOn w:val="Normal"/>
    <w:next w:val="Normal"/>
    <w:link w:val="Heading1Char"/>
    <w:uiPriority w:val="9"/>
    <w:qFormat/>
    <w:rsid w:val="004B543B"/>
    <w:pPr>
      <w:keepNext/>
      <w:keepLines/>
      <w:spacing w:before="360" w:after="80"/>
      <w:outlineLvl w:val="0"/>
    </w:pPr>
    <w:rPr>
      <w:rFonts w:asciiTheme="majorHAnsi" w:eastAsiaTheme="majorEastAsia" w:hAnsiTheme="majorHAnsi" w:cstheme="majorBidi"/>
      <w:color w:val="000000" w:themeColor="text1"/>
      <w:sz w:val="32"/>
      <w:szCs w:val="40"/>
    </w:rPr>
  </w:style>
  <w:style w:type="paragraph" w:styleId="Heading2">
    <w:name w:val="heading 2"/>
    <w:basedOn w:val="Normal"/>
    <w:next w:val="Normal"/>
    <w:link w:val="Heading2Char"/>
    <w:uiPriority w:val="9"/>
    <w:unhideWhenUsed/>
    <w:qFormat/>
    <w:rsid w:val="005C526F"/>
    <w:pPr>
      <w:keepNext/>
      <w:keepLines/>
      <w:spacing w:before="160" w:after="80"/>
      <w:outlineLvl w:val="1"/>
    </w:pPr>
    <w:rPr>
      <w:rFonts w:asciiTheme="majorHAnsi" w:eastAsiaTheme="majorEastAsia" w:hAnsiTheme="majorHAnsi" w:cstheme="majorBidi"/>
      <w:color w:val="000000" w:themeColor="text1"/>
      <w:sz w:val="28"/>
      <w:szCs w:val="32"/>
    </w:rPr>
  </w:style>
  <w:style w:type="paragraph" w:styleId="Heading3">
    <w:name w:val="heading 3"/>
    <w:basedOn w:val="Normal"/>
    <w:next w:val="Normal"/>
    <w:link w:val="Heading3Char"/>
    <w:uiPriority w:val="9"/>
    <w:unhideWhenUsed/>
    <w:qFormat/>
    <w:rsid w:val="00DA69D0"/>
    <w:pPr>
      <w:keepNext/>
      <w:keepLines/>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5A09F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A09F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A09F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A09F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09F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09F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543B"/>
    <w:rPr>
      <w:rFonts w:asciiTheme="majorHAnsi" w:eastAsiaTheme="majorEastAsia" w:hAnsiTheme="majorHAnsi" w:cstheme="majorBidi"/>
      <w:color w:val="000000" w:themeColor="text1"/>
      <w:sz w:val="32"/>
      <w:szCs w:val="40"/>
    </w:rPr>
  </w:style>
  <w:style w:type="character" w:customStyle="1" w:styleId="Heading2Char">
    <w:name w:val="Heading 2 Char"/>
    <w:basedOn w:val="DefaultParagraphFont"/>
    <w:link w:val="Heading2"/>
    <w:uiPriority w:val="9"/>
    <w:rsid w:val="005C526F"/>
    <w:rPr>
      <w:rFonts w:asciiTheme="majorHAnsi" w:eastAsiaTheme="majorEastAsia" w:hAnsiTheme="majorHAnsi" w:cstheme="majorBidi"/>
      <w:color w:val="000000" w:themeColor="text1"/>
      <w:sz w:val="28"/>
      <w:szCs w:val="32"/>
    </w:rPr>
  </w:style>
  <w:style w:type="character" w:customStyle="1" w:styleId="Heading3Char">
    <w:name w:val="Heading 3 Char"/>
    <w:basedOn w:val="DefaultParagraphFont"/>
    <w:link w:val="Heading3"/>
    <w:uiPriority w:val="9"/>
    <w:rsid w:val="00DA69D0"/>
    <w:rPr>
      <w:rFonts w:eastAsiaTheme="majorEastAsia" w:cstheme="majorBidi"/>
      <w:b/>
      <w:color w:val="000000" w:themeColor="text1"/>
      <w:szCs w:val="28"/>
    </w:rPr>
  </w:style>
  <w:style w:type="character" w:customStyle="1" w:styleId="Heading4Char">
    <w:name w:val="Heading 4 Char"/>
    <w:basedOn w:val="DefaultParagraphFont"/>
    <w:link w:val="Heading4"/>
    <w:uiPriority w:val="9"/>
    <w:semiHidden/>
    <w:rsid w:val="005A09F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A09F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A09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A09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A09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A09F8"/>
    <w:rPr>
      <w:rFonts w:eastAsiaTheme="majorEastAsia" w:cstheme="majorBidi"/>
      <w:color w:val="272727" w:themeColor="text1" w:themeTint="D8"/>
    </w:rPr>
  </w:style>
  <w:style w:type="paragraph" w:styleId="Title">
    <w:name w:val="Title"/>
    <w:basedOn w:val="Normal"/>
    <w:next w:val="Normal"/>
    <w:link w:val="TitleChar"/>
    <w:uiPriority w:val="10"/>
    <w:qFormat/>
    <w:rsid w:val="005A09F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09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A09F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A09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A09F8"/>
    <w:pPr>
      <w:spacing w:before="160"/>
      <w:jc w:val="center"/>
    </w:pPr>
    <w:rPr>
      <w:i/>
      <w:iCs/>
      <w:color w:val="404040" w:themeColor="text1" w:themeTint="BF"/>
    </w:rPr>
  </w:style>
  <w:style w:type="character" w:customStyle="1" w:styleId="QuoteChar">
    <w:name w:val="Quote Char"/>
    <w:basedOn w:val="DefaultParagraphFont"/>
    <w:link w:val="Quote"/>
    <w:uiPriority w:val="29"/>
    <w:rsid w:val="005A09F8"/>
    <w:rPr>
      <w:i/>
      <w:iCs/>
      <w:color w:val="404040" w:themeColor="text1" w:themeTint="BF"/>
    </w:rPr>
  </w:style>
  <w:style w:type="paragraph" w:styleId="ListParagraph">
    <w:name w:val="List Paragraph"/>
    <w:basedOn w:val="Normal"/>
    <w:uiPriority w:val="34"/>
    <w:qFormat/>
    <w:rsid w:val="005A09F8"/>
    <w:pPr>
      <w:ind w:left="720"/>
      <w:contextualSpacing/>
    </w:pPr>
  </w:style>
  <w:style w:type="character" w:styleId="IntenseEmphasis">
    <w:name w:val="Intense Emphasis"/>
    <w:basedOn w:val="DefaultParagraphFont"/>
    <w:uiPriority w:val="21"/>
    <w:qFormat/>
    <w:rsid w:val="005A09F8"/>
    <w:rPr>
      <w:i/>
      <w:iCs/>
      <w:color w:val="0F4761" w:themeColor="accent1" w:themeShade="BF"/>
    </w:rPr>
  </w:style>
  <w:style w:type="paragraph" w:styleId="IntenseQuote">
    <w:name w:val="Intense Quote"/>
    <w:basedOn w:val="Normal"/>
    <w:next w:val="Normal"/>
    <w:link w:val="IntenseQuoteChar"/>
    <w:uiPriority w:val="30"/>
    <w:qFormat/>
    <w:rsid w:val="005A09F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A09F8"/>
    <w:rPr>
      <w:i/>
      <w:iCs/>
      <w:color w:val="0F4761" w:themeColor="accent1" w:themeShade="BF"/>
    </w:rPr>
  </w:style>
  <w:style w:type="character" w:styleId="IntenseReference">
    <w:name w:val="Intense Reference"/>
    <w:basedOn w:val="DefaultParagraphFont"/>
    <w:uiPriority w:val="32"/>
    <w:qFormat/>
    <w:rsid w:val="005A09F8"/>
    <w:rPr>
      <w:b/>
      <w:bCs/>
      <w:smallCaps/>
      <w:color w:val="0F4761" w:themeColor="accent1" w:themeShade="BF"/>
      <w:spacing w:val="5"/>
    </w:rPr>
  </w:style>
  <w:style w:type="character" w:styleId="Strong">
    <w:name w:val="Strong"/>
    <w:basedOn w:val="DefaultParagraphFont"/>
    <w:uiPriority w:val="22"/>
    <w:qFormat/>
    <w:rsid w:val="005A09F8"/>
    <w:rPr>
      <w:b/>
      <w:bCs/>
    </w:rPr>
  </w:style>
  <w:style w:type="character" w:styleId="Emphasis">
    <w:name w:val="Emphasis"/>
    <w:basedOn w:val="DefaultParagraphFont"/>
    <w:uiPriority w:val="20"/>
    <w:qFormat/>
    <w:rsid w:val="005A09F8"/>
    <w:rPr>
      <w:i/>
      <w:iCs/>
    </w:rPr>
  </w:style>
  <w:style w:type="paragraph" w:styleId="Header">
    <w:name w:val="header"/>
    <w:basedOn w:val="Normal"/>
    <w:link w:val="HeaderChar"/>
    <w:uiPriority w:val="99"/>
    <w:unhideWhenUsed/>
    <w:rsid w:val="005A09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09F8"/>
  </w:style>
  <w:style w:type="paragraph" w:styleId="Footer">
    <w:name w:val="footer"/>
    <w:basedOn w:val="Normal"/>
    <w:link w:val="FooterChar"/>
    <w:uiPriority w:val="99"/>
    <w:unhideWhenUsed/>
    <w:rsid w:val="005A09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09F8"/>
  </w:style>
  <w:style w:type="character" w:styleId="PageNumber">
    <w:name w:val="page number"/>
    <w:basedOn w:val="DefaultParagraphFont"/>
    <w:uiPriority w:val="99"/>
    <w:semiHidden/>
    <w:unhideWhenUsed/>
    <w:rsid w:val="005A09F8"/>
  </w:style>
  <w:style w:type="paragraph" w:styleId="NormalWeb">
    <w:name w:val="Normal (Web)"/>
    <w:basedOn w:val="Normal"/>
    <w:uiPriority w:val="99"/>
    <w:semiHidden/>
    <w:unhideWhenUsed/>
    <w:rsid w:val="00FA002B"/>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76161B"/>
    <w:rPr>
      <w:sz w:val="16"/>
      <w:szCs w:val="16"/>
    </w:rPr>
  </w:style>
  <w:style w:type="paragraph" w:styleId="CommentText">
    <w:name w:val="annotation text"/>
    <w:basedOn w:val="Normal"/>
    <w:link w:val="CommentTextChar"/>
    <w:uiPriority w:val="99"/>
    <w:semiHidden/>
    <w:unhideWhenUsed/>
    <w:rsid w:val="0076161B"/>
    <w:pPr>
      <w:spacing w:line="240" w:lineRule="auto"/>
    </w:pPr>
    <w:rPr>
      <w:sz w:val="20"/>
      <w:szCs w:val="20"/>
    </w:rPr>
  </w:style>
  <w:style w:type="character" w:customStyle="1" w:styleId="CommentTextChar">
    <w:name w:val="Comment Text Char"/>
    <w:basedOn w:val="DefaultParagraphFont"/>
    <w:link w:val="CommentText"/>
    <w:uiPriority w:val="99"/>
    <w:semiHidden/>
    <w:rsid w:val="0076161B"/>
    <w:rPr>
      <w:sz w:val="20"/>
      <w:szCs w:val="20"/>
    </w:rPr>
  </w:style>
  <w:style w:type="paragraph" w:styleId="CommentSubject">
    <w:name w:val="annotation subject"/>
    <w:basedOn w:val="CommentText"/>
    <w:next w:val="CommentText"/>
    <w:link w:val="CommentSubjectChar"/>
    <w:uiPriority w:val="99"/>
    <w:semiHidden/>
    <w:unhideWhenUsed/>
    <w:rsid w:val="0076161B"/>
    <w:rPr>
      <w:b/>
      <w:bCs/>
    </w:rPr>
  </w:style>
  <w:style w:type="character" w:customStyle="1" w:styleId="CommentSubjectChar">
    <w:name w:val="Comment Subject Char"/>
    <w:basedOn w:val="CommentTextChar"/>
    <w:link w:val="CommentSubject"/>
    <w:uiPriority w:val="99"/>
    <w:semiHidden/>
    <w:rsid w:val="0076161B"/>
    <w:rPr>
      <w:b/>
      <w:bCs/>
      <w:sz w:val="20"/>
      <w:szCs w:val="20"/>
    </w:rPr>
  </w:style>
  <w:style w:type="paragraph" w:styleId="Revision">
    <w:name w:val="Revision"/>
    <w:hidden/>
    <w:uiPriority w:val="99"/>
    <w:semiHidden/>
    <w:rsid w:val="00E54FD0"/>
    <w:pPr>
      <w:spacing w:after="0" w:line="240" w:lineRule="auto"/>
    </w:pPr>
  </w:style>
  <w:style w:type="table" w:styleId="TableGrid">
    <w:name w:val="Table Grid"/>
    <w:basedOn w:val="TableNormal"/>
    <w:uiPriority w:val="39"/>
    <w:rsid w:val="006160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415A7A"/>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p2">
    <w:name w:val="p2"/>
    <w:basedOn w:val="Normal"/>
    <w:rsid w:val="00415A7A"/>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apple-converted-space">
    <w:name w:val="apple-converted-space"/>
    <w:basedOn w:val="DefaultParagraphFont"/>
    <w:rsid w:val="00991300"/>
  </w:style>
  <w:style w:type="paragraph" w:customStyle="1" w:styleId="p3">
    <w:name w:val="p3"/>
    <w:basedOn w:val="Normal"/>
    <w:rsid w:val="006E6F51"/>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font-claude-response-body">
    <w:name w:val="font-claude-response-body"/>
    <w:basedOn w:val="Normal"/>
    <w:rsid w:val="00566C97"/>
    <w:pPr>
      <w:spacing w:before="100" w:beforeAutospacing="1" w:after="100" w:afterAutospacing="1" w:line="240" w:lineRule="auto"/>
      <w:jc w:val="left"/>
    </w:pPr>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0C13DC"/>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551383"/>
    <w:pPr>
      <w:tabs>
        <w:tab w:val="left" w:pos="380"/>
      </w:tabs>
      <w:spacing w:after="0" w:line="480" w:lineRule="auto"/>
      <w:ind w:left="384" w:hanging="384"/>
    </w:pPr>
  </w:style>
  <w:style w:type="character" w:styleId="Hyperlink">
    <w:name w:val="Hyperlink"/>
    <w:basedOn w:val="DefaultParagraphFont"/>
    <w:uiPriority w:val="99"/>
    <w:unhideWhenUsed/>
    <w:rsid w:val="002537CF"/>
    <w:rPr>
      <w:color w:val="467886" w:themeColor="hyperlink"/>
      <w:u w:val="single"/>
    </w:rPr>
  </w:style>
  <w:style w:type="character" w:customStyle="1" w:styleId="s1">
    <w:name w:val="s1"/>
    <w:basedOn w:val="DefaultParagraphFont"/>
    <w:rsid w:val="00704C49"/>
  </w:style>
  <w:style w:type="paragraph" w:customStyle="1" w:styleId="EndNoteBibliographyTitle">
    <w:name w:val="EndNote Bibliography Title"/>
    <w:basedOn w:val="Normal"/>
    <w:link w:val="EndNoteBibliographyTitleChar"/>
    <w:rsid w:val="00DE2554"/>
    <w:pPr>
      <w:spacing w:after="0"/>
      <w:jc w:val="center"/>
    </w:pPr>
    <w:rPr>
      <w:rFonts w:ascii="Aptos" w:eastAsiaTheme="minorEastAsia" w:hAnsi="Aptos"/>
      <w:noProof/>
    </w:rPr>
  </w:style>
  <w:style w:type="character" w:customStyle="1" w:styleId="EndNoteBibliographyTitleChar">
    <w:name w:val="EndNote Bibliography Title Char"/>
    <w:basedOn w:val="DefaultParagraphFont"/>
    <w:link w:val="EndNoteBibliographyTitle"/>
    <w:rsid w:val="00DE2554"/>
    <w:rPr>
      <w:rFonts w:ascii="Aptos" w:eastAsiaTheme="minorEastAsia" w:hAnsi="Aptos"/>
      <w:noProof/>
    </w:rPr>
  </w:style>
  <w:style w:type="paragraph" w:customStyle="1" w:styleId="EndNoteBibliography">
    <w:name w:val="EndNote Bibliography"/>
    <w:basedOn w:val="Normal"/>
    <w:link w:val="EndNoteBibliographyChar"/>
    <w:rsid w:val="00DE2554"/>
    <w:pPr>
      <w:spacing w:line="240" w:lineRule="auto"/>
    </w:pPr>
    <w:rPr>
      <w:rFonts w:ascii="Aptos" w:eastAsiaTheme="minorEastAsia" w:hAnsi="Aptos"/>
      <w:noProof/>
    </w:rPr>
  </w:style>
  <w:style w:type="character" w:customStyle="1" w:styleId="EndNoteBibliographyChar">
    <w:name w:val="EndNote Bibliography Char"/>
    <w:basedOn w:val="DefaultParagraphFont"/>
    <w:link w:val="EndNoteBibliography"/>
    <w:rsid w:val="00DE2554"/>
    <w:rPr>
      <w:rFonts w:ascii="Aptos" w:eastAsiaTheme="minorEastAsia"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56535F-5A19-5F4E-94D8-99629FF93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9261</Words>
  <Characters>122693</Characters>
  <Application>Microsoft Office Word</Application>
  <DocSecurity>0</DocSecurity>
  <Lines>2359</Lines>
  <Paragraphs>999</Paragraphs>
  <ScaleCrop>false</ScaleCrop>
  <Company/>
  <LinksUpToDate>false</LinksUpToDate>
  <CharactersWithSpaces>140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edrich, Max</dc:creator>
  <cp:keywords/>
  <dc:description/>
  <cp:lastModifiedBy>Friedrich Maximilian</cp:lastModifiedBy>
  <cp:revision>3</cp:revision>
  <cp:lastPrinted>2026-04-08T14:05:00Z</cp:lastPrinted>
  <dcterms:created xsi:type="dcterms:W3CDTF">2026-04-08T14:05:00Z</dcterms:created>
  <dcterms:modified xsi:type="dcterms:W3CDTF">2026-04-08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ZToddz6U"/&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